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350A" w:rsidRDefault="00AA1AA3" w:rsidP="00AA1AA3">
      <w:pPr>
        <w:pStyle w:val="Heading1"/>
        <w:rPr>
          <w:lang w:val="en-US"/>
        </w:rPr>
      </w:pPr>
      <w:bookmarkStart w:id="0" w:name="_GoBack"/>
      <w:bookmarkEnd w:id="0"/>
      <w:r>
        <w:rPr>
          <w:lang w:val="en-US"/>
        </w:rPr>
        <w:t>Supporting Information</w:t>
      </w:r>
    </w:p>
    <w:p w:rsidR="005B350A" w:rsidRDefault="005B350A" w:rsidP="005B350A">
      <w:pPr>
        <w:rPr>
          <w:lang w:val="en-US"/>
        </w:rPr>
      </w:pPr>
    </w:p>
    <w:p w:rsidR="007C40E9" w:rsidRPr="007C40E9" w:rsidRDefault="007C40E9" w:rsidP="007C40E9">
      <w:pPr>
        <w:rPr>
          <w:rFonts w:cs="Arial"/>
          <w:b/>
          <w:bCs/>
          <w:kern w:val="32"/>
          <w:sz w:val="32"/>
          <w:szCs w:val="32"/>
          <w:lang w:val="en-US"/>
        </w:rPr>
      </w:pPr>
      <w:r w:rsidRPr="007C40E9">
        <w:rPr>
          <w:rFonts w:cs="Arial"/>
          <w:b/>
          <w:bCs/>
          <w:kern w:val="32"/>
          <w:sz w:val="32"/>
          <w:szCs w:val="32"/>
          <w:lang w:val="en-US"/>
        </w:rPr>
        <w:t>Material-specific properties applied to an environmental risk assessment of engineered nanomaterials – implications on grouping and read</w:t>
      </w:r>
      <w:r w:rsidR="00322D6E">
        <w:rPr>
          <w:rFonts w:cs="Arial"/>
          <w:b/>
          <w:bCs/>
          <w:kern w:val="32"/>
          <w:sz w:val="32"/>
          <w:szCs w:val="32"/>
          <w:lang w:val="en-US"/>
        </w:rPr>
        <w:t>-</w:t>
      </w:r>
      <w:r w:rsidRPr="007C40E9">
        <w:rPr>
          <w:rFonts w:cs="Arial"/>
          <w:b/>
          <w:bCs/>
          <w:kern w:val="32"/>
          <w:sz w:val="32"/>
          <w:szCs w:val="32"/>
          <w:lang w:val="en-US"/>
        </w:rPr>
        <w:t>across concepts</w:t>
      </w:r>
    </w:p>
    <w:p w:rsidR="007F2F81" w:rsidRPr="0025753C" w:rsidRDefault="007F2F81" w:rsidP="007F2F81">
      <w:pPr>
        <w:rPr>
          <w:lang w:val="en-US"/>
        </w:rPr>
      </w:pPr>
    </w:p>
    <w:p w:rsidR="007C40E9" w:rsidRDefault="007C40E9" w:rsidP="007C40E9">
      <w:pPr>
        <w:pStyle w:val="Authornames"/>
      </w:pPr>
      <w:r>
        <w:t>Henning Wigger</w:t>
      </w:r>
      <w:r w:rsidRPr="00394920">
        <w:rPr>
          <w:vertAlign w:val="superscript"/>
        </w:rPr>
        <w:t>a</w:t>
      </w:r>
      <w:r>
        <w:t>* and Bernd Nowack</w:t>
      </w:r>
      <w:r w:rsidRPr="00394920">
        <w:rPr>
          <w:vertAlign w:val="superscript"/>
        </w:rPr>
        <w:t>a</w:t>
      </w:r>
      <w:r>
        <w:t xml:space="preserve"> </w:t>
      </w:r>
    </w:p>
    <w:p w:rsidR="007C40E9" w:rsidRDefault="007C40E9" w:rsidP="007C40E9">
      <w:pPr>
        <w:pStyle w:val="Affiliation"/>
      </w:pPr>
      <w:r w:rsidRPr="00394920">
        <w:rPr>
          <w:vertAlign w:val="superscript"/>
        </w:rPr>
        <w:t>a</w:t>
      </w:r>
      <w:r w:rsidRPr="006732E3">
        <w:rPr>
          <w:rFonts w:ascii="Segoe UI" w:hAnsi="Segoe UI"/>
          <w:i w:val="0"/>
          <w:sz w:val="20"/>
          <w:szCs w:val="20"/>
          <w:lang w:val="en-US" w:eastAsia="de-CH"/>
        </w:rPr>
        <w:t xml:space="preserve"> </w:t>
      </w:r>
      <w:r w:rsidRPr="006732E3">
        <w:rPr>
          <w:lang w:val="en-US"/>
        </w:rPr>
        <w:t>Empa, Swiss Federal Laboratories for Materials Science and Technology, Technology and Society Laboratory, Lerchenfeldstrasse 5, 9014 St. Gallen, Switzerland</w:t>
      </w:r>
      <w:r w:rsidRPr="006732E3">
        <w:t xml:space="preserve"> </w:t>
      </w:r>
    </w:p>
    <w:p w:rsidR="007C40E9" w:rsidRDefault="007C40E9" w:rsidP="007C40E9">
      <w:pPr>
        <w:pStyle w:val="Correspondencedetails"/>
      </w:pPr>
      <w:r>
        <w:t>*Corresponding author contact details: henning.wigger@googlemail.com</w:t>
      </w:r>
    </w:p>
    <w:p w:rsidR="00D52982" w:rsidRDefault="00D52982" w:rsidP="005B350A">
      <w:pPr>
        <w:rPr>
          <w:lang w:val="en-US"/>
        </w:rPr>
      </w:pPr>
    </w:p>
    <w:p w:rsidR="00D52982" w:rsidRDefault="00D52982" w:rsidP="005B350A">
      <w:pPr>
        <w:rPr>
          <w:lang w:val="en-US"/>
        </w:rPr>
      </w:pPr>
    </w:p>
    <w:p w:rsidR="00D52982" w:rsidRDefault="00D52982" w:rsidP="005B350A">
      <w:pPr>
        <w:rPr>
          <w:lang w:val="en-US"/>
        </w:rPr>
      </w:pPr>
    </w:p>
    <w:p w:rsidR="00CC3976" w:rsidRDefault="00CC3976">
      <w:pPr>
        <w:spacing w:before="0" w:after="0" w:line="240" w:lineRule="auto"/>
        <w:rPr>
          <w:lang w:val="en-US"/>
        </w:rPr>
      </w:pPr>
      <w:r>
        <w:rPr>
          <w:lang w:val="en-US"/>
        </w:rPr>
        <w:br w:type="page"/>
      </w:r>
    </w:p>
    <w:p w:rsidR="00AA1AA3" w:rsidRPr="00AA1AA3" w:rsidRDefault="00AA1AA3" w:rsidP="00AA1AA3">
      <w:pPr>
        <w:pStyle w:val="Caption"/>
        <w:keepNext/>
        <w:rPr>
          <w:lang w:val="en-US"/>
        </w:rPr>
      </w:pPr>
      <w:r w:rsidRPr="00AA1AA3">
        <w:rPr>
          <w:lang w:val="en-US"/>
        </w:rPr>
        <w:lastRenderedPageBreak/>
        <w:t>Table S</w:t>
      </w:r>
      <w:r>
        <w:fldChar w:fldCharType="begin"/>
      </w:r>
      <w:r w:rsidRPr="00AA1AA3">
        <w:rPr>
          <w:lang w:val="en-US"/>
        </w:rPr>
        <w:instrText xml:space="preserve"> SEQ Table \* ARABIC </w:instrText>
      </w:r>
      <w:r>
        <w:fldChar w:fldCharType="separate"/>
      </w:r>
      <w:r w:rsidRPr="00AA1AA3">
        <w:rPr>
          <w:noProof/>
          <w:lang w:val="en-US"/>
        </w:rPr>
        <w:t>1</w:t>
      </w:r>
      <w:r>
        <w:fldChar w:fldCharType="end"/>
      </w:r>
      <w:r w:rsidRPr="00AA1AA3">
        <w:rPr>
          <w:lang w:val="en-US"/>
        </w:rPr>
        <w:t xml:space="preserve">. Allocation of the applications to </w:t>
      </w:r>
      <w:r>
        <w:rPr>
          <w:lang w:val="en-US"/>
        </w:rPr>
        <w:t>the nano-forms considered for nano-TiO</w:t>
      </w:r>
      <w:r w:rsidRPr="00AA1AA3">
        <w:rPr>
          <w:vertAlign w:val="subscript"/>
          <w:lang w:val="en-US"/>
        </w:rPr>
        <w:t>2</w:t>
      </w:r>
      <w:r>
        <w:rPr>
          <w:lang w:val="en-US"/>
        </w:rPr>
        <w:t>.</w:t>
      </w:r>
      <w:r w:rsidR="00353D73">
        <w:rPr>
          <w:lang w:val="en-US"/>
        </w:rPr>
        <w:t xml:space="preserve"> All values are given as relative shares summing up to on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86"/>
        <w:gridCol w:w="1673"/>
        <w:gridCol w:w="1187"/>
        <w:gridCol w:w="3623"/>
      </w:tblGrid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application</w:t>
            </w:r>
          </w:p>
        </w:tc>
        <w:tc>
          <w:tcPr>
            <w:tcW w:w="2860" w:type="dxa"/>
            <w:gridSpan w:val="2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nano-TiO</w:t>
            </w: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comment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 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AA1AA3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a</w:t>
            </w:r>
            <w:r w:rsidR="00D52982"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natase</w:t>
            </w: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 xml:space="preserve"> [-]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AA1AA3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r</w:t>
            </w:r>
            <w:r w:rsidR="00D52982"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utile</w:t>
            </w: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[-]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Paints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89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Plastic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36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Cosmetics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594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D34C8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Coating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19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19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assumed 50/50 for both crystal forms</w:t>
            </w:r>
          </w:p>
        </w:tc>
      </w:tr>
      <w:tr w:rsidR="00D52982" w:rsidRPr="00AA1AA3" w:rsidTr="00AA1AA3">
        <w:trPr>
          <w:trHeight w:val="436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Batteries/Capacitors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4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Metals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1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Light bulbs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2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Glass&amp;Ceramics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17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Filter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58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Consumer electronics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69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Textiles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3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Food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4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Ink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Cement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1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Cleaning agent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61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Spray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2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Paper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0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Sport goods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15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Wastewater treatment</w:t>
            </w:r>
          </w:p>
        </w:tc>
        <w:tc>
          <w:tcPr>
            <w:tcW w:w="167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7</w:t>
            </w:r>
          </w:p>
        </w:tc>
        <w:tc>
          <w:tcPr>
            <w:tcW w:w="1187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286" w:type="dxa"/>
            <w:noWrap/>
            <w:hideMark/>
          </w:tcPr>
          <w:p w:rsidR="00D52982" w:rsidRPr="003246C0" w:rsidRDefault="00D52982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3246C0">
              <w:rPr>
                <w:rFonts w:asciiTheme="minorHAnsi" w:hAnsiTheme="minorHAnsi" w:cstheme="minorHAnsi"/>
                <w:b/>
                <w:sz w:val="18"/>
                <w:szCs w:val="18"/>
              </w:rPr>
              <w:t>Total</w:t>
            </w:r>
          </w:p>
        </w:tc>
        <w:tc>
          <w:tcPr>
            <w:tcW w:w="1673" w:type="dxa"/>
            <w:noWrap/>
            <w:hideMark/>
          </w:tcPr>
          <w:p w:rsidR="00D52982" w:rsidRPr="003246C0" w:rsidRDefault="00D52982" w:rsidP="00D52982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3246C0">
              <w:rPr>
                <w:rFonts w:asciiTheme="minorHAnsi" w:hAnsiTheme="minorHAnsi" w:cstheme="minorHAnsi"/>
                <w:b/>
                <w:sz w:val="18"/>
                <w:szCs w:val="18"/>
              </w:rPr>
              <w:t>0.269</w:t>
            </w:r>
          </w:p>
        </w:tc>
        <w:tc>
          <w:tcPr>
            <w:tcW w:w="1187" w:type="dxa"/>
            <w:noWrap/>
            <w:hideMark/>
          </w:tcPr>
          <w:p w:rsidR="00D52982" w:rsidRPr="003246C0" w:rsidRDefault="00D52982" w:rsidP="00D52982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3246C0">
              <w:rPr>
                <w:rFonts w:asciiTheme="minorHAnsi" w:hAnsiTheme="minorHAnsi" w:cstheme="minorHAnsi"/>
                <w:b/>
                <w:sz w:val="18"/>
                <w:szCs w:val="18"/>
              </w:rPr>
              <w:t>0.732</w:t>
            </w:r>
          </w:p>
        </w:tc>
        <w:tc>
          <w:tcPr>
            <w:tcW w:w="362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</w:tbl>
    <w:p w:rsidR="00CC3976" w:rsidRDefault="00CC3976" w:rsidP="005B350A">
      <w:pPr>
        <w:rPr>
          <w:lang w:val="en-US"/>
        </w:rPr>
      </w:pPr>
    </w:p>
    <w:p w:rsidR="00CC3976" w:rsidRDefault="00CC3976" w:rsidP="00CC3976">
      <w:pPr>
        <w:rPr>
          <w:lang w:val="en-US"/>
        </w:rPr>
      </w:pPr>
      <w:r>
        <w:rPr>
          <w:lang w:val="en-US"/>
        </w:rPr>
        <w:br w:type="page"/>
      </w:r>
    </w:p>
    <w:p w:rsidR="00AA1AA3" w:rsidRPr="00AA1AA3" w:rsidRDefault="00AA1AA3" w:rsidP="00AA1AA3">
      <w:pPr>
        <w:pStyle w:val="Caption"/>
        <w:keepNext/>
        <w:rPr>
          <w:lang w:val="en-US"/>
        </w:rPr>
      </w:pPr>
      <w:r w:rsidRPr="00AA1AA3">
        <w:rPr>
          <w:lang w:val="en-US"/>
        </w:rPr>
        <w:lastRenderedPageBreak/>
        <w:t>Table S</w:t>
      </w:r>
      <w:r>
        <w:fldChar w:fldCharType="begin"/>
      </w:r>
      <w:r w:rsidRPr="00AA1AA3">
        <w:rPr>
          <w:lang w:val="en-US"/>
        </w:rPr>
        <w:instrText xml:space="preserve"> SEQ Table \* ARABIC </w:instrText>
      </w:r>
      <w:r>
        <w:fldChar w:fldCharType="separate"/>
      </w:r>
      <w:r>
        <w:rPr>
          <w:noProof/>
          <w:lang w:val="en-US"/>
        </w:rPr>
        <w:t>2</w:t>
      </w:r>
      <w:r>
        <w:fldChar w:fldCharType="end"/>
      </w:r>
      <w:r w:rsidRPr="00AA1AA3">
        <w:rPr>
          <w:lang w:val="en-US"/>
        </w:rPr>
        <w:t xml:space="preserve">. Allocation of the applications to </w:t>
      </w:r>
      <w:r>
        <w:rPr>
          <w:lang w:val="en-US"/>
        </w:rPr>
        <w:t>the nano-forms considered for nano-Al</w:t>
      </w:r>
      <w:r w:rsidRPr="00AA1AA3">
        <w:rPr>
          <w:vertAlign w:val="subscript"/>
          <w:lang w:val="en-US"/>
        </w:rPr>
        <w:t>2</w:t>
      </w:r>
      <w:r>
        <w:rPr>
          <w:lang w:val="en-US"/>
        </w:rPr>
        <w:t>O</w:t>
      </w:r>
      <w:r w:rsidRPr="00AA1AA3">
        <w:rPr>
          <w:vertAlign w:val="subscript"/>
          <w:lang w:val="en-US"/>
        </w:rPr>
        <w:t>3</w:t>
      </w:r>
      <w:r>
        <w:rPr>
          <w:lang w:val="en-US"/>
        </w:rPr>
        <w:t>.</w:t>
      </w:r>
      <w:r w:rsidR="00353D73" w:rsidRPr="00353D73">
        <w:rPr>
          <w:lang w:val="en-US"/>
        </w:rPr>
        <w:t xml:space="preserve"> </w:t>
      </w:r>
      <w:r w:rsidR="00353D73">
        <w:rPr>
          <w:lang w:val="en-US"/>
        </w:rPr>
        <w:t>All values are given as relative shares summing up to on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20"/>
        <w:gridCol w:w="1504"/>
        <w:gridCol w:w="1693"/>
      </w:tblGrid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application</w:t>
            </w:r>
          </w:p>
        </w:tc>
        <w:tc>
          <w:tcPr>
            <w:tcW w:w="3197" w:type="dxa"/>
            <w:gridSpan w:val="2"/>
            <w:noWrap/>
            <w:hideMark/>
          </w:tcPr>
          <w:p w:rsidR="00D52982" w:rsidRPr="00AA1AA3" w:rsidRDefault="00AA1AA3" w:rsidP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n</w:t>
            </w:r>
            <w:r w:rsidR="00D52982"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ano</w:t>
            </w: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-</w:t>
            </w:r>
            <w:r w:rsidR="00D52982"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form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alpha-Al</w:t>
            </w: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  <w:vertAlign w:val="subscript"/>
              </w:rPr>
              <w:t>2</w:t>
            </w: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O</w:t>
            </w: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gamma-Al</w:t>
            </w: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  <w:vertAlign w:val="subscript"/>
              </w:rPr>
              <w:t>2</w:t>
            </w: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O</w:t>
            </w: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  <w:vertAlign w:val="subscript"/>
              </w:rPr>
              <w:t>3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Adhesive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0003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380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Automotive coating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104148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Catalyst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2529</w:t>
            </w:r>
          </w:p>
        </w:tc>
      </w:tr>
      <w:tr w:rsidR="00D52982" w:rsidRPr="00AA1AA3" w:rsidTr="00AA1AA3">
        <w:trPr>
          <w:trHeight w:val="294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Cement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180767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Ceramic material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16281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Cleaning agent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102222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Cosmetics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90489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Electronics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0066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Filter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156909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Health service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0002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Paint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168698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Plastic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4938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Polish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62273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Speciality paper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106875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Sporting good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38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 </w:t>
            </w:r>
          </w:p>
        </w:tc>
      </w:tr>
      <w:tr w:rsidR="00D52982" w:rsidRPr="00AA1AA3" w:rsidTr="00AA1AA3">
        <w:trPr>
          <w:trHeight w:val="285"/>
        </w:trPr>
        <w:tc>
          <w:tcPr>
            <w:tcW w:w="2320" w:type="dxa"/>
            <w:noWrap/>
            <w:hideMark/>
          </w:tcPr>
          <w:p w:rsidR="00D52982" w:rsidRPr="00AA1AA3" w:rsidRDefault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Total</w:t>
            </w:r>
          </w:p>
        </w:tc>
        <w:tc>
          <w:tcPr>
            <w:tcW w:w="1504" w:type="dxa"/>
            <w:noWrap/>
            <w:hideMark/>
          </w:tcPr>
          <w:p w:rsidR="00D52982" w:rsidRPr="00AA1AA3" w:rsidRDefault="00AA1AA3" w:rsidP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0.841</w:t>
            </w:r>
          </w:p>
        </w:tc>
        <w:tc>
          <w:tcPr>
            <w:tcW w:w="1693" w:type="dxa"/>
            <w:noWrap/>
            <w:hideMark/>
          </w:tcPr>
          <w:p w:rsidR="00D52982" w:rsidRPr="00AA1AA3" w:rsidRDefault="00AA1AA3" w:rsidP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0.159</w:t>
            </w:r>
          </w:p>
        </w:tc>
      </w:tr>
    </w:tbl>
    <w:p w:rsidR="00D52982" w:rsidRDefault="00D52982" w:rsidP="005B350A">
      <w:pPr>
        <w:rPr>
          <w:lang w:val="en-US"/>
        </w:rPr>
      </w:pPr>
    </w:p>
    <w:p w:rsidR="00AA1AA3" w:rsidRPr="00AA1AA3" w:rsidRDefault="00AA1AA3" w:rsidP="00AA1AA3">
      <w:pPr>
        <w:pStyle w:val="Caption"/>
        <w:keepNext/>
        <w:rPr>
          <w:lang w:val="en-US"/>
        </w:rPr>
      </w:pPr>
      <w:r w:rsidRPr="00AA1AA3">
        <w:rPr>
          <w:lang w:val="en-US"/>
        </w:rPr>
        <w:t>Table S</w:t>
      </w:r>
      <w:r>
        <w:fldChar w:fldCharType="begin"/>
      </w:r>
      <w:r w:rsidRPr="00AA1AA3">
        <w:rPr>
          <w:lang w:val="en-US"/>
        </w:rPr>
        <w:instrText xml:space="preserve"> SEQ Table \* ARABIC </w:instrText>
      </w:r>
      <w:r>
        <w:fldChar w:fldCharType="separate"/>
      </w:r>
      <w:r>
        <w:rPr>
          <w:noProof/>
          <w:lang w:val="en-US"/>
        </w:rPr>
        <w:t>3</w:t>
      </w:r>
      <w:r>
        <w:fldChar w:fldCharType="end"/>
      </w:r>
      <w:r w:rsidRPr="00AA1AA3">
        <w:rPr>
          <w:lang w:val="en-US"/>
        </w:rPr>
        <w:t xml:space="preserve">. Allocation of the applications to </w:t>
      </w:r>
      <w:r>
        <w:rPr>
          <w:lang w:val="en-US"/>
        </w:rPr>
        <w:t xml:space="preserve">the nano-forms considered for </w:t>
      </w:r>
      <w:r w:rsidR="00F10804">
        <w:rPr>
          <w:lang w:val="en-US"/>
        </w:rPr>
        <w:t>multiwall carbon nanotubes (</w:t>
      </w:r>
      <w:r>
        <w:rPr>
          <w:lang w:val="en-US"/>
        </w:rPr>
        <w:t>MWNTs</w:t>
      </w:r>
      <w:r w:rsidR="00F10804">
        <w:rPr>
          <w:lang w:val="en-US"/>
        </w:rPr>
        <w:t>)</w:t>
      </w:r>
      <w:r>
        <w:rPr>
          <w:lang w:val="en-US"/>
        </w:rPr>
        <w:t xml:space="preserve"> and </w:t>
      </w:r>
      <w:r w:rsidR="00F10804">
        <w:rPr>
          <w:lang w:val="en-US"/>
        </w:rPr>
        <w:t>single wall carbon nanotubes (</w:t>
      </w:r>
      <w:r>
        <w:rPr>
          <w:lang w:val="en-US"/>
        </w:rPr>
        <w:t>SWNTs</w:t>
      </w:r>
      <w:r w:rsidR="00F10804">
        <w:rPr>
          <w:lang w:val="en-US"/>
        </w:rPr>
        <w:t>)</w:t>
      </w:r>
      <w:r>
        <w:rPr>
          <w:lang w:val="en-US"/>
        </w:rPr>
        <w:t>.</w:t>
      </w:r>
      <w:r w:rsidR="00353D73" w:rsidRPr="00353D73">
        <w:rPr>
          <w:lang w:val="en-US"/>
        </w:rPr>
        <w:t xml:space="preserve"> </w:t>
      </w:r>
      <w:r w:rsidR="00353D73">
        <w:rPr>
          <w:lang w:val="en-US"/>
        </w:rPr>
        <w:t>All values are given as relative shares summing up to on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2"/>
        <w:gridCol w:w="1604"/>
        <w:gridCol w:w="1499"/>
      </w:tblGrid>
      <w:tr w:rsidR="00D52982" w:rsidRPr="00AA1AA3" w:rsidTr="00AA1AA3">
        <w:trPr>
          <w:trHeight w:val="285"/>
        </w:trPr>
        <w:tc>
          <w:tcPr>
            <w:tcW w:w="1412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Application</w:t>
            </w:r>
          </w:p>
        </w:tc>
        <w:tc>
          <w:tcPr>
            <w:tcW w:w="16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MWNT-Share</w:t>
            </w:r>
          </w:p>
        </w:tc>
        <w:tc>
          <w:tcPr>
            <w:tcW w:w="1499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SWNT Share</w:t>
            </w:r>
          </w:p>
        </w:tc>
      </w:tr>
      <w:tr w:rsidR="00D52982" w:rsidRPr="00AA1AA3" w:rsidTr="00AA1AA3">
        <w:trPr>
          <w:trHeight w:val="285"/>
        </w:trPr>
        <w:tc>
          <w:tcPr>
            <w:tcW w:w="1412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Plastics</w:t>
            </w:r>
          </w:p>
        </w:tc>
        <w:tc>
          <w:tcPr>
            <w:tcW w:w="16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84</w:t>
            </w:r>
          </w:p>
        </w:tc>
        <w:tc>
          <w:tcPr>
            <w:tcW w:w="1499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D52982" w:rsidRPr="00AA1AA3" w:rsidTr="00AA1AA3">
        <w:trPr>
          <w:trHeight w:val="285"/>
        </w:trPr>
        <w:tc>
          <w:tcPr>
            <w:tcW w:w="1412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Paints</w:t>
            </w:r>
          </w:p>
        </w:tc>
        <w:tc>
          <w:tcPr>
            <w:tcW w:w="16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1</w:t>
            </w:r>
          </w:p>
        </w:tc>
        <w:tc>
          <w:tcPr>
            <w:tcW w:w="1499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D52982" w:rsidRPr="00AA1AA3" w:rsidTr="00AA1AA3">
        <w:trPr>
          <w:trHeight w:val="285"/>
        </w:trPr>
        <w:tc>
          <w:tcPr>
            <w:tcW w:w="1412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Textiles</w:t>
            </w:r>
          </w:p>
        </w:tc>
        <w:tc>
          <w:tcPr>
            <w:tcW w:w="16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02</w:t>
            </w:r>
          </w:p>
        </w:tc>
        <w:tc>
          <w:tcPr>
            <w:tcW w:w="1499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D52982" w:rsidRPr="00AA1AA3" w:rsidTr="00AA1AA3">
        <w:trPr>
          <w:trHeight w:val="285"/>
        </w:trPr>
        <w:tc>
          <w:tcPr>
            <w:tcW w:w="1412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Automotive</w:t>
            </w:r>
          </w:p>
        </w:tc>
        <w:tc>
          <w:tcPr>
            <w:tcW w:w="16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1</w:t>
            </w:r>
          </w:p>
        </w:tc>
        <w:tc>
          <w:tcPr>
            <w:tcW w:w="1499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D52982" w:rsidRPr="00AA1AA3" w:rsidTr="00AA1AA3">
        <w:trPr>
          <w:trHeight w:val="285"/>
        </w:trPr>
        <w:tc>
          <w:tcPr>
            <w:tcW w:w="1412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Energy</w:t>
            </w:r>
          </w:p>
        </w:tc>
        <w:tc>
          <w:tcPr>
            <w:tcW w:w="16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9</w:t>
            </w:r>
          </w:p>
        </w:tc>
        <w:tc>
          <w:tcPr>
            <w:tcW w:w="1499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D52982" w:rsidRPr="00AA1AA3" w:rsidTr="00AA1AA3">
        <w:trPr>
          <w:trHeight w:val="285"/>
        </w:trPr>
        <w:tc>
          <w:tcPr>
            <w:tcW w:w="1412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Aerospace</w:t>
            </w:r>
          </w:p>
        </w:tc>
        <w:tc>
          <w:tcPr>
            <w:tcW w:w="16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625</w:t>
            </w:r>
          </w:p>
        </w:tc>
        <w:tc>
          <w:tcPr>
            <w:tcW w:w="1499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D52982" w:rsidRPr="00AA1AA3" w:rsidTr="00AA1AA3">
        <w:trPr>
          <w:trHeight w:val="285"/>
        </w:trPr>
        <w:tc>
          <w:tcPr>
            <w:tcW w:w="1412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Electronics</w:t>
            </w:r>
          </w:p>
        </w:tc>
        <w:tc>
          <w:tcPr>
            <w:tcW w:w="16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99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3</w:t>
            </w:r>
          </w:p>
        </w:tc>
      </w:tr>
      <w:tr w:rsidR="00D52982" w:rsidRPr="00AA1AA3" w:rsidTr="00AA1AA3">
        <w:trPr>
          <w:trHeight w:val="285"/>
        </w:trPr>
        <w:tc>
          <w:tcPr>
            <w:tcW w:w="1412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Sensor</w:t>
            </w:r>
          </w:p>
        </w:tc>
        <w:tc>
          <w:tcPr>
            <w:tcW w:w="1604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499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sz w:val="18"/>
                <w:szCs w:val="18"/>
              </w:rPr>
              <w:t>0.004</w:t>
            </w:r>
          </w:p>
        </w:tc>
      </w:tr>
      <w:tr w:rsidR="00D52982" w:rsidRPr="00AA1AA3" w:rsidTr="00AA1AA3">
        <w:trPr>
          <w:trHeight w:val="285"/>
        </w:trPr>
        <w:tc>
          <w:tcPr>
            <w:tcW w:w="1412" w:type="dxa"/>
            <w:noWrap/>
            <w:hideMark/>
          </w:tcPr>
          <w:p w:rsidR="00D52982" w:rsidRPr="00AA1AA3" w:rsidRDefault="00D52982" w:rsidP="00D52982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AA1AA3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Total</w:t>
            </w:r>
          </w:p>
        </w:tc>
        <w:tc>
          <w:tcPr>
            <w:tcW w:w="1604" w:type="dxa"/>
            <w:noWrap/>
            <w:hideMark/>
          </w:tcPr>
          <w:p w:rsidR="00D52982" w:rsidRPr="003246C0" w:rsidRDefault="00D52982" w:rsidP="00D52982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3246C0">
              <w:rPr>
                <w:rFonts w:asciiTheme="minorHAnsi" w:hAnsiTheme="minorHAnsi" w:cstheme="minorHAnsi"/>
                <w:b/>
                <w:sz w:val="18"/>
                <w:szCs w:val="18"/>
              </w:rPr>
              <w:t>0.95645</w:t>
            </w:r>
          </w:p>
        </w:tc>
        <w:tc>
          <w:tcPr>
            <w:tcW w:w="1499" w:type="dxa"/>
            <w:noWrap/>
            <w:hideMark/>
          </w:tcPr>
          <w:p w:rsidR="00D52982" w:rsidRPr="003246C0" w:rsidRDefault="00D52982" w:rsidP="00D52982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3246C0">
              <w:rPr>
                <w:rFonts w:asciiTheme="minorHAnsi" w:hAnsiTheme="minorHAnsi" w:cstheme="minorHAnsi"/>
                <w:b/>
                <w:sz w:val="18"/>
                <w:szCs w:val="18"/>
              </w:rPr>
              <w:t>0.034</w:t>
            </w:r>
          </w:p>
        </w:tc>
      </w:tr>
    </w:tbl>
    <w:p w:rsidR="00C056DA" w:rsidRDefault="00C056DA" w:rsidP="005B350A">
      <w:pPr>
        <w:rPr>
          <w:lang w:val="en-US"/>
        </w:rPr>
        <w:sectPr w:rsidR="00C056DA" w:rsidSect="00897EEB">
          <w:footerReference w:type="default" r:id="rId8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:rsidR="007456D4" w:rsidRPr="007456D4" w:rsidRDefault="007456D4" w:rsidP="007456D4">
      <w:pPr>
        <w:pStyle w:val="Caption"/>
        <w:keepNext/>
        <w:rPr>
          <w:lang w:val="en-US"/>
        </w:rPr>
      </w:pPr>
      <w:r w:rsidRPr="007456D4">
        <w:rPr>
          <w:lang w:val="en-US"/>
        </w:rPr>
        <w:lastRenderedPageBreak/>
        <w:t xml:space="preserve">Table </w:t>
      </w:r>
      <w:r>
        <w:rPr>
          <w:lang w:val="en-US"/>
        </w:rPr>
        <w:t>S</w:t>
      </w:r>
      <w:r>
        <w:fldChar w:fldCharType="begin"/>
      </w:r>
      <w:r w:rsidRPr="007456D4">
        <w:rPr>
          <w:lang w:val="en-US"/>
        </w:rPr>
        <w:instrText xml:space="preserve"> SEQ Table \* ARABIC </w:instrText>
      </w:r>
      <w:r>
        <w:fldChar w:fldCharType="separate"/>
      </w:r>
      <w:r w:rsidR="00AA1AA3">
        <w:rPr>
          <w:noProof/>
          <w:lang w:val="en-US"/>
        </w:rPr>
        <w:t>4</w:t>
      </w:r>
      <w:r>
        <w:fldChar w:fldCharType="end"/>
      </w:r>
      <w:r w:rsidRPr="007456D4">
        <w:rPr>
          <w:lang w:val="en-US"/>
        </w:rPr>
        <w:t xml:space="preserve">. </w:t>
      </w:r>
      <w:r>
        <w:rPr>
          <w:lang w:val="en-US"/>
        </w:rPr>
        <w:t xml:space="preserve">Ecotoxicological data that were </w:t>
      </w:r>
      <w:r w:rsidR="00721676">
        <w:rPr>
          <w:lang w:val="en-US"/>
        </w:rPr>
        <w:t xml:space="preserve">used </w:t>
      </w:r>
      <w:r>
        <w:rPr>
          <w:lang w:val="en-US"/>
        </w:rPr>
        <w:t>for the generation of the PSSD of nano-TiO</w:t>
      </w:r>
      <w:r w:rsidRPr="007456D4">
        <w:rPr>
          <w:vertAlign w:val="subscript"/>
          <w:lang w:val="en-US"/>
        </w:rPr>
        <w:t>2</w:t>
      </w:r>
      <w:r>
        <w:rPr>
          <w:lang w:val="en-US"/>
        </w:rPr>
        <w:t xml:space="preserve"> in the fresh water compartment.</w:t>
      </w:r>
    </w:p>
    <w:tbl>
      <w:tblPr>
        <w:tblStyle w:val="TableGrid"/>
        <w:tblW w:w="14722" w:type="dxa"/>
        <w:tblLook w:val="04A0" w:firstRow="1" w:lastRow="0" w:firstColumn="1" w:lastColumn="0" w:noHBand="0" w:noVBand="1"/>
      </w:tblPr>
      <w:tblGrid>
        <w:gridCol w:w="1926"/>
        <w:gridCol w:w="648"/>
        <w:gridCol w:w="1170"/>
        <w:gridCol w:w="768"/>
        <w:gridCol w:w="1085"/>
        <w:gridCol w:w="1463"/>
        <w:gridCol w:w="2222"/>
        <w:gridCol w:w="1173"/>
        <w:gridCol w:w="1759"/>
        <w:gridCol w:w="1335"/>
        <w:gridCol w:w="1173"/>
      </w:tblGrid>
      <w:tr w:rsidR="007456D4" w:rsidRPr="007456D4" w:rsidTr="007456D4">
        <w:trPr>
          <w:trHeight w:val="686"/>
        </w:trPr>
        <w:tc>
          <w:tcPr>
            <w:tcW w:w="1926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</w:rPr>
              <w:t>author</w:t>
            </w:r>
          </w:p>
        </w:tc>
        <w:tc>
          <w:tcPr>
            <w:tcW w:w="648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</w:rPr>
              <w:t>year</w:t>
            </w:r>
          </w:p>
        </w:tc>
        <w:tc>
          <w:tcPr>
            <w:tcW w:w="1170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 xml:space="preserve">anatase </w:t>
            </w: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br/>
              <w:t>[%]</w:t>
            </w:r>
          </w:p>
        </w:tc>
        <w:tc>
          <w:tcPr>
            <w:tcW w:w="768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rutile [%]</w:t>
            </w:r>
          </w:p>
        </w:tc>
        <w:tc>
          <w:tcPr>
            <w:tcW w:w="1085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 xml:space="preserve">duration </w:t>
            </w: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br/>
              <w:t>[h]</w:t>
            </w:r>
          </w:p>
        </w:tc>
        <w:tc>
          <w:tcPr>
            <w:tcW w:w="1463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taxonomic group</w:t>
            </w:r>
          </w:p>
        </w:tc>
        <w:tc>
          <w:tcPr>
            <w:tcW w:w="2222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 xml:space="preserve">test </w:t>
            </w: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br/>
              <w:t>organism</w:t>
            </w:r>
          </w:p>
        </w:tc>
        <w:tc>
          <w:tcPr>
            <w:tcW w:w="1173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 xml:space="preserve">dose </w:t>
            </w: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br/>
              <w:t>descriptor</w:t>
            </w:r>
          </w:p>
        </w:tc>
        <w:tc>
          <w:tcPr>
            <w:tcW w:w="1759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 xml:space="preserve">concentration </w:t>
            </w: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br/>
              <w:t>[µg/L]</w:t>
            </w:r>
          </w:p>
        </w:tc>
        <w:tc>
          <w:tcPr>
            <w:tcW w:w="1335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 xml:space="preserve">AF short to long term </w:t>
            </w:r>
            <w: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br/>
            </w: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effect</w:t>
            </w:r>
          </w:p>
        </w:tc>
        <w:tc>
          <w:tcPr>
            <w:tcW w:w="1173" w:type="dxa"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AF dose descriptor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FB3FAF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Amiano et al. </w: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BbWlhbm88L0F1dGhvcj48WWVhcj4yMDEyPC9ZZWFyPjxS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</w:fldData>
              </w:fldCha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BbWlhbm88L0F1dGhvcj48WWVhcj4yMDEyPC9ZZWFyPjxS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</w:fldData>
              </w:fldCha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.DATA 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FB3FAF" w:rsidRPr="00FB3FAF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1</w: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Amiano et al. </w: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BbWlhbm88L0F1dGhvcj48WWVhcj4yMDEyPC9ZZWFyPjxS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</w:fldData>
              </w:fldCha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BbWlhbm88L0F1dGhvcj48WWVhcj4yMDEyPC9ZZWFyPjxS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</w:fldData>
              </w:fldCha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.DATA 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FB3FAF" w:rsidRPr="00FB3FAF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1</w: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rustac</w:t>
            </w: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4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Amiano et al. </w: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BbWlhbm88L0F1dGhvcj48WWVhcj4yMDEyPC9ZZWFyPjxS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</w:fldData>
              </w:fldCha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BbWlhbm88L0F1dGhvcj48WWVhcj4yMDEyPC9ZZWFyPjxS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</w:fldData>
              </w:fldCha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.DATA 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FB3FAF" w:rsidRPr="00FB3FAF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1</w: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97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Amiano et al. </w: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BbWlhbm88L0F1dGhvcj48WWVhcj4yMDEyPC9ZZWFyPjxS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</w:fldData>
              </w:fldCha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>
                <w:fldData xml:space="preserve">PEVuZE5vdGU+PENpdGU+PEF1dGhvcj5BbWlhbm88L0F1dGhvcj48WWVhcj4yMDEyPC9ZZWFyPjxS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</w:fldData>
              </w:fldCha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.DATA 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FB3FAF" w:rsidRPr="00FB3FAF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1</w:t>
            </w:r>
            <w:r w:rsidR="00FB3FA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36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ngelstorf et al.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BbmdlbHN0b3JmPC9BdXRob3I+PFllYXI+MjAxNDwvWWVh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BbmdlbHN0b3JmPC9BdXRob3I+PFllYXI+MjAxNDwvWWVh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enorhabditis elegan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ngelstorf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BbmdlbHN0b3JmPC9BdXRob3I+PFllYXI+MjAxNDwvWWVh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BbmdlbHN0b3JmPC9BdXRob3I+PFllYXI+MjAxNDwvWWVh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enorhabditis elegan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82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ruoja et al.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Aruoja&lt;/Author&gt;&lt;Year&gt;2015&lt;/Year&gt;&lt;RecNum&gt;855&lt;/RecNum&gt;&lt;DisplayText&gt;&lt;style face="superscript"&gt;3&lt;/style&gt;&lt;/DisplayText&gt;&lt;record&gt;&lt;rec-number&gt;855&lt;/rec-number&gt;&lt;foreign-keys&gt;&lt;key app="EN" db-id="xs0azz2xg5zradewdz8vefw4p0a9t0wfxex9" timestamp="1479304932"&gt;855&lt;/key&gt;&lt;key app="ENWeb" db-id=""&gt;0&lt;/key&gt;&lt;/foreign-keys&gt;&lt;ref-type name="Journal Article"&gt;17&lt;/ref-type&gt;&lt;contributors&gt;&lt;authors&gt;&lt;author&gt;Aruoja, Villem&lt;/author&gt;&lt;author&gt;Pokhrel, Suman&lt;/author&gt;&lt;author&gt;Sihtmäe, Mariliis&lt;/author&gt;&lt;author&gt;Mortimer, Monika&lt;/author&gt;&lt;author&gt;Mädler, Lutz&lt;/author&gt;&lt;author&gt;Kahru, Anne&lt;/author&gt;&lt;/authors&gt;&lt;/contributors&gt;&lt;titles&gt;&lt;title&gt;Toxicity of 12 metal-based nanoparticles to algae, bacteria and protozoa&lt;/title&gt;&lt;secondary-title&gt;Environ. Sci.: Nano&lt;/secondary-title&gt;&lt;/titles&gt;&lt;periodical&gt;&lt;full-title&gt;Environ. Sci.: Nano&lt;/full-title&gt;&lt;/periodical&gt;&lt;pages&gt;630-644&lt;/pages&gt;&lt;volume&gt;2&lt;/volume&gt;&lt;number&gt;6&lt;/number&gt;&lt;dates&gt;&lt;year&gt;2015&lt;/year&gt;&lt;/dates&gt;&lt;isbn&gt;2051-8153&amp;#xD;2051-8161&lt;/isbn&gt;&lt;urls&gt;&lt;/urls&gt;&lt;electronic-resource-num&gt;10.1039/c5en00057b&lt;/electronic-resource-num&gt;&lt;/record&gt;&lt;/Cite&gt;&lt;/EndNote&gt;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.4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7.6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6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Bar-Ilan et al. 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Bar-Ilan&lt;/Author&gt;&lt;Year&gt;2012&lt;/Year&gt;&lt;RecNum&gt;1125&lt;/RecNum&gt;&lt;DisplayText&gt;&lt;style face="superscript"&gt;4&lt;/style&gt;&lt;/DisplayText&gt;&lt;record&gt;&lt;rec-number&gt;1125&lt;/rec-number&gt;&lt;foreign-keys&gt;&lt;key app="EN" db-id="xs0azz2xg5zradewdz8vefw4p0a9t0wfxex9" timestamp="1540197149"&gt;1125&lt;/key&gt;&lt;key app="ENWeb" db-id=""&gt;0&lt;/key&gt;&lt;/foreign-keys&gt;&lt;ref-type name="Journal Article"&gt;17&lt;/ref-type&gt;&lt;contributors&gt;&lt;authors&gt;&lt;author&gt;Bar-Ilan, O.&lt;/author&gt;&lt;author&gt;Louis, K. M.&lt;/author&gt;&lt;author&gt;Yang, S. P.&lt;/author&gt;&lt;author&gt;Pedersen, J. A.&lt;/author&gt;&lt;author&gt;Hamers, R. J.&lt;/author&gt;&lt;author&gt;Peterson, R. E.&lt;/author&gt;&lt;author&gt;Heideman, W.&lt;/author&gt;&lt;/authors&gt;&lt;/contributors&gt;&lt;auth-address&gt;Pharmaceutical Sciences Division, School of Pharmacy, University of Wisconsin-Madison, Madison, WI 53705-2222, USA.&lt;/auth-address&gt;&lt;titles&gt;&lt;title&gt;Titanium dioxide nanoparticles produce phototoxicity in the developing zebrafish&lt;/title&gt;&lt;secondary-title&gt;Nanotoxicology&lt;/secondary-title&gt;&lt;/titles&gt;&lt;periodical&gt;&lt;full-title&gt;Nanotoxicology&lt;/full-title&gt;&lt;/periodical&gt;&lt;pages&gt;670-9&lt;/pages&gt;&lt;volume&gt;6&lt;/volume&gt;&lt;number&gt;6&lt;/number&gt;&lt;edition&gt;2011/08/13&lt;/edition&gt;&lt;keywords&gt;&lt;keyword&gt;Animals&lt;/keyword&gt;&lt;keyword&gt;Chorion/physiology&lt;/keyword&gt;&lt;keyword&gt;Embryo, Nonmammalian/*drug effects/pathology/*radiation effects&lt;/keyword&gt;&lt;keyword&gt;Metal Nanoparticles/radiation effects/*toxicity&lt;/keyword&gt;&lt;keyword&gt;Reactive Oxygen Species/analysis/metabolism&lt;/keyword&gt;&lt;keyword&gt;*Sunlight&lt;/keyword&gt;&lt;keyword&gt;Survival Analysis&lt;/keyword&gt;&lt;keyword&gt;Titanium/pharmacokinetics/radiation effects/*toxicity&lt;/keyword&gt;&lt;keyword&gt;Zebrafish/*embryology&lt;/keyword&gt;&lt;/keywords&gt;&lt;dates&gt;&lt;year&gt;2012&lt;/year&gt;&lt;pub-dates&gt;&lt;date&gt;Sep&lt;/date&gt;&lt;/pub-dates&gt;&lt;/dates&gt;&lt;isbn&gt;1743-5404 (Electronic)&amp;#xD;1743-5390 (Linking)&lt;/isbn&gt;&lt;accession-num&gt;21830861&lt;/accession-num&gt;&lt;urls&gt;&lt;related-urls&gt;&lt;url&gt;https://www.ncbi.nlm.nih.gov/pubmed/21830861&lt;/url&gt;&lt;/related-urls&gt;&lt;/urls&gt;&lt;electronic-resource-num&gt;10.3109/17435390.2011.604438&lt;/electronic-resource-num&gt;&lt;/record&gt;&lt;/Cite&gt;&lt;/EndNote&gt;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0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nio Rerio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Bar-Ilan et al. 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Bar-Ilan&lt;/Author&gt;&lt;Year&gt;2012&lt;/Year&gt;&lt;RecNum&gt;1125&lt;/RecNum&gt;&lt;DisplayText&gt;&lt;style face="superscript"&gt;4&lt;/style&gt;&lt;/DisplayText&gt;&lt;record&gt;&lt;rec-number&gt;1125&lt;/rec-number&gt;&lt;foreign-keys&gt;&lt;key app="EN" db-id="xs0azz2xg5zradewdz8vefw4p0a9t0wfxex9" timestamp="1540197149"&gt;1125&lt;/key&gt;&lt;key app="ENWeb" db-id=""&gt;0&lt;/key&gt;&lt;/foreign-keys&gt;&lt;ref-type name="Journal Article"&gt;17&lt;/ref-type&gt;&lt;contributors&gt;&lt;authors&gt;&lt;author&gt;Bar-Ilan, O.&lt;/author&gt;&lt;author&gt;Louis, K. M.&lt;/author&gt;&lt;author&gt;Yang, S. P.&lt;/author&gt;&lt;author&gt;Pedersen, J. A.&lt;/author&gt;&lt;author&gt;Hamers, R. J.&lt;/author&gt;&lt;author&gt;Peterson, R. E.&lt;/author&gt;&lt;author&gt;Heideman, W.&lt;/author&gt;&lt;/authors&gt;&lt;/contributors&gt;&lt;auth-address&gt;Pharmaceutical Sciences Division, School of Pharmacy, University of Wisconsin-Madison, Madison, WI 53705-2222, USA.&lt;/auth-address&gt;&lt;titles&gt;&lt;title&gt;Titanium dioxide nanoparticles produce phototoxicity in the developing zebrafish&lt;/title&gt;&lt;secondary-title&gt;Nanotoxicology&lt;/secondary-title&gt;&lt;/titles&gt;&lt;periodical&gt;&lt;full-title&gt;Nanotoxicology&lt;/full-title&gt;&lt;/periodical&gt;&lt;pages&gt;670-9&lt;/pages&gt;&lt;volume&gt;6&lt;/volume&gt;&lt;number&gt;6&lt;/number&gt;&lt;edition&gt;2011/08/13&lt;/edition&gt;&lt;keywords&gt;&lt;keyword&gt;Animals&lt;/keyword&gt;&lt;keyword&gt;Chorion/physiology&lt;/keyword&gt;&lt;keyword&gt;Embryo, Nonmammalian/*drug effects/pathology/*radiation effects&lt;/keyword&gt;&lt;keyword&gt;Metal Nanoparticles/radiation effects/*toxicity&lt;/keyword&gt;&lt;keyword&gt;Reactive Oxygen Species/analysis/metabolism&lt;/keyword&gt;&lt;keyword&gt;*Sunlight&lt;/keyword&gt;&lt;keyword&gt;Survival Analysis&lt;/keyword&gt;&lt;keyword&gt;Titanium/pharmacokinetics/radiation effects/*toxicity&lt;/keyword&gt;&lt;keyword&gt;Zebrafish/*embryology&lt;/keyword&gt;&lt;/keywords&gt;&lt;dates&gt;&lt;year&gt;2012&lt;/year&gt;&lt;pub-dates&gt;&lt;date&gt;Sep&lt;/date&gt;&lt;/pub-dates&gt;&lt;/dates&gt;&lt;isbn&gt;1743-5404 (Electronic)&amp;#xD;1743-5390 (Linking)&lt;/isbn&gt;&lt;accession-num&gt;21830861&lt;/accession-num&gt;&lt;urls&gt;&lt;related-urls&gt;&lt;url&gt;https://www.ncbi.nlm.nih.gov/pubmed/21830861&lt;/url&gt;&lt;/related-urls&gt;&lt;/urls&gt;&lt;electronic-resource-num&gt;10.3109/17435390.2011.604438&lt;/electronic-resource-num&gt;&lt;/record&gt;&lt;/Cite&gt;&lt;/EndNote&gt;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0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nio Rerio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Barreto et al.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Barreto&lt;/Author&gt;&lt;Year&gt;2016&lt;/Year&gt;&lt;RecNum&gt;896&lt;/RecNum&gt;&lt;DisplayText&gt;&lt;style face="superscript"&gt;5&lt;/style&gt;&lt;/DisplayText&gt;&lt;record&gt;&lt;rec-number&gt;896&lt;/rec-number&gt;&lt;foreign-keys&gt;&lt;key app="EN" db-id="xs0azz2xg5zradewdz8vefw4p0a9t0wfxex9" timestamp="1489565090"&gt;896&lt;/key&gt;&lt;key app="ENWeb" db-id=""&gt;0&lt;/key&gt;&lt;/foreign-keys&gt;&lt;ref-type name="Journal Article"&gt;17&lt;/ref-type&gt;&lt;contributors&gt;&lt;authors&gt;&lt;author&gt;Barreto, Daniela Mariano&lt;/author&gt;&lt;author&gt;Lombardi, Ana Teresa&lt;/author&gt;&lt;/authors&gt;&lt;/contributors&gt;&lt;titles&gt;&lt;title&gt;Environmentally Relevant Concentrations of TiO2 Nanoparticles Affected Cell Viability and Photosynthetic Yield in the Chlorophyceae Scenedesmus bijugus&lt;/title&gt;&lt;secondary-title&gt;Water, Air, &amp;amp; Soil Pollution&lt;/secondary-title&gt;&lt;/titles&gt;&lt;periodical&gt;&lt;full-title&gt;Water, Air, &amp;amp; Soil Pollution&lt;/full-title&gt;&lt;/periodical&gt;&lt;volume&gt;227&lt;/volume&gt;&lt;number&gt;12&lt;/number&gt;&lt;dates&gt;&lt;year&gt;2016&lt;/year&gt;&lt;/dates&gt;&lt;isbn&gt;0049-6979&amp;#xD;1573-2932&lt;/isbn&gt;&lt;urls&gt;&lt;/urls&gt;&lt;electronic-resource-num&gt;10.1007/s11270-016-3139-x&lt;/electronic-resource-num&gt;&lt;/record&gt;&lt;/Cite&gt;&lt;/EndNote&gt;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2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8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Scenedesmus bijugu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2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.6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Bundschuh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Bundschuh&lt;/Author&gt;&lt;Year&gt;2011&lt;/Year&gt;&lt;RecNum&gt;1126&lt;/RecNum&gt;&lt;DisplayText&gt;&lt;style face="superscript"&gt;6&lt;/style&gt;&lt;/DisplayText&gt;&lt;record&gt;&lt;rec-number&gt;1126&lt;/rec-number&gt;&lt;foreign-keys&gt;&lt;key app="EN" db-id="xs0azz2xg5zradewdz8vefw4p0a9t0wfxex9" timestamp="1540197220"&gt;1126&lt;/key&gt;&lt;key app="ENWeb" db-id=""&gt;0&lt;/key&gt;&lt;/foreign-keys&gt;&lt;ref-type name="Journal Article"&gt;17&lt;/ref-type&gt;&lt;contributors&gt;&lt;authors&gt;&lt;author&gt;Bundschuh, M.&lt;/author&gt;&lt;author&gt;Zubrod, J. P.&lt;/author&gt;&lt;author&gt;Englert, D.&lt;/author&gt;&lt;author&gt;Seitz, F.&lt;/author&gt;&lt;author&gt;Rosenfeldt, R. R.&lt;/author&gt;&lt;author&gt;Schulz, R.&lt;/author&gt;&lt;/authors&gt;&lt;/contributors&gt;&lt;auth-address&gt;Institute for Environmental Sciences, University of Koblenz-Landau, Fortstrasse 7, D-76829 Landau/Palatinate, Germany. bundschuh@uni-landau.de&lt;/auth-address&gt;&lt;titles&gt;&lt;title&gt;Effects of nano-TiO(2) in combination with ambient UV-irradiation on a leaf shredding amphipod&lt;/title&gt;&lt;secondary-title&gt;Chemosphere&lt;/secondary-title&gt;&lt;/titles&gt;&lt;periodical&gt;&lt;full-title&gt;Chemosphere&lt;/full-title&gt;&lt;abbr-1&gt;Chemosphere&lt;/abbr-1&gt;&lt;/periodical&gt;&lt;pages&gt;1563-7&lt;/pages&gt;&lt;volume&gt;85&lt;/volume&gt;&lt;number&gt;10&lt;/number&gt;&lt;edition&gt;2011/08/27&lt;/edition&gt;&lt;keywords&gt;&lt;keyword&gt;Amphipoda/*drug effects&lt;/keyword&gt;&lt;keyword&gt;Animals&lt;/keyword&gt;&lt;keyword&gt;Food Chain&lt;/keyword&gt;&lt;keyword&gt;Metal Nanoparticles/chemistry/*toxicity&lt;/keyword&gt;&lt;keyword&gt;Plant Leaves&lt;/keyword&gt;&lt;keyword&gt;Reactive Oxygen Species/toxicity&lt;/keyword&gt;&lt;keyword&gt;Titanium/*chemistry&lt;/keyword&gt;&lt;keyword&gt;*Ultraviolet Rays&lt;/keyword&gt;&lt;/keywords&gt;&lt;dates&gt;&lt;year&gt;2011&lt;/year&gt;&lt;pub-dates&gt;&lt;date&gt;Nov&lt;/date&gt;&lt;/pub-dates&gt;&lt;/dates&gt;&lt;isbn&gt;1879-1298 (Electronic)&amp;#xD;0045-6535 (Linking)&lt;/isbn&gt;&lt;accession-num&gt;21868053&lt;/accession-num&gt;&lt;urls&gt;&lt;related-urls&gt;&lt;url&gt;https://www.ncbi.nlm.nih.gov/pubmed/21868053&lt;/url&gt;&lt;/related-urls&gt;&lt;/urls&gt;&lt;electronic-resource-num&gt;10.1016/j.chemosphere.2011.07.060&lt;/electronic-resource-num&gt;&lt;/record&gt;&lt;/Cite&gt;&lt;/EndNote&gt;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6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Gammarus fossarum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en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Chen&lt;/Author&gt;&lt;Year&gt;2011&lt;/Year&gt;&lt;RecNum&gt;1127&lt;/RecNum&gt;&lt;DisplayText&gt;&lt;style face="superscript"&gt;7&lt;/style&gt;&lt;/DisplayText&gt;&lt;record&gt;&lt;rec-number&gt;1127&lt;/rec-number&gt;&lt;foreign-keys&gt;&lt;key app="EN" db-id="xs0azz2xg5zradewdz8vefw4p0a9t0wfxex9" timestamp="1540197270"&gt;1127&lt;/key&gt;&lt;key app="ENWeb" db-id=""&gt;0&lt;/key&gt;&lt;/foreign-keys&gt;&lt;ref-type name="Journal Article"&gt;17&lt;/ref-type&gt;&lt;contributors&gt;&lt;authors&gt;&lt;author&gt;Chen, J.&lt;/author&gt;&lt;author&gt;Dong, X.&lt;/author&gt;&lt;author&gt;Xin, Y.&lt;/author&gt;&lt;author&gt;Zhao, M.&lt;/author&gt;&lt;/authors&gt;&lt;/contributors&gt;&lt;auth-address&gt;College of Biological and Environmental Engineering, Research Centre of Environmental Science, Zhejiang University of Technology, Hangzhou, People&amp;apos;s Republic of China.&lt;/auth-address&gt;&lt;titles&gt;&lt;title&gt;Effects of titanium dioxide nano-particles on growth and some histological parameters of zebrafish (Danio rerio) after a long-term exposure&lt;/title&gt;&lt;secondary-title&gt;Aquat Toxicol&lt;/secondary-title&gt;&lt;/titles&gt;&lt;periodical&gt;&lt;full-title&gt;Aquat Toxicol&lt;/full-title&gt;&lt;/periodical&gt;&lt;pages&gt;493-9&lt;/pages&gt;&lt;volume&gt;101&lt;/volume&gt;&lt;number&gt;3-4&lt;/number&gt;&lt;edition&gt;2011/02/01&lt;/edition&gt;&lt;keywords&gt;&lt;keyword&gt;Analysis of Variance&lt;/keyword&gt;&lt;keyword&gt;Animals&lt;/keyword&gt;&lt;keyword&gt;Dose-Response Relationship, Drug&lt;/keyword&gt;&lt;keyword&gt;Liver/drug effects/growth &amp;amp; development&lt;/keyword&gt;&lt;keyword&gt;Microscopy, Electron, Transmission&lt;/keyword&gt;&lt;keyword&gt;Nanoparticles/*toxicity/ultrastructure&lt;/keyword&gt;&lt;keyword&gt;Organ Size/drug effects&lt;/keyword&gt;&lt;keyword&gt;Time Factors&lt;/keyword&gt;&lt;keyword&gt;Titanium/*toxicity&lt;/keyword&gt;&lt;keyword&gt;Water Pollutants, Chemical/*toxicity&lt;/keyword&gt;&lt;keyword&gt;Zebrafish/*growth &amp;amp; development&lt;/keyword&gt;&lt;/keywords&gt;&lt;dates&gt;&lt;year&gt;2011&lt;/year&gt;&lt;pub-dates&gt;&lt;date&gt;Feb&lt;/date&gt;&lt;/pub-dates&gt;&lt;/dates&gt;&lt;isbn&gt;1879-1514 (Electronic)&amp;#xD;0166-445X (Linking)&lt;/isbn&gt;&lt;accession-num&gt;21276475&lt;/accession-num&gt;&lt;urls&gt;&lt;related-urls&gt;&lt;url&gt;https://www.ncbi.nlm.nih.gov/pubmed/21276475&lt;/url&gt;&lt;/related-urls&gt;&lt;/urls&gt;&lt;electronic-resource-num&gt;10.1016/j.aquatox.2010.12.004&lt;/electronic-resource-num&gt;&lt;/record&gt;&lt;/Cite&gt;&lt;/EndNote&gt;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7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8E33C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4320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nio rerio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erchi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Cherchi&lt;/Author&gt;&lt;Year&gt;2011&lt;/Year&gt;&lt;RecNum&gt;1128&lt;/RecNum&gt;&lt;DisplayText&gt;&lt;style face="superscript"&gt;8&lt;/style&gt;&lt;/DisplayText&gt;&lt;record&gt;&lt;rec-number&gt;1128&lt;/rec-number&gt;&lt;foreign-keys&gt;&lt;key app="EN" db-id="xs0azz2xg5zradewdz8vefw4p0a9t0wfxex9" timestamp="1540197365"&gt;1128&lt;/key&gt;&lt;key app="ENWeb" db-id=""&gt;0&lt;/key&gt;&lt;/foreign-keys&gt;&lt;ref-type name="Journal Article"&gt;17&lt;/ref-type&gt;&lt;contributors&gt;&lt;authors&gt;&lt;author&gt;Cherchi, C.&lt;/author&gt;&lt;author&gt;Chernenko, T.&lt;/author&gt;&lt;author&gt;Diem, M.&lt;/author&gt;&lt;author&gt;Gu, A. Z.&lt;/author&gt;&lt;/authors&gt;&lt;/contributors&gt;&lt;auth-address&gt;Department of Civil and Environmental Engineering, Northeastern University, Boston, Massachusetts, USA.&lt;/auth-address&gt;&lt;titles&gt;&lt;title&gt;Impact of nano titanium dioxide exposure on cellular structure of Anabaena variabilis and evidence of internalization&lt;/title&gt;&lt;secondary-title&gt;Environ Toxicol Chem&lt;/secondary-title&gt;&lt;/titles&gt;&lt;periodical&gt;&lt;full-title&gt;Environ Toxicol Chem&lt;/full-title&gt;&lt;abbr-1&gt;Environmental Toxicology and Chemistry&lt;/abbr-1&gt;&lt;/periodical&gt;&lt;pages&gt;861-9&lt;/pages&gt;&lt;volume&gt;30&lt;/volume&gt;&lt;number&gt;4&lt;/number&gt;&lt;edition&gt;2010/12/25&lt;/edition&gt;&lt;keywords&gt;&lt;keyword&gt;Anabaena variabilis/cytology/*drug effects/metabolism&lt;/keyword&gt;&lt;keyword&gt;Environmental Pollutants/*toxicity&lt;/keyword&gt;&lt;keyword&gt;Metal Nanoparticles/*toxicity&lt;/keyword&gt;&lt;keyword&gt;Reactive Oxygen Species/metabolism&lt;/keyword&gt;&lt;keyword&gt;Titanium/metabolism/*toxicity&lt;/keyword&gt;&lt;/keywords&gt;&lt;dates&gt;&lt;year&gt;2011&lt;/year&gt;&lt;pub-dates&gt;&lt;date&gt;Apr&lt;/date&gt;&lt;/pub-dates&gt;&lt;/dates&gt;&lt;isbn&gt;1552-8618 (Electronic)&amp;#xD;0730-7268 (Linking)&lt;/isbn&gt;&lt;accession-num&gt;21184530&lt;/accession-num&gt;&lt;urls&gt;&lt;related-urls&gt;&lt;url&gt;https://www.ncbi.nlm.nih.gov/pubmed/21184530&lt;/url&gt;&lt;/related-urls&gt;&lt;/urls&gt;&lt;electronic-resource-num&gt;10.1002/etc.445&lt;/electronic-resource-num&gt;&lt;/record&gt;&lt;/Cite&gt;&lt;/EndNote&gt;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8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Unicellular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nabaena variab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2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Clement et al. 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Clement&lt;/Author&gt;&lt;Year&gt;2013&lt;/Year&gt;&lt;RecNum&gt;760&lt;/RecNum&gt;&lt;DisplayText&gt;&lt;style face="superscript"&gt;9&lt;/style&gt;&lt;/DisplayText&gt;&lt;record&gt;&lt;rec-number&gt;760&lt;/rec-number&gt;&lt;foreign-keys&gt;&lt;key app="EN" db-id="xs0azz2xg5zradewdz8vefw4p0a9t0wfxex9" timestamp="1474034309"&gt;760&lt;/key&gt;&lt;key app="ENWeb" db-id=""&gt;0&lt;/key&gt;&lt;/foreign-keys&gt;&lt;ref-type name="Journal Article"&gt;17&lt;/ref-type&gt;&lt;contributors&gt;&lt;authors&gt;&lt;author&gt;Clement, L.&lt;/author&gt;&lt;author&gt;Hurel, C.&lt;/author&gt;&lt;author&gt;Marmier, N.&lt;/author&gt;&lt;/authors&gt;&lt;/contributors&gt;&lt;auth-address&gt;University Nice Sophia Antipolis, ECOMERS, Parc Valrose, 06108 Nice Cedex 02, France.&lt;/auth-address&gt;&lt;titles&gt;&lt;title&gt;Toxicity of TiO(2) nanoparticles to cladocerans, algae, rotifers and plants - effects of size and crystalline structure&lt;/title&gt;&lt;secondary-title&gt;Chemosphere&lt;/secondary-title&gt;&lt;/titles&gt;&lt;periodical&gt;&lt;full-title&gt;Chemosphere&lt;/full-title&gt;&lt;abbr-1&gt;Chemosphere&lt;/abbr-1&gt;&lt;/periodical&gt;&lt;pages&gt;1083-90&lt;/pages&gt;&lt;volume&gt;90&lt;/volume&gt;&lt;number&gt;3&lt;/number&gt;&lt;keywords&gt;&lt;keyword&gt;Animals&lt;/keyword&gt;&lt;keyword&gt;Biological Assay&lt;/keyword&gt;&lt;keyword&gt;Chlorella vulgaris/*drug effects&lt;/keyword&gt;&lt;keyword&gt;Crystallization&lt;/keyword&gt;&lt;keyword&gt;Daphnia/*drug effects&lt;/keyword&gt;&lt;keyword&gt;Diatoms/*drug effects&lt;/keyword&gt;&lt;keyword&gt;Nanoparticles/chemistry/*toxicity&lt;/keyword&gt;&lt;keyword&gt;Particle Size&lt;/keyword&gt;&lt;keyword&gt;Rotifera/*drug effects&lt;/keyword&gt;&lt;keyword&gt;Titanium/chemistry/*toxicity&lt;/keyword&gt;&lt;keyword&gt;Toxicity Tests&lt;/keyword&gt;&lt;/keywords&gt;&lt;dates&gt;&lt;year&gt;2013&lt;/year&gt;&lt;pub-dates&gt;&lt;date&gt;Jan&lt;/date&gt;&lt;/pub-dates&gt;&lt;/dates&gt;&lt;isbn&gt;1879-1298 (Electronic)&amp;#xD;0045-6535 (Linking)&lt;/isbn&gt;&lt;accession-num&gt;23062945&lt;/accession-num&gt;&lt;urls&gt;&lt;related-urls&gt;&lt;url&gt;https://www.ncbi.nlm.nih.gov/pubmed/23062945&lt;/url&gt;&lt;/related-urls&gt;&lt;/urls&gt;&lt;electronic-resource-num&gt;10.1016/j.chemosphere.2012.09.013&lt;/electronic-resource-num&gt;&lt;/record&gt;&lt;/Cite&gt;&lt;/EndNote&gt;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9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3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3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Clement et al. 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Clement&lt;/Author&gt;&lt;Year&gt;2013&lt;/Year&gt;&lt;RecNum&gt;760&lt;/RecNum&gt;&lt;DisplayText&gt;&lt;style face="superscript"&gt;9&lt;/style&gt;&lt;/DisplayText&gt;&lt;record&gt;&lt;rec-number&gt;760&lt;/rec-number&gt;&lt;foreign-keys&gt;&lt;key app="EN" db-id="xs0azz2xg5zradewdz8vefw4p0a9t0wfxex9" timestamp="1474034309"&gt;760&lt;/key&gt;&lt;key app="ENWeb" db-id=""&gt;0&lt;/key&gt;&lt;/foreign-keys&gt;&lt;ref-type name="Journal Article"&gt;17&lt;/ref-type&gt;&lt;contributors&gt;&lt;authors&gt;&lt;author&gt;Clement, L.&lt;/author&gt;&lt;author&gt;Hurel, C.&lt;/author&gt;&lt;author&gt;Marmier, N.&lt;/author&gt;&lt;/authors&gt;&lt;/contributors&gt;&lt;auth-address&gt;University Nice Sophia Antipolis, ECOMERS, Parc Valrose, 06108 Nice Cedex 02, France.&lt;/auth-address&gt;&lt;titles&gt;&lt;title&gt;Toxicity of TiO(2) nanoparticles to cladocerans, algae, rotifers and plants - effects of size and crystalline structure&lt;/title&gt;&lt;secondary-title&gt;Chemosphere&lt;/secondary-title&gt;&lt;/titles&gt;&lt;periodical&gt;&lt;full-title&gt;Chemosphere&lt;/full-title&gt;&lt;abbr-1&gt;Chemosphere&lt;/abbr-1&gt;&lt;/periodical&gt;&lt;pages&gt;1083-90&lt;/pages&gt;&lt;volume&gt;90&lt;/volume&gt;&lt;number&gt;3&lt;/number&gt;&lt;keywords&gt;&lt;keyword&gt;Animals&lt;/keyword&gt;&lt;keyword&gt;Biological Assay&lt;/keyword&gt;&lt;keyword&gt;Chlorella vulgaris/*drug effects&lt;/keyword&gt;&lt;keyword&gt;Crystallization&lt;/keyword&gt;&lt;keyword&gt;Daphnia/*drug effects&lt;/keyword&gt;&lt;keyword&gt;Diatoms/*drug effects&lt;/keyword&gt;&lt;keyword&gt;Nanoparticles/chemistry/*toxicity&lt;/keyword&gt;&lt;keyword&gt;Particle Size&lt;/keyword&gt;&lt;keyword&gt;Rotifera/*drug effects&lt;/keyword&gt;&lt;keyword&gt;Titanium/chemistry/*toxicity&lt;/keyword&gt;&lt;keyword&gt;Toxicity Tests&lt;/keyword&gt;&lt;/keywords&gt;&lt;dates&gt;&lt;year&gt;2013&lt;/year&gt;&lt;pub-dates&gt;&lt;date&gt;Jan&lt;/date&gt;&lt;/pub-dates&gt;&lt;/dates&gt;&lt;isbn&gt;1879-1298 (Electronic)&amp;#xD;0045-6535 (Linking)&lt;/isbn&gt;&lt;accession-num&gt;23062945&lt;/accession-num&gt;&lt;urls&gt;&lt;related-urls&gt;&lt;url&gt;https://www.ncbi.nlm.nih.gov/pubmed/23062945&lt;/url&gt;&lt;/related-urls&gt;&lt;/urls&gt;&lt;electronic-resource-num&gt;10.1016/j.chemosphere.2012.09.013&lt;/electronic-resource-num&gt;&lt;/record&gt;&lt;/Cite&gt;&lt;/EndNote&gt;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9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3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15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Clement et al. 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Clement&lt;/Author&gt;&lt;Year&gt;2013&lt;/Year&gt;&lt;RecNum&gt;760&lt;/RecNum&gt;&lt;DisplayText&gt;&lt;style face="superscript"&gt;9&lt;/style&gt;&lt;/DisplayText&gt;&lt;record&gt;&lt;rec-number&gt;760&lt;/rec-number&gt;&lt;foreign-keys&gt;&lt;key app="EN" db-id="xs0azz2xg5zradewdz8vefw4p0a9t0wfxex9" timestamp="1474034309"&gt;760&lt;/key&gt;&lt;key app="ENWeb" db-id=""&gt;0&lt;/key&gt;&lt;/foreign-keys&gt;&lt;ref-type name="Journal Article"&gt;17&lt;/ref-type&gt;&lt;contributors&gt;&lt;authors&gt;&lt;author&gt;Clement, L.&lt;/author&gt;&lt;author&gt;Hurel, C.&lt;/author&gt;&lt;author&gt;Marmier, N.&lt;/author&gt;&lt;/authors&gt;&lt;/contributors&gt;&lt;auth-address&gt;University Nice Sophia Antipolis, ECOMERS, Parc Valrose, 06108 Nice Cedex 02, France.&lt;/auth-address&gt;&lt;titles&gt;&lt;title&gt;Toxicity of TiO(2) nanoparticles to cladocerans, algae, rotifers and plants - effects of size and crystalline structure&lt;/title&gt;&lt;secondary-title&gt;Chemosphere&lt;/secondary-title&gt;&lt;/titles&gt;&lt;periodical&gt;&lt;full-title&gt;Chemosphere&lt;/full-title&gt;&lt;abbr-1&gt;Chemosphere&lt;/abbr-1&gt;&lt;/periodical&gt;&lt;pages&gt;1083-90&lt;/pages&gt;&lt;volume&gt;90&lt;/volume&gt;&lt;number&gt;3&lt;/number&gt;&lt;keywords&gt;&lt;keyword&gt;Animals&lt;/keyword&gt;&lt;keyword&gt;Biological Assay&lt;/keyword&gt;&lt;keyword&gt;Chlorella vulgaris/*drug effects&lt;/keyword&gt;&lt;keyword&gt;Crystallization&lt;/keyword&gt;&lt;keyword&gt;Daphnia/*drug effects&lt;/keyword&gt;&lt;keyword&gt;Diatoms/*drug effects&lt;/keyword&gt;&lt;keyword&gt;Nanoparticles/chemistry/*toxicity&lt;/keyword&gt;&lt;keyword&gt;Particle Size&lt;/keyword&gt;&lt;keyword&gt;Rotifera/*drug effects&lt;/keyword&gt;&lt;keyword&gt;Titanium/chemistry/*toxicity&lt;/keyword&gt;&lt;keyword&gt;Toxicity Tests&lt;/keyword&gt;&lt;/keywords&gt;&lt;dates&gt;&lt;year&gt;2013&lt;/year&gt;&lt;pub-dates&gt;&lt;date&gt;Jan&lt;/date&gt;&lt;/pub-dates&gt;&lt;/dates&gt;&lt;isbn&gt;1879-1298 (Electronic)&amp;#xD;0045-6535 (Linking)&lt;/isbn&gt;&lt;accession-num&gt;23062945&lt;/accession-num&gt;&lt;urls&gt;&lt;related-urls&gt;&lt;url&gt;https://www.ncbi.nlm.nih.gov/pubmed/23062945&lt;/url&gt;&lt;/related-urls&gt;&lt;/urls&gt;&lt;electronic-resource-num&gt;10.1016/j.chemosphere.2012.09.013&lt;/electronic-resource-num&gt;&lt;/record&gt;&lt;/Cite&gt;&lt;/EndNote&gt;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9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3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44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lemente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t al.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Clemente&lt;/Author&gt;&lt;Year&gt;2014&lt;/Year&gt;&lt;RecNum&gt;895&lt;/RecNum&gt;&lt;DisplayText&gt;&lt;style face="superscript"&gt;10&lt;/style&gt;&lt;/DisplayText&gt;&lt;record&gt;&lt;rec-number&gt;895&lt;/rec-number&gt;&lt;foreign-keys&gt;&lt;key app="EN" db-id="xs0azz2xg5zradewdz8vefw4p0a9t0wfxex9" timestamp="1489565084"&gt;895&lt;/key&gt;&lt;key app="ENWeb" db-id=""&gt;0&lt;/key&gt;&lt;/foreign-keys&gt;&lt;ref-type name="Journal Article"&gt;17&lt;/ref-type&gt;&lt;contributors&gt;&lt;authors&gt;&lt;author&gt;Clemente, Z.&lt;/author&gt;&lt;author&gt;Castro, V.L.&lt;/author&gt;&lt;author&gt;Jonsson, C.M.&lt;/author&gt;&lt;author&gt;Fraceto, L. F.&lt;/author&gt;&lt;/authors&gt;&lt;/contributors&gt;&lt;titles&gt;&lt;title&gt;Minimal levels of ultraviolet light enhance the toxicity of TiO2 nanoparticles to two representative organisms of aquatic systems&lt;/title&gt;&lt;secondary-title&gt;J Nanopart Res&lt;/secondary-title&gt;&lt;/titles&gt;&lt;periodical&gt;&lt;full-title&gt;J Nanopart Res&lt;/full-title&gt;&lt;/periodical&gt;&lt;pages&gt;2559&lt;/pages&gt;&lt;volume&gt;16&lt;/volume&gt;&lt;dates&gt;&lt;year&gt;2014&lt;/year&gt;&lt;/dates&gt;&lt;urls&gt;&lt;/urls&gt;&lt;electronic-resource-num&gt;10.1007/s11051-014-2559-z)&lt;/electronic-resource-num&gt;&lt;/record&gt;&lt;/Cite&gt;&lt;/EndNote&gt;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0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sim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lemente et al.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Clemente&lt;/Author&gt;&lt;Year&gt;2014&lt;/Year&gt;&lt;RecNum&gt;895&lt;/RecNum&gt;&lt;DisplayText&gt;&lt;style face="superscript"&gt;10&lt;/style&gt;&lt;/DisplayText&gt;&lt;record&gt;&lt;rec-number&gt;895&lt;/rec-number&gt;&lt;foreign-keys&gt;&lt;key app="EN" db-id="xs0azz2xg5zradewdz8vefw4p0a9t0wfxex9" timestamp="1489565084"&gt;895&lt;/key&gt;&lt;key app="ENWeb" db-id=""&gt;0&lt;/key&gt;&lt;/foreign-keys&gt;&lt;ref-type name="Journal Article"&gt;17&lt;/ref-type&gt;&lt;contributors&gt;&lt;authors&gt;&lt;author&gt;Clemente, Z.&lt;/author&gt;&lt;author&gt;Castro, V.L.&lt;/author&gt;&lt;author&gt;Jonsson, C.M.&lt;/author&gt;&lt;author&gt;Fraceto, L. F.&lt;/author&gt;&lt;/authors&gt;&lt;/contributors&gt;&lt;titles&gt;&lt;title&gt;Minimal levels of ultraviolet light enhance the toxicity of TiO2 nanoparticles to two representative organisms of aquatic systems&lt;/title&gt;&lt;secondary-title&gt;J Nanopart Res&lt;/secondary-title&gt;&lt;/titles&gt;&lt;periodical&gt;&lt;full-title&gt;J Nanopart Res&lt;/full-title&gt;&lt;/periodical&gt;&lt;pages&gt;2559&lt;/pages&gt;&lt;volume&gt;16&lt;/volume&gt;&lt;dates&gt;&lt;year&gt;2014&lt;/year&gt;&lt;/dates&gt;&lt;urls&gt;&lt;/urls&gt;&lt;electronic-resource-num&gt;10.1007/s11051-014-2559-z)&lt;/electronic-resource-num&gt;&lt;/record&gt;&lt;/Cite&gt;&lt;/EndNote&gt;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0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sim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>Clemente et al.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Clemente&lt;/Author&gt;&lt;Year&gt;2014&lt;/Year&gt;&lt;RecNum&gt;895&lt;/RecNum&gt;&lt;DisplayText&gt;&lt;style face="superscript"&gt;10&lt;/style&gt;&lt;/DisplayText&gt;&lt;record&gt;&lt;rec-number&gt;895&lt;/rec-number&gt;&lt;foreign-keys&gt;&lt;key app="EN" db-id="xs0azz2xg5zradewdz8vefw4p0a9t0wfxex9" timestamp="1489565084"&gt;895&lt;/key&gt;&lt;key app="ENWeb" db-id=""&gt;0&lt;/key&gt;&lt;/foreign-keys&gt;&lt;ref-type name="Journal Article"&gt;17&lt;/ref-type&gt;&lt;contributors&gt;&lt;authors&gt;&lt;author&gt;Clemente, Z.&lt;/author&gt;&lt;author&gt;Castro, V.L.&lt;/author&gt;&lt;author&gt;Jonsson, C.M.&lt;/author&gt;&lt;author&gt;Fraceto, L. F.&lt;/author&gt;&lt;/authors&gt;&lt;/contributors&gt;&lt;titles&gt;&lt;title&gt;Minimal levels of ultraviolet light enhance the toxicity of TiO2 nanoparticles to two representative organisms of aquatic systems&lt;/title&gt;&lt;secondary-title&gt;J Nanopart Res&lt;/secondary-title&gt;&lt;/titles&gt;&lt;periodical&gt;&lt;full-title&gt;J Nanopart Res&lt;/full-title&gt;&lt;/periodical&gt;&lt;pages&gt;2559&lt;/pages&gt;&lt;volume&gt;16&lt;/volume&gt;&lt;dates&gt;&lt;year&gt;2014&lt;/year&gt;&lt;/dates&gt;&lt;urls&gt;&lt;/urls&gt;&lt;electronic-resource-num&gt;10.1007/s11051-014-2559-z)&lt;/electronic-resource-num&gt;&lt;/record&gt;&lt;/Cite&gt;&lt;/EndNote&gt;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0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sim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016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lemente et al.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Clemente&lt;/Author&gt;&lt;Year&gt;2014&lt;/Year&gt;&lt;RecNum&gt;895&lt;/RecNum&gt;&lt;DisplayText&gt;&lt;style face="superscript"&gt;10&lt;/style&gt;&lt;/DisplayText&gt;&lt;record&gt;&lt;rec-number&gt;895&lt;/rec-number&gt;&lt;foreign-keys&gt;&lt;key app="EN" db-id="xs0azz2xg5zradewdz8vefw4p0a9t0wfxex9" timestamp="1489565084"&gt;895&lt;/key&gt;&lt;key app="ENWeb" db-id=""&gt;0&lt;/key&gt;&lt;/foreign-keys&gt;&lt;ref-type name="Journal Article"&gt;17&lt;/ref-type&gt;&lt;contributors&gt;&lt;authors&gt;&lt;author&gt;Clemente, Z.&lt;/author&gt;&lt;author&gt;Castro, V.L.&lt;/author&gt;&lt;author&gt;Jonsson, C.M.&lt;/author&gt;&lt;author&gt;Fraceto, L. F.&lt;/author&gt;&lt;/authors&gt;&lt;/contributors&gt;&lt;titles&gt;&lt;title&gt;Minimal levels of ultraviolet light enhance the toxicity of TiO2 nanoparticles to two representative organisms of aquatic systems&lt;/title&gt;&lt;secondary-title&gt;J Nanopart Res&lt;/secondary-title&gt;&lt;/titles&gt;&lt;periodical&gt;&lt;full-title&gt;J Nanopart Res&lt;/full-title&gt;&lt;/periodical&gt;&lt;pages&gt;2559&lt;/pages&gt;&lt;volume&gt;16&lt;/volume&gt;&lt;dates&gt;&lt;year&gt;2014&lt;/year&gt;&lt;/dates&gt;&lt;urls&gt;&lt;/urls&gt;&lt;electronic-resource-num&gt;10.1007/s11051-014-2559-z)&lt;/electronic-resource-num&gt;&lt;/record&gt;&lt;/Cite&gt;&lt;/EndNote&gt;</w:instrTex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0</w:t>
            </w:r>
            <w:r w:rsidR="00FB3FAF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sim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upi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DdXBpPC9BdXRob3I+PFllYXI+MjAxNjwvWWVhcj48UmVj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DdXBpPC9BdXRob3I+PFllYXI+MjAxNjwvWWVhcj48UmVj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1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1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upi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DdXBpPC9BdXRob3I+PFllYXI+MjAxNTwvWWVhcj48UmVj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DdXBpPC9BdXRob3I+PFllYXI+MjAxNTwvWWVhcj48UmVj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2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upi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DdXBpPC9BdXRob3I+PFllYXI+MjAxNTwvWWVhcj48UmVj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DdXBpPC9BdXRob3I+PFllYXI+MjAxNTwvWWVhcj48UmVj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2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upi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DdXBpPC9BdXRob3I+PFllYXI+MjAxNjwvWWVhcj48UmVj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DdXBpPC9BdXRob3I+PFllYXI+MjAxNjwvWWVhcj48UmVj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1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brunz et al.</w:t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3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lai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EYWxhaTwvQXV0aG9yPjxZZWFyPjIwMTQ8L1llYXI+PFJl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EYWxhaTwvQXV0aG9yPjxZZWFyPjIwMTQ8L1llYXI+PFJl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3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9.7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Das et al. 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EYXM8L0F1dGhvcj48WWVhcj4yMDEzPC9ZZWFyPjxSZWNO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EYXM8L0F1dGhvcj48WWVhcj4yMDEzPC9ZZWFyPjxSZWNO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4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3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1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E767A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Fang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GYW5nPC9BdXRob3I+PFllYXI+MjAxNTwvWWVhcj48UmVj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GYW5nPC9BdXRob3I+PFllYXI+MjAxNTwvWWVhcj48UmVj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5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nio rerio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Fang et al.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GYW5nPC9BdXRob3I+PFllYXI+MjAxNTwvWWVhcj48UmVj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GYW5nPC9BdXRob3I+PFllYXI+MjAxNTwvWWVhcj48UmVj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</w:fldData>
              </w:fldCha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E767A6" w:rsidRPr="00E767A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5</w:t>
            </w:r>
            <w:r w:rsidR="00E767A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nio rerio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Federici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GZWRlcmljaTwvQXV0aG9yPjxZZWFyPjIwMDc8L1llYXI+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GZWRlcmljaTwvQXV0aG9yPjxZZWFyPjIwMDc8L1llYXI+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6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3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ncorhynchus mykis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Fu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GdTwvQXV0aG9yPjxZZWFyPjIwMTU8L1llYXI+PFJlY051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GdTwvQXV0aG9yPjxZZWFyPjIwMTU8L1llYXI+PFJlY051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7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9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3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Fu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GdTwvQXV0aG9yPjxZZWFyPjIwMTU8L1llYXI+PFJlY051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GdTwvQXV0aG9yPjxZZWFyPjIwMTU8L1llYXI+PFJlY051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7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9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7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George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ZW9yZ2U8L0F1dGhvcj48WWVhcj4yMDE0PC9ZZWFyPjxS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ZW9yZ2U8L0F1dGhvcj48WWVhcj4yMDE0PC9ZZWFyPjxS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8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1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nio rerio(embryos)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2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George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ZW9yZ2U8L0F1dGhvcj48WWVhcj4yMDE0PC9ZZWFyPjxS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ZW9yZ2U8L0F1dGhvcj48WWVhcj4yMDE0PC9ZZWFyPjxS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8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1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nio rerio(embryos)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Gökce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Gökçe&lt;/Author&gt;&lt;Year&gt;2018&lt;/Year&gt;&lt;RecNum&gt;1155&lt;/RecNum&gt;&lt;DisplayText&gt;&lt;style face="superscript"&gt;19&lt;/style&gt;&lt;/DisplayText&gt;&lt;record&gt;&lt;rec-number&gt;1155&lt;/rec-number&gt;&lt;foreign-keys&gt;&lt;key app="EN" db-id="xs0azz2xg5zradewdz8vefw4p0a9t0wfxex9" timestamp="1540200318"&gt;1155&lt;/key&gt;&lt;key app="ENWeb" db-id=""&gt;0&lt;/key&gt;&lt;/foreign-keys&gt;&lt;ref-type name="Journal Article"&gt;17&lt;/ref-type&gt;&lt;contributors&gt;&lt;authors&gt;&lt;author&gt;Gökçe, Didem&lt;/author&gt;&lt;author&gt;Köytepe, Süleyman&lt;/author&gt;&lt;author&gt;Özcan, İmren&lt;/author&gt;&lt;/authors&gt;&lt;/contributors&gt;&lt;titles&gt;&lt;title&gt;Effects of nanoparticles on Daphnia magna population dynamics&lt;/title&gt;&lt;secondary-title&gt;Chemistry and Ecology&lt;/secondary-title&gt;&lt;/titles&gt;&lt;periodical&gt;&lt;full-title&gt;Chemistry and Ecology&lt;/full-title&gt;&lt;/periodical&gt;&lt;pages&gt;301-323&lt;/pages&gt;&lt;volume&gt;34&lt;/volume&gt;&lt;number&gt;4&lt;/number&gt;&lt;section&gt;301&lt;/section&gt;&lt;dates&gt;&lt;year&gt;2018&lt;/year&gt;&lt;/dates&gt;&lt;isbn&gt;0275-7540&amp;#xD;1029-0370&lt;/isbn&gt;&lt;urls&gt;&lt;/urls&gt;&lt;electronic-resource-num&gt;10.1080/02757540.2018.142941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19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Gomes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b21lczwvQXV0aG9yPjxZZWFyPjIwMTU8L1llYXI+PFJl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b21lczwvQXV0aG9yPjxZZWFyPjIwMTU8L1llYXI+PFJl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0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0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nchytraeus crypticu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Gomes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b21lczwvQXV0aG9yPjxZZWFyPjIwMTU8L1llYXI+PFJl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b21lczwvQXV0aG9yPjxZZWFyPjIwMTU8L1llYXI+PFJl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0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0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nchytraeus crypticu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Gomes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b21lczwvQXV0aG9yPjxZZWFyPjIwMTU8L1llYXI+PFJl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b21lczwvQXV0aG9yPjxZZWFyPjIwMTU8L1llYXI+PFJl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0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0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nchytraeus crypticu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Gomes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b21lczwvQXV0aG9yPjxZZWFyPjIwMTU8L1llYXI+PFJl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b21lczwvQXV0aG9yPjxZZWFyPjIwMTU8L1llYXI+PFJl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0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0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nchytraeus crypticu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>Gomes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b21lczwvQXV0aG9yPjxZZWFyPjIwMTU8L1llYXI+PFJl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b21lczwvQXV0aG9yPjxZZWFyPjIwMTU8L1llYXI+PFJl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0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0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nchytraeus crypticu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Gunawan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dW5hd2FuPC9BdXRob3I+PFllYXI+MjAxMzwvWWVhcj48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HdW5hd2FuPC9BdXRob3I+PFllYXI+MjAxMzwvWWVhcj48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1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3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9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amydomonas reinhardtii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all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all&lt;/Author&gt;&lt;Year&gt;2009&lt;/Year&gt;&lt;RecNum&gt;1153&lt;/RecNum&gt;&lt;DisplayText&gt;&lt;style face="superscript"&gt;22&lt;/style&gt;&lt;/DisplayText&gt;&lt;record&gt;&lt;rec-number&gt;1153&lt;/rec-number&gt;&lt;foreign-keys&gt;&lt;key app="EN" db-id="xs0azz2xg5zradewdz8vefw4p0a9t0wfxex9" timestamp="1540200307"&gt;1153&lt;/key&gt;&lt;key app="ENWeb" db-id=""&gt;0&lt;/key&gt;&lt;/foreign-keys&gt;&lt;ref-type name="Journal Article"&gt;17&lt;/ref-type&gt;&lt;contributors&gt;&lt;authors&gt;&lt;author&gt;Hall, Scott&lt;/author&gt;&lt;author&gt;Bradley, Tina&lt;/author&gt;&lt;author&gt;Moore, Joshua T.&lt;/author&gt;&lt;author&gt;Kuykindall, Tunishia&lt;/author&gt;&lt;author&gt;Minella, Lauren&lt;/author&gt;&lt;/authors&gt;&lt;/contributors&gt;&lt;titles&gt;&lt;title&gt;Acute and chronic toxicity of nano-scale TiO2particles to freshwater fish, cladocerans, and green algae, and effects of organic and inorganic substrate on TiO2toxicity&lt;/title&gt;&lt;secondary-title&gt;Nanotoxicology&lt;/secondary-title&gt;&lt;/titles&gt;&lt;periodical&gt;&lt;full-title&gt;Nanotoxicology&lt;/full-title&gt;&lt;/periodical&gt;&lt;pages&gt;91-97&lt;/pages&gt;&lt;volume&gt;3&lt;/volume&gt;&lt;number&gt;2&lt;/number&gt;&lt;section&gt;91&lt;/section&gt;&lt;dates&gt;&lt;year&gt;2009&lt;/year&gt;&lt;/dates&gt;&lt;isbn&gt;1743-5390&amp;#xD;1743-5404&lt;/isbn&gt;&lt;urls&gt;&lt;/urls&gt;&lt;electronic-resource-num&gt;10.1080/1743539090278807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2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9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6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all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all&lt;/Author&gt;&lt;Year&gt;2009&lt;/Year&gt;&lt;RecNum&gt;1153&lt;/RecNum&gt;&lt;DisplayText&gt;&lt;style face="superscript"&gt;22&lt;/style&gt;&lt;/DisplayText&gt;&lt;record&gt;&lt;rec-number&gt;1153&lt;/rec-number&gt;&lt;foreign-keys&gt;&lt;key app="EN" db-id="xs0azz2xg5zradewdz8vefw4p0a9t0wfxex9" timestamp="1540200307"&gt;1153&lt;/key&gt;&lt;key app="ENWeb" db-id=""&gt;0&lt;/key&gt;&lt;/foreign-keys&gt;&lt;ref-type name="Journal Article"&gt;17&lt;/ref-type&gt;&lt;contributors&gt;&lt;authors&gt;&lt;author&gt;Hall, Scott&lt;/author&gt;&lt;author&gt;Bradley, Tina&lt;/author&gt;&lt;author&gt;Moore, Joshua T.&lt;/author&gt;&lt;author&gt;Kuykindall, Tunishia&lt;/author&gt;&lt;author&gt;Minella, Lauren&lt;/author&gt;&lt;/authors&gt;&lt;/contributors&gt;&lt;titles&gt;&lt;title&gt;Acute and chronic toxicity of nano-scale TiO2particles to freshwater fish, cladocerans, and green algae, and effects of organic and inorganic substrate on TiO2toxicity&lt;/title&gt;&lt;secondary-title&gt;Nanotoxicology&lt;/secondary-title&gt;&lt;/titles&gt;&lt;periodical&gt;&lt;full-title&gt;Nanotoxicology&lt;/full-title&gt;&lt;/periodical&gt;&lt;pages&gt;91-97&lt;/pages&gt;&lt;volume&gt;3&lt;/volume&gt;&lt;number&gt;2&lt;/number&gt;&lt;section&gt;91&lt;/section&gt;&lt;dates&gt;&lt;year&gt;2009&lt;/year&gt;&lt;/dates&gt;&lt;isbn&gt;1743-5390&amp;#xD;1743-5404&lt;/isbn&gt;&lt;urls&gt;&lt;/urls&gt;&lt;electronic-resource-num&gt;10.1080/1743539090278807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2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9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6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C25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5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all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all&lt;/Author&gt;&lt;Year&gt;2009&lt;/Year&gt;&lt;RecNum&gt;1153&lt;/RecNum&gt;&lt;DisplayText&gt;&lt;style face="superscript"&gt;22&lt;/style&gt;&lt;/DisplayText&gt;&lt;record&gt;&lt;rec-number&gt;1153&lt;/rec-number&gt;&lt;foreign-keys&gt;&lt;key app="EN" db-id="xs0azz2xg5zradewdz8vefw4p0a9t0wfxex9" timestamp="1540200307"&gt;1153&lt;/key&gt;&lt;key app="ENWeb" db-id=""&gt;0&lt;/key&gt;&lt;/foreign-keys&gt;&lt;ref-type name="Journal Article"&gt;17&lt;/ref-type&gt;&lt;contributors&gt;&lt;authors&gt;&lt;author&gt;Hall, Scott&lt;/author&gt;&lt;author&gt;Bradley, Tina&lt;/author&gt;&lt;author&gt;Moore, Joshua T.&lt;/author&gt;&lt;author&gt;Kuykindall, Tunishia&lt;/author&gt;&lt;author&gt;Minella, Lauren&lt;/author&gt;&lt;/authors&gt;&lt;/contributors&gt;&lt;titles&gt;&lt;title&gt;Acute and chronic toxicity of nano-scale TiO2particles to freshwater fish, cladocerans, and green algae, and effects of organic and inorganic substrate on TiO2toxicity&lt;/title&gt;&lt;secondary-title&gt;Nanotoxicology&lt;/secondary-title&gt;&lt;/titles&gt;&lt;periodical&gt;&lt;full-title&gt;Nanotoxicology&lt;/full-title&gt;&lt;/periodical&gt;&lt;pages&gt;91-97&lt;/pages&gt;&lt;volume&gt;3&lt;/volume&gt;&lt;number&gt;2&lt;/number&gt;&lt;section&gt;91&lt;/section&gt;&lt;dates&gt;&lt;year&gt;2009&lt;/year&gt;&lt;/dates&gt;&lt;isbn&gt;1743-5390&amp;#xD;1743-5404&lt;/isbn&gt;&lt;urls&gt;&lt;/urls&gt;&lt;electronic-resource-num&gt;10.1080/1743539090278807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2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9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76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all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all&lt;/Author&gt;&lt;Year&gt;2009&lt;/Year&gt;&lt;RecNum&gt;1153&lt;/RecNum&gt;&lt;DisplayText&gt;&lt;style face="superscript"&gt;22&lt;/style&gt;&lt;/DisplayText&gt;&lt;record&gt;&lt;rec-number&gt;1153&lt;/rec-number&gt;&lt;foreign-keys&gt;&lt;key app="EN" db-id="xs0azz2xg5zradewdz8vefw4p0a9t0wfxex9" timestamp="1540200307"&gt;1153&lt;/key&gt;&lt;key app="ENWeb" db-id=""&gt;0&lt;/key&gt;&lt;/foreign-keys&gt;&lt;ref-type name="Journal Article"&gt;17&lt;/ref-type&gt;&lt;contributors&gt;&lt;authors&gt;&lt;author&gt;Hall, Scott&lt;/author&gt;&lt;author&gt;Bradley, Tina&lt;/author&gt;&lt;author&gt;Moore, Joshua T.&lt;/author&gt;&lt;author&gt;Kuykindall, Tunishia&lt;/author&gt;&lt;author&gt;Minella, Lauren&lt;/author&gt;&lt;/authors&gt;&lt;/contributors&gt;&lt;titles&gt;&lt;title&gt;Acute and chronic toxicity of nano-scale TiO2particles to freshwater fish, cladocerans, and green algae, and effects of organic and inorganic substrate on TiO2toxicity&lt;/title&gt;&lt;secondary-title&gt;Nanotoxicology&lt;/secondary-title&gt;&lt;/titles&gt;&lt;periodical&gt;&lt;full-title&gt;Nanotoxicology&lt;/full-title&gt;&lt;/periodical&gt;&lt;pages&gt;91-97&lt;/pages&gt;&lt;volume&gt;3&lt;/volume&gt;&lt;number&gt;2&lt;/number&gt;&lt;section&gt;91&lt;/section&gt;&lt;dates&gt;&lt;year&gt;2009&lt;/year&gt;&lt;/dates&gt;&lt;isbn&gt;1743-5390&amp;#xD;1743-5404&lt;/isbn&gt;&lt;urls&gt;&lt;/urls&gt;&lt;electronic-resource-num&gt;10.1080/1743539090278807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2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9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pulex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2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all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all&lt;/Author&gt;&lt;Year&gt;2009&lt;/Year&gt;&lt;RecNum&gt;1153&lt;/RecNum&gt;&lt;DisplayText&gt;&lt;style face="superscript"&gt;22&lt;/style&gt;&lt;/DisplayText&gt;&lt;record&gt;&lt;rec-number&gt;1153&lt;/rec-number&gt;&lt;foreign-keys&gt;&lt;key app="EN" db-id="xs0azz2xg5zradewdz8vefw4p0a9t0wfxex9" timestamp="1540200307"&gt;1153&lt;/key&gt;&lt;key app="ENWeb" db-id=""&gt;0&lt;/key&gt;&lt;/foreign-keys&gt;&lt;ref-type name="Journal Article"&gt;17&lt;/ref-type&gt;&lt;contributors&gt;&lt;authors&gt;&lt;author&gt;Hall, Scott&lt;/author&gt;&lt;author&gt;Bradley, Tina&lt;/author&gt;&lt;author&gt;Moore, Joshua T.&lt;/author&gt;&lt;author&gt;Kuykindall, Tunishia&lt;/author&gt;&lt;author&gt;Minella, Lauren&lt;/author&gt;&lt;/authors&gt;&lt;/contributors&gt;&lt;titles&gt;&lt;title&gt;Acute and chronic toxicity of nano-scale TiO2particles to freshwater fish, cladocerans, and green algae, and effects of organic and inorganic substrate on TiO2toxicity&lt;/title&gt;&lt;secondary-title&gt;Nanotoxicology&lt;/secondary-title&gt;&lt;/titles&gt;&lt;periodical&gt;&lt;full-title&gt;Nanotoxicology&lt;/full-title&gt;&lt;/periodical&gt;&lt;pages&gt;91-97&lt;/pages&gt;&lt;volume&gt;3&lt;/volume&gt;&lt;number&gt;2&lt;/number&gt;&lt;section&gt;91&lt;/section&gt;&lt;dates&gt;&lt;year&gt;2009&lt;/year&gt;&lt;/dates&gt;&lt;isbn&gt;1743-5390&amp;#xD;1743-5404&lt;/isbn&gt;&lt;urls&gt;&lt;/urls&gt;&lt;electronic-resource-num&gt;10.1080/1743539090278807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2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9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6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Pimephales promela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C25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52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all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all&lt;/Author&gt;&lt;Year&gt;2009&lt;/Year&gt;&lt;RecNum&gt;1153&lt;/RecNum&gt;&lt;DisplayText&gt;&lt;style face="superscript"&gt;22&lt;/style&gt;&lt;/DisplayText&gt;&lt;record&gt;&lt;rec-number&gt;1153&lt;/rec-number&gt;&lt;foreign-keys&gt;&lt;key app="EN" db-id="xs0azz2xg5zradewdz8vefw4p0a9t0wfxex9" timestamp="1540200307"&gt;1153&lt;/key&gt;&lt;key app="ENWeb" db-id=""&gt;0&lt;/key&gt;&lt;/foreign-keys&gt;&lt;ref-type name="Journal Article"&gt;17&lt;/ref-type&gt;&lt;contributors&gt;&lt;authors&gt;&lt;author&gt;Hall, Scott&lt;/author&gt;&lt;author&gt;Bradley, Tina&lt;/author&gt;&lt;author&gt;Moore, Joshua T.&lt;/author&gt;&lt;author&gt;Kuykindall, Tunishia&lt;/author&gt;&lt;author&gt;Minella, Lauren&lt;/author&gt;&lt;/authors&gt;&lt;/contributors&gt;&lt;titles&gt;&lt;title&gt;Acute and chronic toxicity of nano-scale TiO2particles to freshwater fish, cladocerans, and green algae, and effects of organic and inorganic substrate on TiO2toxicity&lt;/title&gt;&lt;secondary-title&gt;Nanotoxicology&lt;/secondary-title&gt;&lt;/titles&gt;&lt;periodical&gt;&lt;full-title&gt;Nanotoxicology&lt;/full-title&gt;&lt;/periodical&gt;&lt;pages&gt;91-97&lt;/pages&gt;&lt;volume&gt;3&lt;/volume&gt;&lt;number&gt;2&lt;/number&gt;&lt;section&gt;91&lt;/section&gt;&lt;dates&gt;&lt;year&gt;2009&lt;/year&gt;&lt;/dates&gt;&lt;isbn&gt;1743-5390&amp;#xD;1743-5404&lt;/isbn&gt;&lt;urls&gt;&lt;/urls&gt;&lt;electronic-resource-num&gt;10.1080/1743539090278807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2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9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Pimephales promela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all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all&lt;/Author&gt;&lt;Year&gt;2009&lt;/Year&gt;&lt;RecNum&gt;1153&lt;/RecNum&gt;&lt;DisplayText&gt;&lt;style face="superscript"&gt;22&lt;/style&gt;&lt;/DisplayText&gt;&lt;record&gt;&lt;rec-number&gt;1153&lt;/rec-number&gt;&lt;foreign-keys&gt;&lt;key app="EN" db-id="xs0azz2xg5zradewdz8vefw4p0a9t0wfxex9" timestamp="1540200307"&gt;1153&lt;/key&gt;&lt;key app="ENWeb" db-id=""&gt;0&lt;/key&gt;&lt;/foreign-keys&gt;&lt;ref-type name="Journal Article"&gt;17&lt;/ref-type&gt;&lt;contributors&gt;&lt;authors&gt;&lt;author&gt;Hall, Scott&lt;/author&gt;&lt;author&gt;Bradley, Tina&lt;/author&gt;&lt;author&gt;Moore, Joshua T.&lt;/author&gt;&lt;author&gt;Kuykindall, Tunishia&lt;/author&gt;&lt;author&gt;Minella, Lauren&lt;/author&gt;&lt;/authors&gt;&lt;/contributors&gt;&lt;titles&gt;&lt;title&gt;Acute and chronic toxicity of nano-scale TiO2particles to freshwater fish, cladocerans, and green algae, and effects of organic and inorganic substrate on TiO2toxicity&lt;/title&gt;&lt;secondary-title&gt;Nanotoxicology&lt;/secondary-title&gt;&lt;/titles&gt;&lt;periodical&gt;&lt;full-title&gt;Nanotoxicology&lt;/full-title&gt;&lt;/periodical&gt;&lt;pages&gt;91-97&lt;/pages&gt;&lt;volume&gt;3&lt;/volume&gt;&lt;number&gt;2&lt;/number&gt;&lt;section&gt;91&lt;/section&gt;&lt;dates&gt;&lt;year&gt;2009&lt;/year&gt;&lt;/dates&gt;&lt;isbn&gt;1743-5390&amp;#xD;1743-5404&lt;/isbn&gt;&lt;urls&gt;&lt;/urls&gt;&lt;electronic-resource-num&gt;10.1080/1743539090278807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2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9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C25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5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Hartmann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artmann&lt;/Author&gt;&lt;Year&gt;2010&lt;/Year&gt;&lt;RecNum&gt;1147&lt;/RecNum&gt;&lt;DisplayText&gt;&lt;style face="superscript"&gt;23&lt;/style&gt;&lt;/DisplayText&gt;&lt;record&gt;&lt;rec-number&gt;1147&lt;/rec-number&gt;&lt;foreign-keys&gt;&lt;key app="EN" db-id="xs0azz2xg5zradewdz8vefw4p0a9t0wfxex9" timestamp="1540200281"&gt;1147&lt;/key&gt;&lt;key app="ENWeb" db-id=""&gt;0&lt;/key&gt;&lt;/foreign-keys&gt;&lt;ref-type name="Journal Article"&gt;17&lt;/ref-type&gt;&lt;contributors&gt;&lt;authors&gt;&lt;author&gt;Hartmann, N. B.&lt;/author&gt;&lt;author&gt;Von der Kammer, F.&lt;/author&gt;&lt;author&gt;Hofmann, T.&lt;/author&gt;&lt;author&gt;Baalousha, M.&lt;/author&gt;&lt;author&gt;Ottofuelling, S.&lt;/author&gt;&lt;author&gt;Baun, A.&lt;/author&gt;&lt;/authors&gt;&lt;/contributors&gt;&lt;auth-address&gt;Department of Environmental Engineering, Technical University of Denmark, Miljoevej, Building 113, DK-2800 Kgs. Lyngby, Denmark. nah@env.dtu.dk &amp;lt;nah@env.dtu.dk&amp;gt;&lt;/auth-address&gt;&lt;titles&gt;&lt;title&gt;Algal testing of titanium dioxide nanoparticles--testing considerations, inhibitory effects and modification of cadmium bioavailability&lt;/title&gt;&lt;secondary-title&gt;Toxicology&lt;/secondary-title&gt;&lt;/titles&gt;&lt;periodical&gt;&lt;full-title&gt;Toxicology&lt;/full-title&gt;&lt;/periodical&gt;&lt;pages&gt;190-7&lt;/pages&gt;&lt;volume&gt;269&lt;/volume&gt;&lt;number&gt;2-3&lt;/number&gt;&lt;edition&gt;2009/08/19&lt;/edition&gt;&lt;keywords&gt;&lt;keyword&gt;Cadmium/chemistry/*metabolism/toxicity&lt;/keyword&gt;&lt;keyword&gt;Chlorophyta/*drug effects/growth &amp;amp; development/metabolism&lt;/keyword&gt;&lt;keyword&gt;Dose-Response Relationship, Drug&lt;/keyword&gt;&lt;keyword&gt;Metal Nanoparticles/chemistry/*toxicity/ultrastructure&lt;/keyword&gt;&lt;keyword&gt;Particle Size&lt;/keyword&gt;&lt;keyword&gt;Titanium/chemistry/*toxicity&lt;/keyword&gt;&lt;keyword&gt;Toxicity Tests/methods&lt;/keyword&gt;&lt;keyword&gt;Water Pollutants, Chemical/chemistry/toxicity&lt;/keyword&gt;&lt;/keywords&gt;&lt;dates&gt;&lt;year&gt;2010&lt;/year&gt;&lt;pub-dates&gt;&lt;date&gt;Mar 10&lt;/date&gt;&lt;/pub-dates&gt;&lt;/dates&gt;&lt;isbn&gt;1879-3185 (Electronic)&amp;#xD;0300-483X (Linking)&lt;/isbn&gt;&lt;accession-num&gt;19686796&lt;/accession-num&gt;&lt;urls&gt;&lt;related-urls&gt;&lt;url&gt;https://www.ncbi.nlm.nih.gov/pubmed/19686796&lt;/url&gt;&lt;/related-urls&gt;&lt;/urls&gt;&lt;electronic-resource-num&gt;10.1016/j.tox.2009.08.00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3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0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7.2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2.8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1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3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Hartmann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artmann&lt;/Author&gt;&lt;Year&gt;2010&lt;/Year&gt;&lt;RecNum&gt;1147&lt;/RecNum&gt;&lt;DisplayText&gt;&lt;style face="superscript"&gt;23&lt;/style&gt;&lt;/DisplayText&gt;&lt;record&gt;&lt;rec-number&gt;1147&lt;/rec-number&gt;&lt;foreign-keys&gt;&lt;key app="EN" db-id="xs0azz2xg5zradewdz8vefw4p0a9t0wfxex9" timestamp="1540200281"&gt;1147&lt;/key&gt;&lt;key app="ENWeb" db-id=""&gt;0&lt;/key&gt;&lt;/foreign-keys&gt;&lt;ref-type name="Journal Article"&gt;17&lt;/ref-type&gt;&lt;contributors&gt;&lt;authors&gt;&lt;author&gt;Hartmann, N. B.&lt;/author&gt;&lt;author&gt;Von der Kammer, F.&lt;/author&gt;&lt;author&gt;Hofmann, T.&lt;/author&gt;&lt;author&gt;Baalousha, M.&lt;/author&gt;&lt;author&gt;Ottofuelling, S.&lt;/author&gt;&lt;author&gt;Baun, A.&lt;/author&gt;&lt;/authors&gt;&lt;/contributors&gt;&lt;auth-address&gt;Department of Environmental Engineering, Technical University of Denmark, Miljoevej, Building 113, DK-2800 Kgs. Lyngby, Denmark. nah@env.dtu.dk &amp;lt;nah@env.dtu.dk&amp;gt;&lt;/auth-address&gt;&lt;titles&gt;&lt;title&gt;Algal testing of titanium dioxide nanoparticles--testing considerations, inhibitory effects and modification of cadmium bioavailability&lt;/title&gt;&lt;secondary-title&gt;Toxicology&lt;/secondary-title&gt;&lt;/titles&gt;&lt;periodical&gt;&lt;full-title&gt;Toxicology&lt;/full-title&gt;&lt;/periodical&gt;&lt;pages&gt;190-7&lt;/pages&gt;&lt;volume&gt;269&lt;/volume&gt;&lt;number&gt;2-3&lt;/number&gt;&lt;edition&gt;2009/08/19&lt;/edition&gt;&lt;keywords&gt;&lt;keyword&gt;Cadmium/chemistry/*metabolism/toxicity&lt;/keyword&gt;&lt;keyword&gt;Chlorophyta/*drug effects/growth &amp;amp; development/metabolism&lt;/keyword&gt;&lt;keyword&gt;Dose-Response Relationship, Drug&lt;/keyword&gt;&lt;keyword&gt;Metal Nanoparticles/chemistry/*toxicity/ultrastructure&lt;/keyword&gt;&lt;keyword&gt;Particle Size&lt;/keyword&gt;&lt;keyword&gt;Titanium/chemistry/*toxicity&lt;/keyword&gt;&lt;keyword&gt;Toxicity Tests/methods&lt;/keyword&gt;&lt;keyword&gt;Water Pollutants, Chemical/chemistry/toxicity&lt;/keyword&gt;&lt;/keywords&gt;&lt;dates&gt;&lt;year&gt;2010&lt;/year&gt;&lt;pub-dates&gt;&lt;date&gt;Mar 10&lt;/date&gt;&lt;/pub-dates&gt;&lt;/dates&gt;&lt;isbn&gt;1879-3185 (Electronic)&amp;#xD;0300-483X (Linking)&lt;/isbn&gt;&lt;accession-num&gt;19686796&lt;/accession-num&gt;&lt;urls&gt;&lt;related-urls&gt;&lt;url&gt;https://www.ncbi.nlm.nih.gov/pubmed/19686796&lt;/url&gt;&lt;/related-urls&gt;&lt;/urls&gt;&lt;electronic-resource-num&gt;10.1016/j.tox.2009.08.00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3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0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.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8.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1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55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Hartmann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artmann&lt;/Author&gt;&lt;Year&gt;2010&lt;/Year&gt;&lt;RecNum&gt;1147&lt;/RecNum&gt;&lt;DisplayText&gt;&lt;style face="superscript"&gt;23&lt;/style&gt;&lt;/DisplayText&gt;&lt;record&gt;&lt;rec-number&gt;1147&lt;/rec-number&gt;&lt;foreign-keys&gt;&lt;key app="EN" db-id="xs0azz2xg5zradewdz8vefw4p0a9t0wfxex9" timestamp="1540200281"&gt;1147&lt;/key&gt;&lt;key app="ENWeb" db-id=""&gt;0&lt;/key&gt;&lt;/foreign-keys&gt;&lt;ref-type name="Journal Article"&gt;17&lt;/ref-type&gt;&lt;contributors&gt;&lt;authors&gt;&lt;author&gt;Hartmann, N. B.&lt;/author&gt;&lt;author&gt;Von der Kammer, F.&lt;/author&gt;&lt;author&gt;Hofmann, T.&lt;/author&gt;&lt;author&gt;Baalousha, M.&lt;/author&gt;&lt;author&gt;Ottofuelling, S.&lt;/author&gt;&lt;author&gt;Baun, A.&lt;/author&gt;&lt;/authors&gt;&lt;/contributors&gt;&lt;auth-address&gt;Department of Environmental Engineering, Technical University of Denmark, Miljoevej, Building 113, DK-2800 Kgs. Lyngby, Denmark. nah@env.dtu.dk &amp;lt;nah@env.dtu.dk&amp;gt;&lt;/auth-address&gt;&lt;titles&gt;&lt;title&gt;Algal testing of titanium dioxide nanoparticles--testing considerations, inhibitory effects and modification of cadmium bioavailability&lt;/title&gt;&lt;secondary-title&gt;Toxicology&lt;/secondary-title&gt;&lt;/titles&gt;&lt;periodical&gt;&lt;full-title&gt;Toxicology&lt;/full-title&gt;&lt;/periodical&gt;&lt;pages&gt;190-7&lt;/pages&gt;&lt;volume&gt;269&lt;/volume&gt;&lt;number&gt;2-3&lt;/number&gt;&lt;edition&gt;2009/08/19&lt;/edition&gt;&lt;keywords&gt;&lt;keyword&gt;Cadmium/chemistry/*metabolism/toxicity&lt;/keyword&gt;&lt;keyword&gt;Chlorophyta/*drug effects/growth &amp;amp; development/metabolism&lt;/keyword&gt;&lt;keyword&gt;Dose-Response Relationship, Drug&lt;/keyword&gt;&lt;keyword&gt;Metal Nanoparticles/chemistry/*toxicity/ultrastructure&lt;/keyword&gt;&lt;keyword&gt;Particle Size&lt;/keyword&gt;&lt;keyword&gt;Titanium/chemistry/*toxicity&lt;/keyword&gt;&lt;keyword&gt;Toxicity Tests/methods&lt;/keyword&gt;&lt;keyword&gt;Water Pollutants, Chemical/chemistry/toxicity&lt;/keyword&gt;&lt;/keywords&gt;&lt;dates&gt;&lt;year&gt;2010&lt;/year&gt;&lt;pub-dates&gt;&lt;date&gt;Mar 10&lt;/date&gt;&lt;/pub-dates&gt;&lt;/dates&gt;&lt;isbn&gt;1879-3185 (Electronic)&amp;#xD;0300-483X (Linking)&lt;/isbn&gt;&lt;accession-num&gt;19686796&lt;/accession-num&gt;&lt;urls&gt;&lt;related-urls&gt;&lt;url&gt;https://www.ncbi.nlm.nih.gov/pubmed/19686796&lt;/url&gt;&lt;/related-urls&gt;&lt;/urls&gt;&lt;electronic-resource-num&gt;10.1016/j.tox.2009.08.008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3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0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1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8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und-Rinke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und-Rinke&lt;/Author&gt;&lt;Year&gt;2006&lt;/Year&gt;&lt;RecNum&gt;1158&lt;/RecNum&gt;&lt;DisplayText&gt;&lt;style face="superscript"&gt;24&lt;/style&gt;&lt;/DisplayText&gt;&lt;record&gt;&lt;rec-number&gt;1158&lt;/rec-number&gt;&lt;foreign-keys&gt;&lt;key app="EN" db-id="xs0azz2xg5zradewdz8vefw4p0a9t0wfxex9" timestamp="1540200333"&gt;1158&lt;/key&gt;&lt;key app="ENWeb" db-id=""&gt;0&lt;/key&gt;&lt;/foreign-keys&gt;&lt;ref-type name="Journal Article"&gt;17&lt;/ref-type&gt;&lt;contributors&gt;&lt;authors&gt;&lt;author&gt;Hund-Rinke, Kerstin&lt;/author&gt;&lt;author&gt;Simon, Markus&lt;/author&gt;&lt;/authors&gt;&lt;/contributors&gt;&lt;titles&gt;&lt;title&gt;Ecotoxic Effect of Photocatalytic Active Nanoparticles (TiO2) on Algae and Daphnids (8 pp)&lt;/title&gt;&lt;secondary-title&gt;Environmental Science and Pollution Research - International&lt;/secondary-title&gt;&lt;/titles&gt;&lt;periodical&gt;&lt;full-title&gt;Environmental Science and Pollution Research - International&lt;/full-title&gt;&lt;/periodical&gt;&lt;pages&gt;225-232&lt;/pages&gt;&lt;volume&gt;13&lt;/volume&gt;&lt;number&gt;4&lt;/number&gt;&lt;section&gt;225&lt;/section&gt;&lt;dates&gt;&lt;year&gt;2006&lt;/year&gt;&lt;/dates&gt;&lt;isbn&gt;0944-1344&amp;#xD;1614-7499&lt;/isbn&gt;&lt;urls&gt;&lt;/urls&gt;&lt;electronic-resource-num&gt;10.1065/espr2006.06.311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4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esmodesmus subspicatu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4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und-Rinke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und-Rinke&lt;/Author&gt;&lt;Year&gt;2006&lt;/Year&gt;&lt;RecNum&gt;1158&lt;/RecNum&gt;&lt;DisplayText&gt;&lt;style face="superscript"&gt;24&lt;/style&gt;&lt;/DisplayText&gt;&lt;record&gt;&lt;rec-number&gt;1158&lt;/rec-number&gt;&lt;foreign-keys&gt;&lt;key app="EN" db-id="xs0azz2xg5zradewdz8vefw4p0a9t0wfxex9" timestamp="1540200333"&gt;1158&lt;/key&gt;&lt;key app="ENWeb" db-id=""&gt;0&lt;/key&gt;&lt;/foreign-keys&gt;&lt;ref-type name="Journal Article"&gt;17&lt;/ref-type&gt;&lt;contributors&gt;&lt;authors&gt;&lt;author&gt;Hund-Rinke, Kerstin&lt;/author&gt;&lt;author&gt;Simon, Markus&lt;/author&gt;&lt;/authors&gt;&lt;/contributors&gt;&lt;titles&gt;&lt;title&gt;Ecotoxic Effect of Photocatalytic Active Nanoparticles (TiO2) on Algae and Daphnids (8 pp)&lt;/title&gt;&lt;secondary-title&gt;Environmental Science and Pollution Research - International&lt;/secondary-title&gt;&lt;/titles&gt;&lt;periodical&gt;&lt;full-title&gt;Environmental Science and Pollution Research - International&lt;/full-title&gt;&lt;/periodical&gt;&lt;pages&gt;225-232&lt;/pages&gt;&lt;volume&gt;13&lt;/volume&gt;&lt;number&gt;4&lt;/number&gt;&lt;section&gt;225&lt;/section&gt;&lt;dates&gt;&lt;year&gt;2006&lt;/year&gt;&lt;/dates&gt;&lt;isbn&gt;0944-1344&amp;#xD;1614-7499&lt;/isbn&gt;&lt;urls&gt;&lt;/urls&gt;&lt;electronic-resource-num&gt;10.1065/espr2006.06.311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4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esmodesmus subspicatu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16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urel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Hurel&lt;/Author&gt;&lt;Year&gt;2018&lt;/Year&gt;&lt;RecNum&gt;1159&lt;/RecNum&gt;&lt;DisplayText&gt;&lt;style face="superscript"&gt;25&lt;/style&gt;&lt;/DisplayText&gt;&lt;record&gt;&lt;rec-number&gt;1159&lt;/rec-number&gt;&lt;foreign-keys&gt;&lt;key app="EN" db-id="xs0azz2xg5zradewdz8vefw4p0a9t0wfxex9" timestamp="1540200337"&gt;1159&lt;/key&gt;&lt;key app="ENWeb" db-id=""&gt;0&lt;/key&gt;&lt;/foreign-keys&gt;&lt;ref-type name="Journal Article"&gt;17&lt;/ref-type&gt;&lt;contributors&gt;&lt;authors&gt;&lt;author&gt;Hurel, C.&lt;/author&gt;&lt;author&gt;Bignon, C.&lt;/author&gt;&lt;author&gt;Said-Mohamed, C.&lt;/author&gt;&lt;author&gt;Amigoni, S.&lt;/author&gt;&lt;author&gt;Devers, T.&lt;/author&gt;&lt;author&gt;Guittard, F.&lt;/author&gt;&lt;/authors&gt;&lt;/contributors&gt;&lt;auth-address&gt;Institut de Physique de Nice (INPHYNI - UMR 7010), Universite Cote d&amp;apos;Azur, 28 avenue Valrose, 06108, Nice cedex 2, France. charlotte.hurel@unice.fr.&amp;#xD;NICE Lab, IMREDD, Universite Cote d&amp;apos;Azur, 61-63 Av. Simone Veil, 06200, Nice, France.&amp;#xD;PRISME-SEISME (EA 4229), Universite d&amp;apos;Orleans, IUT de Chartres, 21 rue Loigny la Bataille, 28000, Chartres, France.&lt;/auth-address&gt;&lt;titles&gt;&lt;title&gt;Functionalized and grafted TiO2, CeO2, and SiO2 nanoparticles-ecotoxicity on Daphnia magna and relevance of ecofriendly polymeric networks&lt;/title&gt;&lt;secondary-title&gt;Environ Sci Pollut Res Int&lt;/secondary-title&gt;&lt;/titles&gt;&lt;periodical&gt;&lt;full-title&gt;Environ Sci Pollut Res Int&lt;/full-title&gt;&lt;/periodical&gt;&lt;pages&gt;21216-21223&lt;/pages&gt;&lt;volume&gt;25&lt;/volume&gt;&lt;number&gt;21&lt;/number&gt;&lt;edition&gt;2018/05/20&lt;/edition&gt;&lt;keywords&gt;&lt;keyword&gt;Acute toxicity&lt;/keyword&gt;&lt;keyword&gt;Bio-based polymers&lt;/keyword&gt;&lt;keyword&gt;Nanoparticles&lt;/keyword&gt;&lt;keyword&gt;Perfluorinated polymers&lt;/keyword&gt;&lt;keyword&gt;Polymer grafting&lt;/keyword&gt;&lt;keyword&gt;Surface functionalization&lt;/keyword&gt;&lt;/keywords&gt;&lt;dates&gt;&lt;year&gt;2018&lt;/year&gt;&lt;pub-dates&gt;&lt;date&gt;Jul&lt;/date&gt;&lt;/pub-dates&gt;&lt;/dates&gt;&lt;isbn&gt;1614-7499 (Electronic)&amp;#xD;0944-1344 (Linking)&lt;/isbn&gt;&lt;accession-num&gt;29777496&lt;/accession-num&gt;&lt;urls&gt;&lt;related-urls&gt;&lt;url&gt;https://www.ncbi.nlm.nih.gov/pubmed/29777496&lt;/url&gt;&lt;/related-urls&gt;&lt;/urls&gt;&lt;electronic-resource-num&gt;10.1007/s11356-018-2251-4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5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03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swarya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Jc3dhcnlhPC9BdXRob3I+PFllYXI+MjAxNTwvWWVhcj48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Jc3dhcnlhPC9BdXRob3I+PFllYXI+MjAxNTwvWWVhcj48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6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orella sp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1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3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swarya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Jc3dhcnlhPC9BdXRob3I+PFllYXI+MjAxNTwvWWVhcj48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Jc3dhcnlhPC9BdXRob3I+PFllYXI+MjAxNTwvWWVhcj48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6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orella sp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1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7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swarya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Iswarya&lt;/Author&gt;&lt;Year&gt;2016&lt;/Year&gt;&lt;RecNum&gt;889&lt;/RecNum&gt;&lt;DisplayText&gt;&lt;style face="superscript"&gt;27&lt;/style&gt;&lt;/DisplayText&gt;&lt;record&gt;&lt;rec-number&gt;889&lt;/rec-number&gt;&lt;foreign-keys&gt;&lt;key app="EN" db-id="xs0azz2xg5zradewdz8vefw4p0a9t0wfxex9" timestamp="1489565057"&gt;889&lt;/key&gt;&lt;key app="ENWeb" db-id=""&gt;0&lt;/key&gt;&lt;/foreign-keys&gt;&lt;ref-type name="Journal Article"&gt;17&lt;/ref-type&gt;&lt;contributors&gt;&lt;authors&gt;&lt;author&gt;Iswarya, V.&lt;/author&gt;&lt;author&gt;Bhuvaneshwari, M.&lt;/author&gt;&lt;author&gt;Chandrasekaran, N.&lt;/author&gt;&lt;author&gt;Mukherjee, A.&lt;/author&gt;&lt;/authors&gt;&lt;/contributors&gt;&lt;auth-address&gt;Centre for Nanobiotechnology, VIT University, Vellore, India.&amp;#xD;Centre for Nanobiotechnology, VIT University, Vellore, India. Electronic address: amit.mookerjea@gmail.com.&lt;/auth-address&gt;&lt;titles&gt;&lt;title&gt;Individual and binary toxicity of anatase and rutile nanoparticles towards Ceriodaphnia dubia&lt;/title&gt;&lt;secondary-title&gt;Aquat Toxicol&lt;/secondary-title&gt;&lt;/titles&gt;&lt;periodical&gt;&lt;full-title&gt;Aquat Toxicol&lt;/full-title&gt;&lt;/periodical&gt;&lt;pages&gt;209-21&lt;/pages&gt;&lt;volume&gt;178&lt;/volume&gt;&lt;keywords&gt;&lt;keyword&gt;Animals&lt;/keyword&gt;&lt;keyword&gt;Cladocera/*drug effects/radiation effects&lt;/keyword&gt;&lt;keyword&gt;Lethal Dose 50&lt;/keyword&gt;&lt;keyword&gt;Light&lt;/keyword&gt;&lt;keyword&gt;Metal Nanoparticles/*toxicity&lt;/keyword&gt;&lt;keyword&gt;Microscopy, Electron, Transmission&lt;/keyword&gt;&lt;keyword&gt;Titanium/*chemistry&lt;/keyword&gt;&lt;keyword&gt;Ultraviolet Rays&lt;/keyword&gt;&lt;keyword&gt;Water Pollutants, Chemical/*toxicity&lt;/keyword&gt;&lt;keyword&gt;Agglomeration&lt;/keyword&gt;&lt;keyword&gt;Binary mixture&lt;/keyword&gt;&lt;keyword&gt;Crystalline phases&lt;/keyword&gt;&lt;keyword&gt;Mortality&lt;/keyword&gt;&lt;keyword&gt;Uptake&lt;/keyword&gt;&lt;/keywords&gt;&lt;dates&gt;&lt;year&gt;2016&lt;/year&gt;&lt;pub-dates&gt;&lt;date&gt;Sep&lt;/date&gt;&lt;/pub-dates&gt;&lt;/dates&gt;&lt;isbn&gt;1879-1514 (Electronic)&amp;#xD;0166-445X (Linking)&lt;/isbn&gt;&lt;accession-num&gt;27522033&lt;/accession-num&gt;&lt;urls&gt;&lt;related-urls&gt;&lt;url&gt;https://www.ncbi.nlm.nih.gov/pubmed/27522033&lt;/url&gt;&lt;/related-urls&gt;&lt;/urls&gt;&lt;electronic-resource-num&gt;10.1016/j.aquatox.2016.08.007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7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256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swarya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Iswarya&lt;/Author&gt;&lt;Year&gt;2016&lt;/Year&gt;&lt;RecNum&gt;889&lt;/RecNum&gt;&lt;DisplayText&gt;&lt;style face="superscript"&gt;27&lt;/style&gt;&lt;/DisplayText&gt;&lt;record&gt;&lt;rec-number&gt;889&lt;/rec-number&gt;&lt;foreign-keys&gt;&lt;key app="EN" db-id="xs0azz2xg5zradewdz8vefw4p0a9t0wfxex9" timestamp="1489565057"&gt;889&lt;/key&gt;&lt;key app="ENWeb" db-id=""&gt;0&lt;/key&gt;&lt;/foreign-keys&gt;&lt;ref-type name="Journal Article"&gt;17&lt;/ref-type&gt;&lt;contributors&gt;&lt;authors&gt;&lt;author&gt;Iswarya, V.&lt;/author&gt;&lt;author&gt;Bhuvaneshwari, M.&lt;/author&gt;&lt;author&gt;Chandrasekaran, N.&lt;/author&gt;&lt;author&gt;Mukherjee, A.&lt;/author&gt;&lt;/authors&gt;&lt;/contributors&gt;&lt;auth-address&gt;Centre for Nanobiotechnology, VIT University, Vellore, India.&amp;#xD;Centre for Nanobiotechnology, VIT University, Vellore, India. Electronic address: amit.mookerjea@gmail.com.&lt;/auth-address&gt;&lt;titles&gt;&lt;title&gt;Individual and binary toxicity of anatase and rutile nanoparticles towards Ceriodaphnia dubia&lt;/title&gt;&lt;secondary-title&gt;Aquat Toxicol&lt;/secondary-title&gt;&lt;/titles&gt;&lt;periodical&gt;&lt;full-title&gt;Aquat Toxicol&lt;/full-title&gt;&lt;/periodical&gt;&lt;pages&gt;209-21&lt;/pages&gt;&lt;volume&gt;178&lt;/volume&gt;&lt;keywords&gt;&lt;keyword&gt;Animals&lt;/keyword&gt;&lt;keyword&gt;Cladocera/*drug effects/radiation effects&lt;/keyword&gt;&lt;keyword&gt;Lethal Dose 50&lt;/keyword&gt;&lt;keyword&gt;Light&lt;/keyword&gt;&lt;keyword&gt;Metal Nanoparticles/*toxicity&lt;/keyword&gt;&lt;keyword&gt;Microscopy, Electron, Transmission&lt;/keyword&gt;&lt;keyword&gt;Titanium/*chemistry&lt;/keyword&gt;&lt;keyword&gt;Ultraviolet Rays&lt;/keyword&gt;&lt;keyword&gt;Water Pollutants, Chemical/*toxicity&lt;/keyword&gt;&lt;keyword&gt;Agglomeration&lt;/keyword&gt;&lt;keyword&gt;Binary mixture&lt;/keyword&gt;&lt;keyword&gt;Crystalline phases&lt;/keyword&gt;&lt;keyword&gt;Mortality&lt;/keyword&gt;&lt;keyword&gt;Uptake&lt;/keyword&gt;&lt;/keywords&gt;&lt;dates&gt;&lt;year&gt;2016&lt;/year&gt;&lt;pub-dates&gt;&lt;date&gt;Sep&lt;/date&gt;&lt;/pub-dates&gt;&lt;/dates&gt;&lt;isbn&gt;1879-1514 (Electronic)&amp;#xD;0166-445X (Linking)&lt;/isbn&gt;&lt;accession-num&gt;27522033&lt;/accession-num&gt;&lt;urls&gt;&lt;related-urls&gt;&lt;url&gt;https://www.ncbi.nlm.nih.gov/pubmed/27522033&lt;/url&gt;&lt;/related-urls&gt;&lt;/urls&gt;&lt;electronic-resource-num&gt;10.1016/j.aquatox.2016.08.007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7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376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swarya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Iswarya&lt;/Author&gt;&lt;Year&gt;2016&lt;/Year&gt;&lt;RecNum&gt;889&lt;/RecNum&gt;&lt;DisplayText&gt;&lt;style face="superscript"&gt;27&lt;/style&gt;&lt;/DisplayText&gt;&lt;record&gt;&lt;rec-number&gt;889&lt;/rec-number&gt;&lt;foreign-keys&gt;&lt;key app="EN" db-id="xs0azz2xg5zradewdz8vefw4p0a9t0wfxex9" timestamp="1489565057"&gt;889&lt;/key&gt;&lt;key app="ENWeb" db-id=""&gt;0&lt;/key&gt;&lt;/foreign-keys&gt;&lt;ref-type name="Journal Article"&gt;17&lt;/ref-type&gt;&lt;contributors&gt;&lt;authors&gt;&lt;author&gt;Iswarya, V.&lt;/author&gt;&lt;author&gt;Bhuvaneshwari, M.&lt;/author&gt;&lt;author&gt;Chandrasekaran, N.&lt;/author&gt;&lt;author&gt;Mukherjee, A.&lt;/author&gt;&lt;/authors&gt;&lt;/contributors&gt;&lt;auth-address&gt;Centre for Nanobiotechnology, VIT University, Vellore, India.&amp;#xD;Centre for Nanobiotechnology, VIT University, Vellore, India. Electronic address: amit.mookerjea@gmail.com.&lt;/auth-address&gt;&lt;titles&gt;&lt;title&gt;Individual and binary toxicity of anatase and rutile nanoparticles towards Ceriodaphnia dubia&lt;/title&gt;&lt;secondary-title&gt;Aquat Toxicol&lt;/secondary-title&gt;&lt;/titles&gt;&lt;periodical&gt;&lt;full-title&gt;Aquat Toxicol&lt;/full-title&gt;&lt;/periodical&gt;&lt;pages&gt;209-21&lt;/pages&gt;&lt;volume&gt;178&lt;/volume&gt;&lt;keywords&gt;&lt;keyword&gt;Animals&lt;/keyword&gt;&lt;keyword&gt;Cladocera/*drug effects/radiation effects&lt;/keyword&gt;&lt;keyword&gt;Lethal Dose 50&lt;/keyword&gt;&lt;keyword&gt;Light&lt;/keyword&gt;&lt;keyword&gt;Metal Nanoparticles/*toxicity&lt;/keyword&gt;&lt;keyword&gt;Microscopy, Electron, Transmission&lt;/keyword&gt;&lt;keyword&gt;Titanium/*chemistry&lt;/keyword&gt;&lt;keyword&gt;Ultraviolet Rays&lt;/keyword&gt;&lt;keyword&gt;Water Pollutants, Chemical/*toxicity&lt;/keyword&gt;&lt;keyword&gt;Agglomeration&lt;/keyword&gt;&lt;keyword&gt;Binary mixture&lt;/keyword&gt;&lt;keyword&gt;Crystalline phases&lt;/keyword&gt;&lt;keyword&gt;Mortality&lt;/keyword&gt;&lt;keyword&gt;Uptake&lt;/keyword&gt;&lt;/keywords&gt;&lt;dates&gt;&lt;year&gt;2016&lt;/year&gt;&lt;pub-dates&gt;&lt;date&gt;Sep&lt;/date&gt;&lt;/pub-dates&gt;&lt;/dates&gt;&lt;isbn&gt;1879-1514 (Electronic)&amp;#xD;0166-445X (Linking)&lt;/isbn&gt;&lt;accession-num&gt;27522033&lt;/accession-num&gt;&lt;urls&gt;&lt;related-urls&gt;&lt;url&gt;https://www.ncbi.nlm.nih.gov/pubmed/27522033&lt;/url&gt;&lt;/related-urls&gt;&lt;/urls&gt;&lt;electronic-resource-num&gt;10.1016/j.aquatox.2016.08.007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7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704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swarya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Iswarya&lt;/Author&gt;&lt;Year&gt;2016&lt;/Year&gt;&lt;RecNum&gt;889&lt;/RecNum&gt;&lt;DisplayText&gt;&lt;style face="superscript"&gt;27&lt;/style&gt;&lt;/DisplayText&gt;&lt;record&gt;&lt;rec-number&gt;889&lt;/rec-number&gt;&lt;foreign-keys&gt;&lt;key app="EN" db-id="xs0azz2xg5zradewdz8vefw4p0a9t0wfxex9" timestamp="1489565057"&gt;889&lt;/key&gt;&lt;key app="ENWeb" db-id=""&gt;0&lt;/key&gt;&lt;/foreign-keys&gt;&lt;ref-type name="Journal Article"&gt;17&lt;/ref-type&gt;&lt;contributors&gt;&lt;authors&gt;&lt;author&gt;Iswarya, V.&lt;/author&gt;&lt;author&gt;Bhuvaneshwari, M.&lt;/author&gt;&lt;author&gt;Chandrasekaran, N.&lt;/author&gt;&lt;author&gt;Mukherjee, A.&lt;/author&gt;&lt;/authors&gt;&lt;/contributors&gt;&lt;auth-address&gt;Centre for Nanobiotechnology, VIT University, Vellore, India.&amp;#xD;Centre for Nanobiotechnology, VIT University, Vellore, India. Electronic address: amit.mookerjea@gmail.com.&lt;/auth-address&gt;&lt;titles&gt;&lt;title&gt;Individual and binary toxicity of anatase and rutile nanoparticles towards Ceriodaphnia dubia&lt;/title&gt;&lt;secondary-title&gt;Aquat Toxicol&lt;/secondary-title&gt;&lt;/titles&gt;&lt;periodical&gt;&lt;full-title&gt;Aquat Toxicol&lt;/full-title&gt;&lt;/periodical&gt;&lt;pages&gt;209-21&lt;/pages&gt;&lt;volume&gt;178&lt;/volume&gt;&lt;keywords&gt;&lt;keyword&gt;Animals&lt;/keyword&gt;&lt;keyword&gt;Cladocera/*drug effects/radiation effects&lt;/keyword&gt;&lt;keyword&gt;Lethal Dose 50&lt;/keyword&gt;&lt;keyword&gt;Light&lt;/keyword&gt;&lt;keyword&gt;Metal Nanoparticles/*toxicity&lt;/keyword&gt;&lt;keyword&gt;Microscopy, Electron, Transmission&lt;/keyword&gt;&lt;keyword&gt;Titanium/*chemistry&lt;/keyword&gt;&lt;keyword&gt;Ultraviolet Rays&lt;/keyword&gt;&lt;keyword&gt;Water Pollutants, Chemical/*toxicity&lt;/keyword&gt;&lt;keyword&gt;Agglomeration&lt;/keyword&gt;&lt;keyword&gt;Binary mixture&lt;/keyword&gt;&lt;keyword&gt;Crystalline phases&lt;/keyword&gt;&lt;keyword&gt;Mortality&lt;/keyword&gt;&lt;keyword&gt;Uptake&lt;/keyword&gt;&lt;/keywords&gt;&lt;dates&gt;&lt;year&gt;2016&lt;/year&gt;&lt;pub-dates&gt;&lt;date&gt;Sep&lt;/date&gt;&lt;/pub-dates&gt;&lt;/dates&gt;&lt;isbn&gt;1879-1514 (Electronic)&amp;#xD;0166-445X (Linking)&lt;/isbn&gt;&lt;accession-num&gt;27522033&lt;/accession-num&gt;&lt;urls&gt;&lt;related-urls&gt;&lt;url&gt;https://www.ncbi.nlm.nih.gov/pubmed/27522033&lt;/url&gt;&lt;/related-urls&gt;&lt;/urls&gt;&lt;electronic-resource-num&gt;10.1016/j.aquatox.2016.08.007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7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 xml:space="preserve">Jacobasch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KYWNvYmFzY2g8L0F1dGhvcj48WWVhcj4yMDE0PC9ZZWFy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KYWNvYmFzY2g8L0F1dGhvcj48WWVhcj4yMDE0PC9ZZWFy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8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1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52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Ji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Ji&lt;/Author&gt;&lt;Year&gt;2011&lt;/Year&gt;&lt;RecNum&gt;757&lt;/RecNum&gt;&lt;DisplayText&gt;&lt;style face="superscript"&gt;29&lt;/style&gt;&lt;/DisplayText&gt;&lt;record&gt;&lt;rec-number&gt;757&lt;/rec-number&gt;&lt;foreign-keys&gt;&lt;key app="EN" db-id="xs0azz2xg5zradewdz8vefw4p0a9t0wfxex9" timestamp="1474034241"&gt;757&lt;/key&gt;&lt;key app="ENWeb" db-id=""&gt;0&lt;/key&gt;&lt;/foreign-keys&gt;&lt;ref-type name="Journal Article"&gt;17&lt;/ref-type&gt;&lt;contributors&gt;&lt;authors&gt;&lt;author&gt;Ji, Jing&lt;/author&gt;&lt;author&gt;Long, Zhifeng&lt;/author&gt;&lt;author&gt;Lin, Daohui&lt;/author&gt;&lt;/authors&gt;&lt;/contributors&gt;&lt;titles&gt;&lt;title&gt;Toxicity of oxide nanoparticles to the green algae Chlorella sp&lt;/title&gt;&lt;secondary-title&gt;Chemical Engineering Journal&lt;/secondary-title&gt;&lt;/titles&gt;&lt;periodical&gt;&lt;full-title&gt;Chemical Engineering Journal&lt;/full-title&gt;&lt;/periodical&gt;&lt;pages&gt;525-530&lt;/pages&gt;&lt;volume&gt;170&lt;/volume&gt;&lt;number&gt;2-3&lt;/number&gt;&lt;dates&gt;&lt;year&gt;2011&lt;/year&gt;&lt;/dates&gt;&lt;isbn&gt;13858947&lt;/isbn&gt;&lt;urls&gt;&lt;/urls&gt;&lt;electronic-resource-num&gt;10.1016/j.cej.2010.11.026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29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orella sp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6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Jovanovic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Kb3Zhbm92aWM8L0F1dGhvcj48WWVhcj4yMDExPC9ZZWFy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Kb3Zhbm92aWM8L0F1dGhvcj48WWVhcj4yMDExPC9ZZWFy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0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6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Pimephales promela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Kim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Kim&lt;/Author&gt;&lt;Year&gt;2014&lt;/Year&gt;&lt;RecNum&gt;1161&lt;/RecNum&gt;&lt;DisplayText&gt;&lt;style face="superscript"&gt;31&lt;/style&gt;&lt;/DisplayText&gt;&lt;record&gt;&lt;rec-number&gt;1161&lt;/rec-number&gt;&lt;foreign-keys&gt;&lt;key app="EN" db-id="xs0azz2xg5zradewdz8vefw4p0a9t0wfxex9" timestamp="1540200347"&gt;1161&lt;/key&gt;&lt;key app="ENWeb" db-id=""&gt;0&lt;/key&gt;&lt;/foreign-keys&gt;&lt;ref-type name="Journal Article"&gt;17&lt;/ref-type&gt;&lt;contributors&gt;&lt;authors&gt;&lt;author&gt;Kim, K. T.&lt;/author&gt;&lt;author&gt;Klaine, S. J.&lt;/author&gt;&lt;author&gt;Kim, S. D.&lt;/author&gt;&lt;/authors&gt;&lt;/contributors&gt;&lt;auth-address&gt;Department of Environmental Engineering, Seoul National University of Science and Technology, 232 Gongneung-ro, Nowon-gu, Seoul, 139-743, South Korea, ktkim@seoultech.ac.kr.&lt;/auth-address&gt;&lt;titles&gt;&lt;title&gt;Acute and chronic response of Daphnia magna exposed to TiO2 nanoparticles in agitation system&lt;/title&gt;&lt;secondary-title&gt;Bull Environ Contam Toxicol&lt;/secondary-title&gt;&lt;/titles&gt;&lt;periodical&gt;&lt;full-title&gt;Bull Environ Contam Toxicol&lt;/full-title&gt;&lt;/periodical&gt;&lt;pages&gt;456-60&lt;/pages&gt;&lt;volume&gt;93&lt;/volume&gt;&lt;number&gt;4&lt;/number&gt;&lt;edition&gt;2014/05/23&lt;/edition&gt;&lt;keywords&gt;&lt;keyword&gt;Analysis of Variance&lt;/keyword&gt;&lt;keyword&gt;Animals&lt;/keyword&gt;&lt;keyword&gt;Daphnia/*drug effects&lt;/keyword&gt;&lt;keyword&gt;Lethal Dose 50&lt;/keyword&gt;&lt;keyword&gt;Nanoparticles/*toxicity&lt;/keyword&gt;&lt;keyword&gt;No-Observed-Adverse-Effect Level&lt;/keyword&gt;&lt;keyword&gt;Reproduction/drug effects&lt;/keyword&gt;&lt;keyword&gt;Time Factors&lt;/keyword&gt;&lt;keyword&gt;Titanium/*toxicity&lt;/keyword&gt;&lt;keyword&gt;Toxicity Tests, Acute&lt;/keyword&gt;&lt;keyword&gt;Toxicity Tests, Chronic&lt;/keyword&gt;&lt;keyword&gt;Water Pollutants, Chemical/*toxicity&lt;/keyword&gt;&lt;/keywords&gt;&lt;dates&gt;&lt;year&gt;2014&lt;/year&gt;&lt;pub-dates&gt;&lt;date&gt;Oct&lt;/date&gt;&lt;/pub-dates&gt;&lt;/dates&gt;&lt;isbn&gt;1432-0800 (Electronic)&amp;#xD;0007-4861 (Linking)&lt;/isbn&gt;&lt;accession-num&gt;24845425&lt;/accession-num&gt;&lt;urls&gt;&lt;related-urls&gt;&lt;url&gt;https://www.ncbi.nlm.nih.gov/pubmed/24845425&lt;/url&gt;&lt;/related-urls&gt;&lt;/urls&gt;&lt;electronic-resource-num&gt;10.1007/s00128-014-1295-5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1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6.9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3.1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Kim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Kim&lt;/Author&gt;&lt;Year&gt;2014&lt;/Year&gt;&lt;RecNum&gt;1161&lt;/RecNum&gt;&lt;DisplayText&gt;&lt;style face="superscript"&gt;31&lt;/style&gt;&lt;/DisplayText&gt;&lt;record&gt;&lt;rec-number&gt;1161&lt;/rec-number&gt;&lt;foreign-keys&gt;&lt;key app="EN" db-id="xs0azz2xg5zradewdz8vefw4p0a9t0wfxex9" timestamp="1540200347"&gt;1161&lt;/key&gt;&lt;key app="ENWeb" db-id=""&gt;0&lt;/key&gt;&lt;/foreign-keys&gt;&lt;ref-type name="Journal Article"&gt;17&lt;/ref-type&gt;&lt;contributors&gt;&lt;authors&gt;&lt;author&gt;Kim, K. T.&lt;/author&gt;&lt;author&gt;Klaine, S. J.&lt;/author&gt;&lt;author&gt;Kim, S. D.&lt;/author&gt;&lt;/authors&gt;&lt;/contributors&gt;&lt;auth-address&gt;Department of Environmental Engineering, Seoul National University of Science and Technology, 232 Gongneung-ro, Nowon-gu, Seoul, 139-743, South Korea, ktkim@seoultech.ac.kr.&lt;/auth-address&gt;&lt;titles&gt;&lt;title&gt;Acute and chronic response of Daphnia magna exposed to TiO2 nanoparticles in agitation system&lt;/title&gt;&lt;secondary-title&gt;Bull Environ Contam Toxicol&lt;/secondary-title&gt;&lt;/titles&gt;&lt;periodical&gt;&lt;full-title&gt;Bull Environ Contam Toxicol&lt;/full-title&gt;&lt;/periodical&gt;&lt;pages&gt;456-60&lt;/pages&gt;&lt;volume&gt;93&lt;/volume&gt;&lt;number&gt;4&lt;/number&gt;&lt;edition&gt;2014/05/23&lt;/edition&gt;&lt;keywords&gt;&lt;keyword&gt;Analysis of Variance&lt;/keyword&gt;&lt;keyword&gt;Animals&lt;/keyword&gt;&lt;keyword&gt;Daphnia/*drug effects&lt;/keyword&gt;&lt;keyword&gt;Lethal Dose 50&lt;/keyword&gt;&lt;keyword&gt;Nanoparticles/*toxicity&lt;/keyword&gt;&lt;keyword&gt;No-Observed-Adverse-Effect Level&lt;/keyword&gt;&lt;keyword&gt;Reproduction/drug effects&lt;/keyword&gt;&lt;keyword&gt;Time Factors&lt;/keyword&gt;&lt;keyword&gt;Titanium/*toxicity&lt;/keyword&gt;&lt;keyword&gt;Toxicity Tests, Acute&lt;/keyword&gt;&lt;keyword&gt;Toxicity Tests, Chronic&lt;/keyword&gt;&lt;keyword&gt;Water Pollutants, Chemical/*toxicity&lt;/keyword&gt;&lt;/keywords&gt;&lt;dates&gt;&lt;year&gt;2014&lt;/year&gt;&lt;pub-dates&gt;&lt;date&gt;Oct&lt;/date&gt;&lt;/pub-dates&gt;&lt;/dates&gt;&lt;isbn&gt;1432-0800 (Electronic)&amp;#xD;0007-4861 (Linking)&lt;/isbn&gt;&lt;accession-num&gt;24845425&lt;/accession-num&gt;&lt;urls&gt;&lt;related-urls&gt;&lt;url&gt;https://www.ncbi.nlm.nih.gov/pubmed/24845425&lt;/url&gt;&lt;/related-urls&gt;&lt;/urls&gt;&lt;electronic-resource-num&gt;10.1007/s00128-014-1295-5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1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0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6.9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3.1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Li, C.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i&lt;/Author&gt;&lt;Year&gt;2012&lt;/Year&gt;&lt;RecNum&gt;1167&lt;/RecNum&gt;&lt;DisplayText&gt;&lt;style face="superscript"&gt;32&lt;/style&gt;&lt;/DisplayText&gt;&lt;record&gt;&lt;rec-number&gt;1167&lt;/rec-number&gt;&lt;foreign-keys&gt;&lt;key app="EN" db-id="xs0azz2xg5zradewdz8vefw4p0a9t0wfxex9" timestamp="1540200375"&gt;1167&lt;/key&gt;&lt;key app="ENWeb" db-id=""&gt;0&lt;/key&gt;&lt;/foreign-keys&gt;&lt;ref-type name="Journal Article"&gt;17&lt;/ref-type&gt;&lt;contributors&gt;&lt;authors&gt;&lt;author&gt;Li, K.&lt;/author&gt;&lt;author&gt;Chen, Y.&lt;/author&gt;&lt;author&gt;Zhang, W.&lt;/author&gt;&lt;author&gt;Pu, Z.&lt;/author&gt;&lt;author&gt;Jiang, L.&lt;/author&gt;&lt;author&gt;Chen, Y.&lt;/author&gt;&lt;/authors&gt;&lt;/contributors&gt;&lt;auth-address&gt;School of Civil and Environmental Engineering, Georgia Institute of Technology, Atlanta, GA 30332, USA.&lt;/auth-address&gt;&lt;titles&gt;&lt;title&gt;Surface interactions affect the toxicity of engineered metal oxide nanoparticles toward Paramecium&lt;/title&gt;&lt;secondary-title&gt;Chem Res Toxicol&lt;/secondary-title&gt;&lt;/titles&gt;&lt;periodical&gt;&lt;full-title&gt;Chem Res Toxicol&lt;/full-title&gt;&lt;/periodical&gt;&lt;pages&gt;1675-81&lt;/pages&gt;&lt;volume&gt;25&lt;/volume&gt;&lt;number&gt;8&lt;/number&gt;&lt;edition&gt;2012/06/15&lt;/edition&gt;&lt;keywords&gt;&lt;keyword&gt;Cell Membrane/chemistry/drug effects/metabolism&lt;/keyword&gt;&lt;keyword&gt;Metal Nanoparticles/chemistry/*toxicity&lt;/keyword&gt;&lt;keyword&gt;Metals/*chemistry&lt;/keyword&gt;&lt;keyword&gt;Oxides/*chemistry&lt;/keyword&gt;&lt;keyword&gt;Paramecium/*drug effects&lt;/keyword&gt;&lt;keyword&gt;Reactive Oxygen Species/metabolism&lt;/keyword&gt;&lt;keyword&gt;Thermodynamics&lt;/keyword&gt;&lt;/keywords&gt;&lt;dates&gt;&lt;year&gt;2012&lt;/year&gt;&lt;pub-dates&gt;&lt;date&gt;Aug 20&lt;/date&gt;&lt;/pub-dates&gt;&lt;/dates&gt;&lt;isbn&gt;1520-5010 (Electronic)&amp;#xD;0893-228X (Linking)&lt;/isbn&gt;&lt;accession-num&gt;22693953&lt;/accession-num&gt;&lt;urls&gt;&lt;related-urls&gt;&lt;url&gt;https://www.ncbi.nlm.nih.gov/pubmed/22693953&lt;/url&gt;&lt;/related-urls&gt;&lt;/urls&gt;&lt;electronic-resource-num&gt;10.1021/tx300151y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2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Unicellular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aramecium </w:t>
            </w: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br/>
              <w:t>multimicronucleatum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72152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i, S.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Li&lt;/Author&gt;&lt;Year&gt;2016&lt;/Year&gt;&lt;RecNum&gt;1013&lt;/RecNum&gt;&lt;DisplayText&gt;&lt;style face="superscript"&gt;33&lt;/style&gt;&lt;/DisplayText&gt;&lt;record&gt;&lt;rec-number&gt;1013&lt;/rec-number&gt;&lt;foreign-keys&gt;&lt;key app="EN" db-id="xs0azz2xg5zradewdz8vefw4p0a9t0wfxex9" timestamp="1508925147"&gt;1013&lt;/key&gt;&lt;/foreign-keys&gt;&lt;ref-type name="Journal Article"&gt;17&lt;/ref-type&gt;&lt;contributors&gt;&lt;authors&gt;&lt;author&gt;Li, S. B.&lt;/author&gt;&lt;author&gt;Ma, H. B.&lt;/author&gt;&lt;author&gt;Wallis, L. K.&lt;/author&gt;&lt;author&gt;Etterson, M. A.&lt;/author&gt;&lt;author&gt;Riley, B.&lt;/author&gt;&lt;author&gt;Hoff, D. J.&lt;/author&gt;&lt;author&gt;Diamond, S. A.&lt;/author&gt;&lt;/authors&gt;&lt;/contributors&gt;&lt;titles&gt;&lt;title&gt;Impact of natural organic matter on particle behavior and phototoxicity of titanium dioxide nanoparticles&lt;/title&gt;&lt;secondary-title&gt;Science of the Total Environment&lt;/secondary-title&gt;&lt;/titles&gt;&lt;periodical&gt;&lt;full-title&gt;Science of the Total Environment&lt;/full-title&gt;&lt;abbr-1&gt;The Science of the total environment&lt;/abbr-1&gt;&lt;/periodical&gt;&lt;pages&gt;324-333&lt;/pages&gt;&lt;volume&gt;542&lt;/volume&gt;&lt;dates&gt;&lt;year&gt;2016&lt;/year&gt;&lt;pub-dates&gt;&lt;date&gt;Jan&lt;/date&gt;&lt;/pub-dates&gt;&lt;/dates&gt;&lt;isbn&gt;0048-9697&lt;/isbn&gt;&lt;accession-num&gt;WOS:000365602100034&lt;/accession-num&gt;&lt;urls&gt;&lt;related-urls&gt;&lt;url&gt;&amp;lt;Go to ISI&amp;gt;://WOS:000365602100034&lt;/url&gt;&lt;url&gt;http://ac.els-cdn.com/S0048969715308056/1-s2.0-S0048969715308056-main.pdf?_tid=3d6c75ec-08b2-11e7-b172-00000aacb35e&amp;amp;acdnat=1489494908_b494fa8d2e6aab4d70b7ebe10cb38c8f&lt;/url&gt;&lt;/related-urls&gt;&lt;/urls&gt;&lt;electronic-resource-num&gt;10.1016/j.scitotenv.2015.09.141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33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6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Li, S.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Li&lt;/Author&gt;&lt;Year&gt;2016&lt;/Year&gt;&lt;RecNum&gt;1013&lt;/RecNum&gt;&lt;DisplayText&gt;&lt;style face="superscript"&gt;33&lt;/style&gt;&lt;/DisplayText&gt;&lt;record&gt;&lt;rec-number&gt;1013&lt;/rec-number&gt;&lt;foreign-keys&gt;&lt;key app="EN" db-id="xs0azz2xg5zradewdz8vefw4p0a9t0wfxex9" timestamp="1508925147"&gt;1013&lt;/key&gt;&lt;/foreign-keys&gt;&lt;ref-type name="Journal Article"&gt;17&lt;/ref-type&gt;&lt;contributors&gt;&lt;authors&gt;&lt;author&gt;Li, S. B.&lt;/author&gt;&lt;author&gt;Ma, H. B.&lt;/author&gt;&lt;author&gt;Wallis, L. K.&lt;/author&gt;&lt;author&gt;Etterson, M. A.&lt;/author&gt;&lt;author&gt;Riley, B.&lt;/author&gt;&lt;author&gt;Hoff, D. J.&lt;/author&gt;&lt;author&gt;Diamond, S. A.&lt;/author&gt;&lt;/authors&gt;&lt;/contributors&gt;&lt;titles&gt;&lt;title&gt;Impact of natural organic matter on particle behavior and phototoxicity of titanium dioxide nanoparticles&lt;/title&gt;&lt;secondary-title&gt;Science of the Total Environment&lt;/secondary-title&gt;&lt;/titles&gt;&lt;periodical&gt;&lt;full-title&gt;Science of the Total Environment&lt;/full-title&gt;&lt;abbr-1&gt;The Science of the total environment&lt;/abbr-1&gt;&lt;/periodical&gt;&lt;pages&gt;324-333&lt;/pages&gt;&lt;volume&gt;542&lt;/volume&gt;&lt;dates&gt;&lt;year&gt;2016&lt;/year&gt;&lt;pub-dates&gt;&lt;date&gt;Jan&lt;/date&gt;&lt;/pub-dates&gt;&lt;/dates&gt;&lt;isbn&gt;0048-9697&lt;/isbn&gt;&lt;accession-num&gt;WOS:000365602100034&lt;/accession-num&gt;&lt;urls&gt;&lt;related-urls&gt;&lt;url&gt;&amp;lt;Go to ISI&amp;gt;://WOS:000365602100034&lt;/url&gt;&lt;url&gt;http://ac.els-cdn.com/S0048969715308056/1-s2.0-S0048969715308056-main.pdf?_tid=3d6c75ec-08b2-11e7-b172-00000aacb35e&amp;amp;acdnat=1489494908_b494fa8d2e6aab4d70b7ebe10cb38c8f&lt;/url&gt;&lt;/related-urls&gt;&lt;/urls&gt;&lt;electronic-resource-num&gt;10.1016/j.scitotenv.2015.09.141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33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3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i, S.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Li&lt;/Author&gt;&lt;Year&gt;2016&lt;/Year&gt;&lt;RecNum&gt;1013&lt;/RecNum&gt;&lt;DisplayText&gt;&lt;style face="superscript"&gt;33&lt;/style&gt;&lt;/DisplayText&gt;&lt;record&gt;&lt;rec-number&gt;1013&lt;/rec-number&gt;&lt;foreign-keys&gt;&lt;key app="EN" db-id="xs0azz2xg5zradewdz8vefw4p0a9t0wfxex9" timestamp="1508925147"&gt;1013&lt;/key&gt;&lt;/foreign-keys&gt;&lt;ref-type name="Journal Article"&gt;17&lt;/ref-type&gt;&lt;contributors&gt;&lt;authors&gt;&lt;author&gt;Li, S. B.&lt;/author&gt;&lt;author&gt;Ma, H. B.&lt;/author&gt;&lt;author&gt;Wallis, L. K.&lt;/author&gt;&lt;author&gt;Etterson, M. A.&lt;/author&gt;&lt;author&gt;Riley, B.&lt;/author&gt;&lt;author&gt;Hoff, D. J.&lt;/author&gt;&lt;author&gt;Diamond, S. A.&lt;/author&gt;&lt;/authors&gt;&lt;/contributors&gt;&lt;titles&gt;&lt;title&gt;Impact of natural organic matter on particle behavior and phototoxicity of titanium dioxide nanoparticles&lt;/title&gt;&lt;secondary-title&gt;Science of the Total Environment&lt;/secondary-title&gt;&lt;/titles&gt;&lt;periodical&gt;&lt;full-title&gt;Science of the Total Environment&lt;/full-title&gt;&lt;abbr-1&gt;The Science of the total environment&lt;/abbr-1&gt;&lt;/periodical&gt;&lt;pages&gt;324-333&lt;/pages&gt;&lt;volume&gt;542&lt;/volume&gt;&lt;dates&gt;&lt;year&gt;2016&lt;/year&gt;&lt;pub-dates&gt;&lt;date&gt;Jan&lt;/date&gt;&lt;/pub-dates&gt;&lt;/dates&gt;&lt;isbn&gt;0048-9697&lt;/isbn&gt;&lt;accession-num&gt;WOS:000365602100034&lt;/accession-num&gt;&lt;urls&gt;&lt;related-urls&gt;&lt;url&gt;&amp;lt;Go to ISI&amp;gt;://WOS:000365602100034&lt;/url&gt;&lt;url&gt;http://ac.els-cdn.com/S0048969715308056/1-s2.0-S0048969715308056-main.pdf?_tid=3d6c75ec-08b2-11e7-b172-00000aacb35e&amp;amp;acdnat=1489494908_b494fa8d2e6aab4d70b7ebe10cb38c8f&lt;/url&gt;&lt;/related-urls&gt;&lt;/urls&gt;&lt;electronic-resource-num&gt;10.1016/j.scitotenv.2015.09.141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33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Oryzias latipe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63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i, S.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Li&lt;/Author&gt;&lt;Year&gt;2016&lt;/Year&gt;&lt;RecNum&gt;1013&lt;/RecNum&gt;&lt;DisplayText&gt;&lt;style face="superscript"&gt;33&lt;/style&gt;&lt;/DisplayText&gt;&lt;record&gt;&lt;rec-number&gt;1013&lt;/rec-number&gt;&lt;foreign-keys&gt;&lt;key app="EN" db-id="xs0azz2xg5zradewdz8vefw4p0a9t0wfxex9" timestamp="1508925147"&gt;1013&lt;/key&gt;&lt;/foreign-keys&gt;&lt;ref-type name="Journal Article"&gt;17&lt;/ref-type&gt;&lt;contributors&gt;&lt;authors&gt;&lt;author&gt;Li, S. B.&lt;/author&gt;&lt;author&gt;Ma, H. B.&lt;/author&gt;&lt;author&gt;Wallis, L. K.&lt;/author&gt;&lt;author&gt;Etterson, M. A.&lt;/author&gt;&lt;author&gt;Riley, B.&lt;/author&gt;&lt;author&gt;Hoff, D. J.&lt;/author&gt;&lt;author&gt;Diamond, S. A.&lt;/author&gt;&lt;/authors&gt;&lt;/contributors&gt;&lt;titles&gt;&lt;title&gt;Impact of natural organic matter on particle behavior and phototoxicity of titanium dioxide nanoparticles&lt;/title&gt;&lt;secondary-title&gt;Science of the Total Environment&lt;/secondary-title&gt;&lt;/titles&gt;&lt;periodical&gt;&lt;full-title&gt;Science of the Total Environment&lt;/full-title&gt;&lt;abbr-1&gt;The Science of the total environment&lt;/abbr-1&gt;&lt;/periodical&gt;&lt;pages&gt;324-333&lt;/pages&gt;&lt;volume&gt;542&lt;/volume&gt;&lt;dates&gt;&lt;year&gt;2016&lt;/year&gt;&lt;pub-dates&gt;&lt;date&gt;Jan&lt;/date&gt;&lt;/pub-dates&gt;&lt;/dates&gt;&lt;isbn&gt;0048-9697&lt;/isbn&gt;&lt;accession-num&gt;WOS:000365602100034&lt;/accession-num&gt;&lt;urls&gt;&lt;related-urls&gt;&lt;url&gt;&amp;lt;Go to ISI&amp;gt;://WOS:000365602100034&lt;/url&gt;&lt;url&gt;http://ac.els-cdn.com/S0048969715308056/1-s2.0-S0048969715308056-main.pdf?_tid=3d6c75ec-08b2-11e7-b172-00000aacb35e&amp;amp;acdnat=1489494908_b494fa8d2e6aab4d70b7ebe10cb38c8f&lt;/url&gt;&lt;/related-urls&gt;&lt;/urls&gt;&lt;electronic-resource-num&gt;10.1016/j.scitotenv.2015.09.141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33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Oryzias latipe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99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i, S.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Li&lt;/Author&gt;&lt;Year&gt;2016&lt;/Year&gt;&lt;RecNum&gt;1013&lt;/RecNum&gt;&lt;DisplayText&gt;&lt;style face="superscript"&gt;33&lt;/style&gt;&lt;/DisplayText&gt;&lt;record&gt;&lt;rec-number&gt;1013&lt;/rec-number&gt;&lt;foreign-keys&gt;&lt;key app="EN" db-id="xs0azz2xg5zradewdz8vefw4p0a9t0wfxex9" timestamp="1508925147"&gt;1013&lt;/key&gt;&lt;/foreign-keys&gt;&lt;ref-type name="Journal Article"&gt;17&lt;/ref-type&gt;&lt;contributors&gt;&lt;authors&gt;&lt;author&gt;Li, S. B.&lt;/author&gt;&lt;author&gt;Ma, H. B.&lt;/author&gt;&lt;author&gt;Wallis, L. K.&lt;/author&gt;&lt;author&gt;Etterson, M. A.&lt;/author&gt;&lt;author&gt;Riley, B.&lt;/author&gt;&lt;author&gt;Hoff, D. J.&lt;/author&gt;&lt;author&gt;Diamond, S. A.&lt;/author&gt;&lt;/authors&gt;&lt;/contributors&gt;&lt;titles&gt;&lt;title&gt;Impact of natural organic matter on particle behavior and phototoxicity of titanium dioxide nanoparticles&lt;/title&gt;&lt;secondary-title&gt;Science of the Total Environment&lt;/secondary-title&gt;&lt;/titles&gt;&lt;periodical&gt;&lt;full-title&gt;Science of the Total Environment&lt;/full-title&gt;&lt;abbr-1&gt;The Science of the total environment&lt;/abbr-1&gt;&lt;/periodical&gt;&lt;pages&gt;324-333&lt;/pages&gt;&lt;volume&gt;542&lt;/volume&gt;&lt;dates&gt;&lt;year&gt;2016&lt;/year&gt;&lt;pub-dates&gt;&lt;date&gt;Jan&lt;/date&gt;&lt;/pub-dates&gt;&lt;/dates&gt;&lt;isbn&gt;0048-9697&lt;/isbn&gt;&lt;accession-num&gt;WOS:000365602100034&lt;/accession-num&gt;&lt;urls&gt;&lt;related-urls&gt;&lt;url&gt;&amp;lt;Go to ISI&amp;gt;://WOS:000365602100034&lt;/url&gt;&lt;url&gt;http://ac.els-cdn.com/S0048969715308056/1-s2.0-S0048969715308056-main.pdf?_tid=3d6c75ec-08b2-11e7-b172-00000aacb35e&amp;amp;acdnat=1489494908_b494fa8d2e6aab4d70b7ebe10cb38c8f&lt;/url&gt;&lt;/related-urls&gt;&lt;/urls&gt;&lt;electronic-resource-num&gt;10.1016/j.scitotenv.2015.09.141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33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Oryzias latipe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i, S.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Li&lt;/Author&gt;&lt;Year&gt;2016&lt;/Year&gt;&lt;RecNum&gt;1013&lt;/RecNum&gt;&lt;DisplayText&gt;&lt;style face="superscript"&gt;33&lt;/style&gt;&lt;/DisplayText&gt;&lt;record&gt;&lt;rec-number&gt;1013&lt;/rec-number&gt;&lt;foreign-keys&gt;&lt;key app="EN" db-id="xs0azz2xg5zradewdz8vefw4p0a9t0wfxex9" timestamp="1508925147"&gt;1013&lt;/key&gt;&lt;/foreign-keys&gt;&lt;ref-type name="Journal Article"&gt;17&lt;/ref-type&gt;&lt;contributors&gt;&lt;authors&gt;&lt;author&gt;Li, S. B.&lt;/author&gt;&lt;author&gt;Ma, H. B.&lt;/author&gt;&lt;author&gt;Wallis, L. K.&lt;/author&gt;&lt;author&gt;Etterson, M. A.&lt;/author&gt;&lt;author&gt;Riley, B.&lt;/author&gt;&lt;author&gt;Hoff, D. J.&lt;/author&gt;&lt;author&gt;Diamond, S. A.&lt;/author&gt;&lt;/authors&gt;&lt;/contributors&gt;&lt;titles&gt;&lt;title&gt;Impact of natural organic matter on particle behavior and phototoxicity of titanium dioxide nanoparticles&lt;/title&gt;&lt;secondary-title&gt;Science of the Total Environment&lt;/secondary-title&gt;&lt;/titles&gt;&lt;periodical&gt;&lt;full-title&gt;Science of the Total Environment&lt;/full-title&gt;&lt;abbr-1&gt;The Science of the total environment&lt;/abbr-1&gt;&lt;/periodical&gt;&lt;pages&gt;324-333&lt;/pages&gt;&lt;volume&gt;542&lt;/volume&gt;&lt;dates&gt;&lt;year&gt;2016&lt;/year&gt;&lt;pub-dates&gt;&lt;date&gt;Jan&lt;/date&gt;&lt;/pub-dates&gt;&lt;/dates&gt;&lt;isbn&gt;0048-9697&lt;/isbn&gt;&lt;accession-num&gt;WOS:000365602100034&lt;/accession-num&gt;&lt;urls&gt;&lt;related-urls&gt;&lt;url&gt;&amp;lt;Go to ISI&amp;gt;://WOS:000365602100034&lt;/url&gt;&lt;url&gt;http://ac.els-cdn.com/S0048969715308056/1-s2.0-S0048969715308056-main.pdf?_tid=3d6c75ec-08b2-11e7-b172-00000aacb35e&amp;amp;acdnat=1489494908_b494fa8d2e6aab4d70b7ebe10cb38c8f&lt;/url&gt;&lt;/related-urls&gt;&lt;/urls&gt;&lt;electronic-resource-num&gt;10.1016/j.scitotenv.2015.09.141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33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Oryzias latipe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i, S.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Li&lt;/Author&gt;&lt;Year&gt;2016&lt;/Year&gt;&lt;RecNum&gt;1013&lt;/RecNum&gt;&lt;DisplayText&gt;&lt;style face="superscript"&gt;33&lt;/style&gt;&lt;/DisplayText&gt;&lt;record&gt;&lt;rec-number&gt;1013&lt;/rec-number&gt;&lt;foreign-keys&gt;&lt;key app="EN" db-id="xs0azz2xg5zradewdz8vefw4p0a9t0wfxex9" timestamp="1508925147"&gt;1013&lt;/key&gt;&lt;/foreign-keys&gt;&lt;ref-type name="Journal Article"&gt;17&lt;/ref-type&gt;&lt;contributors&gt;&lt;authors&gt;&lt;author&gt;Li, S. B.&lt;/author&gt;&lt;author&gt;Ma, H. B.&lt;/author&gt;&lt;author&gt;Wallis, L. K.&lt;/author&gt;&lt;author&gt;Etterson, M. A.&lt;/author&gt;&lt;author&gt;Riley, B.&lt;/author&gt;&lt;author&gt;Hoff, D. J.&lt;/author&gt;&lt;author&gt;Diamond, S. A.&lt;/author&gt;&lt;/authors&gt;&lt;/contributors&gt;&lt;titles&gt;&lt;title&gt;Impact of natural organic matter on particle behavior and phototoxicity of titanium dioxide nanoparticles&lt;/title&gt;&lt;secondary-title&gt;Science of the Total Environment&lt;/secondary-title&gt;&lt;/titles&gt;&lt;periodical&gt;&lt;full-title&gt;Science of the Total Environment&lt;/full-title&gt;&lt;abbr-1&gt;The Science of the total environment&lt;/abbr-1&gt;&lt;/periodical&gt;&lt;pages&gt;324-333&lt;/pages&gt;&lt;volume&gt;542&lt;/volume&gt;&lt;dates&gt;&lt;year&gt;2016&lt;/year&gt;&lt;pub-dates&gt;&lt;date&gt;Jan&lt;/date&gt;&lt;/pub-dates&gt;&lt;/dates&gt;&lt;isbn&gt;0048-9697&lt;/isbn&gt;&lt;accession-num&gt;WOS:000365602100034&lt;/accession-num&gt;&lt;urls&gt;&lt;related-urls&gt;&lt;url&gt;&amp;lt;Go to ISI&amp;gt;://WOS:000365602100034&lt;/url&gt;&lt;url&gt;http://ac.els-cdn.com/S0048969715308056/1-s2.0-S0048969715308056-main.pdf?_tid=3d6c75ec-08b2-11e7-b172-00000aacb35e&amp;amp;acdnat=1489494908_b494fa8d2e6aab4d70b7ebe10cb38c8f&lt;/url&gt;&lt;/related-urls&gt;&lt;/urls&gt;&lt;electronic-resource-num&gt;10.1016/j.scitotenv.2015.09.141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33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i, S.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Li&lt;/Author&gt;&lt;Year&gt;2016&lt;/Year&gt;&lt;RecNum&gt;1013&lt;/RecNum&gt;&lt;DisplayText&gt;&lt;style face="superscript"&gt;33&lt;/style&gt;&lt;/DisplayText&gt;&lt;record&gt;&lt;rec-number&gt;1013&lt;/rec-number&gt;&lt;foreign-keys&gt;&lt;key app="EN" db-id="xs0azz2xg5zradewdz8vefw4p0a9t0wfxex9" timestamp="1508925147"&gt;1013&lt;/key&gt;&lt;/foreign-keys&gt;&lt;ref-type name="Journal Article"&gt;17&lt;/ref-type&gt;&lt;contributors&gt;&lt;authors&gt;&lt;author&gt;Li, S. B.&lt;/author&gt;&lt;author&gt;Ma, H. B.&lt;/author&gt;&lt;author&gt;Wallis, L. K.&lt;/author&gt;&lt;author&gt;Etterson, M. A.&lt;/author&gt;&lt;author&gt;Riley, B.&lt;/author&gt;&lt;author&gt;Hoff, D. J.&lt;/author&gt;&lt;author&gt;Diamond, S. A.&lt;/author&gt;&lt;/authors&gt;&lt;/contributors&gt;&lt;titles&gt;&lt;title&gt;Impact of natural organic matter on particle behavior and phototoxicity of titanium dioxide nanoparticles&lt;/title&gt;&lt;secondary-title&gt;Science of the Total Environment&lt;/secondary-title&gt;&lt;/titles&gt;&lt;periodical&gt;&lt;full-title&gt;Science of the Total Environment&lt;/full-title&gt;&lt;abbr-1&gt;The Science of the total environment&lt;/abbr-1&gt;&lt;/periodical&gt;&lt;pages&gt;324-333&lt;/pages&gt;&lt;volume&gt;542&lt;/volume&gt;&lt;dates&gt;&lt;year&gt;2016&lt;/year&gt;&lt;pub-dates&gt;&lt;date&gt;Jan&lt;/date&gt;&lt;/pub-dates&gt;&lt;/dates&gt;&lt;isbn&gt;0048-9697&lt;/isbn&gt;&lt;accession-num&gt;WOS:000365602100034&lt;/accession-num&gt;&lt;urls&gt;&lt;related-urls&gt;&lt;url&gt;&amp;lt;Go to ISI&amp;gt;://WOS:000365602100034&lt;/url&gt;&lt;url&gt;http://ac.els-cdn.com/S0048969715308056/1-s2.0-S0048969715308056-main.pdf?_tid=3d6c75ec-08b2-11e7-b172-00000aacb35e&amp;amp;acdnat=1489494908_b494fa8d2e6aab4d70b7ebe10cb38c8f&lt;/url&gt;&lt;/related-urls&gt;&lt;/urls&gt;&lt;electronic-resource-num&gt;10.1016/j.scitotenv.2015.09.141&lt;/electronic-resource-num&gt;&lt;/record&gt;&lt;/Cite&gt;&lt;/EndNote&gt;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33</w:t>
            </w:r>
            <w:r w:rsidR="00785E44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i, S. et al.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4ODI8L1JlY051bT48RGlzcGxheVRleHQ+PHN0eWxlIGZhY2U9InN1cGVyc2NyaXB0Ij4zNDwv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4ODI8L1JlY051bT48RGlzcGxheVRleHQ+PHN0eWxlIGZhY2U9InN1cGVyc2NyaXB0Ij4zNDwv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4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Li, S.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4ODI8L1JlY051bT48RGlzcGxheVRleHQ+PHN0eWxlIGZhY2U9InN1cGVyc2NyaXB0Ij4zNDwv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4ODI8L1JlY051bT48RGlzcGxheVRleHQ+PHN0eWxlIGZhY2U9InN1cGVyc2NyaXB0Ij4zNDwv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4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ryzias latipe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5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Li, S.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4ODI8L1JlY051bT48RGlzcGxheVRleHQ+PHN0eWxlIGZhY2U9InN1cGVyc2NyaXB0Ij4zNDwv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4ODI8L1JlY051bT48RGlzcGxheVRleHQ+PHN0eWxlIGZhY2U9InN1cGVyc2NyaXB0Ij4zNDwv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4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ryzias latipe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Li, S.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4ODI8L1JlY051bT48RGlzcGxheVRleHQ+PHN0eWxlIGZhY2U9InN1cGVyc2NyaXB0Ij4zNDwv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4ODI8L1JlY051bT48RGlzcGxheVRleHQ+PHN0eWxlIGZhY2U9InN1cGVyc2NyaXB0Ij4zNDwv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4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18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85E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Li, S. et al. 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xMTYyPC9SZWNOdW0+PERpc3BsYXlUZXh0PjxzdHlsZSBmYWNlPSJzdXBlcnNjcmlwdCI+MzU8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xMTYyPC9SZWNOdW0+PERpc3BsYXlUZXh0PjxzdHlsZSBmYWNlPSJzdXBlcnNjcmlwdCI+MzU8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</w:fldData>
              </w:fldCha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85E44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5</w:t>
            </w:r>
            <w:r w:rsidR="00785E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yalella aztec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Li, S.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xMTYyPC9SZWNOdW0+PERpc3BsYXlUZXh0PjxzdHlsZSBmYWNlPSJzdXBlcnNjcmlwdCI+MzU8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xMTYyPC9SZWNOdW0+PERpc3BsYXlUZXh0PjxzdHlsZSBmYWNlPSJzdXBlcnNjcmlwdCI+MzU8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85E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5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mbriculus variegatu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i, Wallis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xMTQwPC9SZWNOdW0+PERpc3BsYXlUZXh0PjxzdHlsZSBmYWNlPSJzdXBlcnNjcmlwdCI+MzY8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xMTQwPC9SZWNOdW0+PERpc3BsYXlUZXh0PjxzdHlsZSBmYWNlPSJzdXBlcnNjcmlwdCI+MzY8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6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yalella aztec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99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>Li, Wallis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xMTQwPC9SZWNOdW0+PERpc3BsYXlUZXh0PjxzdHlsZSBmYWNlPSJzdXBlcnNjcmlwdCI+MzY8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MaTwvQXV0aG9yPjxZZWFyPjIwMTQ8L1llYXI+PFJlY051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6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4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yalella aztec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31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u&lt;/Author&gt;&lt;Year&gt;2017&lt;/Year&gt;&lt;RecNum&gt;901&lt;/RecNum&gt;&lt;DisplayText&gt;&lt;style face="superscript"&gt;37&lt;/style&gt;&lt;/DisplayText&gt;&lt;record&gt;&lt;rec-number&gt;901&lt;/rec-number&gt;&lt;foreign-keys&gt;&lt;key app="EN" db-id="xs0azz2xg5zradewdz8vefw4p0a9t0wfxex9" timestamp="1489565115"&gt;901&lt;/key&gt;&lt;key app="ENWeb" db-id=""&gt;0&lt;/key&gt;&lt;/foreign-keys&gt;&lt;ref-type name="Journal Article"&gt;17&lt;/ref-type&gt;&lt;contributors&gt;&lt;authors&gt;&lt;author&gt;Lu, Huiting&lt;/author&gt;&lt;author&gt;Fan, Wenhong&lt;/author&gt;&lt;author&gt;Dong, Haifeng&lt;/author&gt;&lt;author&gt;Liu, Lingling&lt;/author&gt;&lt;/authors&gt;&lt;/contributors&gt;&lt;titles&gt;&lt;title&gt;Dependence of the irradiation conditions and crystalline phases of TiO2 nanoparticles on their toxicity to Daphnia magna&lt;/title&gt;&lt;secondary-title&gt;Environ. Sci.: Nano&lt;/secondary-title&gt;&lt;/titles&gt;&lt;periodical&gt;&lt;full-title&gt;Environ. Sci.: Nano&lt;/full-title&gt;&lt;/periodical&gt;&lt;pages&gt;406-414&lt;/pages&gt;&lt;volume&gt;4&lt;/volume&gt;&lt;number&gt;2&lt;/number&gt;&lt;dates&gt;&lt;year&gt;2017&lt;/year&gt;&lt;/dates&gt;&lt;isbn&gt;2051-8153&amp;#xD;2051-8161&lt;/isbn&gt;&lt;urls&gt;&lt;/urls&gt;&lt;electronic-resource-num&gt;10.1039/c6en00391e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58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u&lt;/Author&gt;&lt;Year&gt;2017&lt;/Year&gt;&lt;RecNum&gt;901&lt;/RecNum&gt;&lt;DisplayText&gt;&lt;style face="superscript"&gt;37&lt;/style&gt;&lt;/DisplayText&gt;&lt;record&gt;&lt;rec-number&gt;901&lt;/rec-number&gt;&lt;foreign-keys&gt;&lt;key app="EN" db-id="xs0azz2xg5zradewdz8vefw4p0a9t0wfxex9" timestamp="1489565115"&gt;901&lt;/key&gt;&lt;key app="ENWeb" db-id=""&gt;0&lt;/key&gt;&lt;/foreign-keys&gt;&lt;ref-type name="Journal Article"&gt;17&lt;/ref-type&gt;&lt;contributors&gt;&lt;authors&gt;&lt;author&gt;Lu, Huiting&lt;/author&gt;&lt;author&gt;Fan, Wenhong&lt;/author&gt;&lt;author&gt;Dong, Haifeng&lt;/author&gt;&lt;author&gt;Liu, Lingling&lt;/author&gt;&lt;/authors&gt;&lt;/contributors&gt;&lt;titles&gt;&lt;title&gt;Dependence of the irradiation conditions and crystalline phases of TiO2 nanoparticles on their toxicity to Daphnia magna&lt;/title&gt;&lt;secondary-title&gt;Environ. Sci.: Nano&lt;/secondary-title&gt;&lt;/titles&gt;&lt;periodical&gt;&lt;full-title&gt;Environ. Sci.: Nano&lt;/full-title&gt;&lt;/periodical&gt;&lt;pages&gt;406-414&lt;/pages&gt;&lt;volume&gt;4&lt;/volume&gt;&lt;number&gt;2&lt;/number&gt;&lt;dates&gt;&lt;year&gt;2017&lt;/year&gt;&lt;/dates&gt;&lt;isbn&gt;2051-8153&amp;#xD;2051-8161&lt;/isbn&gt;&lt;urls&gt;&lt;/urls&gt;&lt;electronic-resource-num&gt;10.1039/c6en00391e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15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u&lt;/Author&gt;&lt;Year&gt;2017&lt;/Year&gt;&lt;RecNum&gt;901&lt;/RecNum&gt;&lt;DisplayText&gt;&lt;style face="superscript"&gt;37&lt;/style&gt;&lt;/DisplayText&gt;&lt;record&gt;&lt;rec-number&gt;901&lt;/rec-number&gt;&lt;foreign-keys&gt;&lt;key app="EN" db-id="xs0azz2xg5zradewdz8vefw4p0a9t0wfxex9" timestamp="1489565115"&gt;901&lt;/key&gt;&lt;key app="ENWeb" db-id=""&gt;0&lt;/key&gt;&lt;/foreign-keys&gt;&lt;ref-type name="Journal Article"&gt;17&lt;/ref-type&gt;&lt;contributors&gt;&lt;authors&gt;&lt;author&gt;Lu, Huiting&lt;/author&gt;&lt;author&gt;Fan, Wenhong&lt;/author&gt;&lt;author&gt;Dong, Haifeng&lt;/author&gt;&lt;author&gt;Liu, Lingling&lt;/author&gt;&lt;/authors&gt;&lt;/contributors&gt;&lt;titles&gt;&lt;title&gt;Dependence of the irradiation conditions and crystalline phases of TiO2 nanoparticles on their toxicity to Daphnia magna&lt;/title&gt;&lt;secondary-title&gt;Environ. Sci.: Nano&lt;/secondary-title&gt;&lt;/titles&gt;&lt;periodical&gt;&lt;full-title&gt;Environ. Sci.: Nano&lt;/full-title&gt;&lt;/periodical&gt;&lt;pages&gt;406-414&lt;/pages&gt;&lt;volume&gt;4&lt;/volume&gt;&lt;number&gt;2&lt;/number&gt;&lt;dates&gt;&lt;year&gt;2017&lt;/year&gt;&lt;/dates&gt;&lt;isbn&gt;2051-8153&amp;#xD;2051-8161&lt;/isbn&gt;&lt;urls&gt;&lt;/urls&gt;&lt;electronic-resource-num&gt;10.1039/c6en00391e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83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u&lt;/Author&gt;&lt;Year&gt;2017&lt;/Year&gt;&lt;RecNum&gt;901&lt;/RecNum&gt;&lt;DisplayText&gt;&lt;style face="superscript"&gt;37&lt;/style&gt;&lt;/DisplayText&gt;&lt;record&gt;&lt;rec-number&gt;901&lt;/rec-number&gt;&lt;foreign-keys&gt;&lt;key app="EN" db-id="xs0azz2xg5zradewdz8vefw4p0a9t0wfxex9" timestamp="1489565115"&gt;901&lt;/key&gt;&lt;key app="ENWeb" db-id=""&gt;0&lt;/key&gt;&lt;/foreign-keys&gt;&lt;ref-type name="Journal Article"&gt;17&lt;/ref-type&gt;&lt;contributors&gt;&lt;authors&gt;&lt;author&gt;Lu, Huiting&lt;/author&gt;&lt;author&gt;Fan, Wenhong&lt;/author&gt;&lt;author&gt;Dong, Haifeng&lt;/author&gt;&lt;author&gt;Liu, Lingling&lt;/author&gt;&lt;/authors&gt;&lt;/contributors&gt;&lt;titles&gt;&lt;title&gt;Dependence of the irradiation conditions and crystalline phases of TiO2 nanoparticles on their toxicity to Daphnia magna&lt;/title&gt;&lt;secondary-title&gt;Environ. Sci.: Nano&lt;/secondary-title&gt;&lt;/titles&gt;&lt;periodical&gt;&lt;full-title&gt;Environ. Sci.: Nano&lt;/full-title&gt;&lt;/periodical&gt;&lt;pages&gt;406-414&lt;/pages&gt;&lt;volume&gt;4&lt;/volume&gt;&lt;number&gt;2&lt;/number&gt;&lt;dates&gt;&lt;year&gt;2017&lt;/year&gt;&lt;/dates&gt;&lt;isbn&gt;2051-8153&amp;#xD;2051-8161&lt;/isbn&gt;&lt;urls&gt;&lt;/urls&gt;&lt;electronic-resource-num&gt;10.1039/c6en00391e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745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u&lt;/Author&gt;&lt;Year&gt;2017&lt;/Year&gt;&lt;RecNum&gt;901&lt;/RecNum&gt;&lt;DisplayText&gt;&lt;style face="superscript"&gt;37&lt;/style&gt;&lt;/DisplayText&gt;&lt;record&gt;&lt;rec-number&gt;901&lt;/rec-number&gt;&lt;foreign-keys&gt;&lt;key app="EN" db-id="xs0azz2xg5zradewdz8vefw4p0a9t0wfxex9" timestamp="1489565115"&gt;901&lt;/key&gt;&lt;key app="ENWeb" db-id=""&gt;0&lt;/key&gt;&lt;/foreign-keys&gt;&lt;ref-type name="Journal Article"&gt;17&lt;/ref-type&gt;&lt;contributors&gt;&lt;authors&gt;&lt;author&gt;Lu, Huiting&lt;/author&gt;&lt;author&gt;Fan, Wenhong&lt;/author&gt;&lt;author&gt;Dong, Haifeng&lt;/author&gt;&lt;author&gt;Liu, Lingling&lt;/author&gt;&lt;/authors&gt;&lt;/contributors&gt;&lt;titles&gt;&lt;title&gt;Dependence of the irradiation conditions and crystalline phases of TiO2 nanoparticles on their toxicity to Daphnia magna&lt;/title&gt;&lt;secondary-title&gt;Environ. Sci.: Nano&lt;/secondary-title&gt;&lt;/titles&gt;&lt;periodical&gt;&lt;full-title&gt;Environ. Sci.: Nano&lt;/full-title&gt;&lt;/periodical&gt;&lt;pages&gt;406-414&lt;/pages&gt;&lt;volume&gt;4&lt;/volume&gt;&lt;number&gt;2&lt;/number&gt;&lt;dates&gt;&lt;year&gt;2017&lt;/year&gt;&lt;/dates&gt;&lt;isbn&gt;2051-8153&amp;#xD;2051-8161&lt;/isbn&gt;&lt;urls&gt;&lt;/urls&gt;&lt;electronic-resource-num&gt;10.1039/c6en00391e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125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u&lt;/Author&gt;&lt;Year&gt;2017&lt;/Year&gt;&lt;RecNum&gt;901&lt;/RecNum&gt;&lt;DisplayText&gt;&lt;style face="superscript"&gt;37&lt;/style&gt;&lt;/DisplayText&gt;&lt;record&gt;&lt;rec-number&gt;901&lt;/rec-number&gt;&lt;foreign-keys&gt;&lt;key app="EN" db-id="xs0azz2xg5zradewdz8vefw4p0a9t0wfxex9" timestamp="1489565115"&gt;901&lt;/key&gt;&lt;key app="ENWeb" db-id=""&gt;0&lt;/key&gt;&lt;/foreign-keys&gt;&lt;ref-type name="Journal Article"&gt;17&lt;/ref-type&gt;&lt;contributors&gt;&lt;authors&gt;&lt;author&gt;Lu, Huiting&lt;/author&gt;&lt;author&gt;Fan, Wenhong&lt;/author&gt;&lt;author&gt;Dong, Haifeng&lt;/author&gt;&lt;author&gt;Liu, Lingling&lt;/author&gt;&lt;/authors&gt;&lt;/contributors&gt;&lt;titles&gt;&lt;title&gt;Dependence of the irradiation conditions and crystalline phases of TiO2 nanoparticles on their toxicity to Daphnia magna&lt;/title&gt;&lt;secondary-title&gt;Environ. Sci.: Nano&lt;/secondary-title&gt;&lt;/titles&gt;&lt;periodical&gt;&lt;full-title&gt;Environ. Sci.: Nano&lt;/full-title&gt;&lt;/periodical&gt;&lt;pages&gt;406-414&lt;/pages&gt;&lt;volume&gt;4&lt;/volume&gt;&lt;number&gt;2&lt;/number&gt;&lt;dates&gt;&lt;year&gt;2017&lt;/year&gt;&lt;/dates&gt;&lt;isbn&gt;2051-8153&amp;#xD;2051-8161&lt;/isbn&gt;&lt;urls&gt;&lt;/urls&gt;&lt;electronic-resource-num&gt;10.1039/c6en00391e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u&lt;/Author&gt;&lt;Year&gt;2017&lt;/Year&gt;&lt;RecNum&gt;901&lt;/RecNum&gt;&lt;DisplayText&gt;&lt;style face="superscript"&gt;37&lt;/style&gt;&lt;/DisplayText&gt;&lt;record&gt;&lt;rec-number&gt;901&lt;/rec-number&gt;&lt;foreign-keys&gt;&lt;key app="EN" db-id="xs0azz2xg5zradewdz8vefw4p0a9t0wfxex9" timestamp="1489565115"&gt;901&lt;/key&gt;&lt;key app="ENWeb" db-id=""&gt;0&lt;/key&gt;&lt;/foreign-keys&gt;&lt;ref-type name="Journal Article"&gt;17&lt;/ref-type&gt;&lt;contributors&gt;&lt;authors&gt;&lt;author&gt;Lu, Huiting&lt;/author&gt;&lt;author&gt;Fan, Wenhong&lt;/author&gt;&lt;author&gt;Dong, Haifeng&lt;/author&gt;&lt;author&gt;Liu, Lingling&lt;/author&gt;&lt;/authors&gt;&lt;/contributors&gt;&lt;titles&gt;&lt;title&gt;Dependence of the irradiation conditions and crystalline phases of TiO2 nanoparticles on their toxicity to Daphnia magna&lt;/title&gt;&lt;secondary-title&gt;Environ. Sci.: Nano&lt;/secondary-title&gt;&lt;/titles&gt;&lt;periodical&gt;&lt;full-title&gt;Environ. Sci.: Nano&lt;/full-title&gt;&lt;/periodical&gt;&lt;pages&gt;406-414&lt;/pages&gt;&lt;volume&gt;4&lt;/volume&gt;&lt;number&gt;2&lt;/number&gt;&lt;dates&gt;&lt;year&gt;2017&lt;/year&gt;&lt;/dates&gt;&lt;isbn&gt;2051-8153&amp;#xD;2051-8161&lt;/isbn&gt;&lt;urls&gt;&lt;/urls&gt;&lt;electronic-resource-num&gt;10.1039/c6en00391e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u&lt;/Author&gt;&lt;Year&gt;2017&lt;/Year&gt;&lt;RecNum&gt;901&lt;/RecNum&gt;&lt;DisplayText&gt;&lt;style face="superscript"&gt;37&lt;/style&gt;&lt;/DisplayText&gt;&lt;record&gt;&lt;rec-number&gt;901&lt;/rec-number&gt;&lt;foreign-keys&gt;&lt;key app="EN" db-id="xs0azz2xg5zradewdz8vefw4p0a9t0wfxex9" timestamp="1489565115"&gt;901&lt;/key&gt;&lt;key app="ENWeb" db-id=""&gt;0&lt;/key&gt;&lt;/foreign-keys&gt;&lt;ref-type name="Journal Article"&gt;17&lt;/ref-type&gt;&lt;contributors&gt;&lt;authors&gt;&lt;author&gt;Lu, Huiting&lt;/author&gt;&lt;author&gt;Fan, Wenhong&lt;/author&gt;&lt;author&gt;Dong, Haifeng&lt;/author&gt;&lt;author&gt;Liu, Lingling&lt;/author&gt;&lt;/authors&gt;&lt;/contributors&gt;&lt;titles&gt;&lt;title&gt;Dependence of the irradiation conditions and crystalline phases of TiO2 nanoparticles on their toxicity to Daphnia magna&lt;/title&gt;&lt;secondary-title&gt;Environ. Sci.: Nano&lt;/secondary-title&gt;&lt;/titles&gt;&lt;periodical&gt;&lt;full-title&gt;Environ. Sci.: Nano&lt;/full-title&gt;&lt;/periodical&gt;&lt;pages&gt;406-414&lt;/pages&gt;&lt;volume&gt;4&lt;/volume&gt;&lt;number&gt;2&lt;/number&gt;&lt;dates&gt;&lt;year&gt;2017&lt;/year&gt;&lt;/dates&gt;&lt;isbn&gt;2051-8153&amp;#xD;2051-8161&lt;/isbn&gt;&lt;urls&gt;&lt;/urls&gt;&lt;electronic-resource-num&gt;10.1039/c6en00391e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u&lt;/Author&gt;&lt;Year&gt;2017&lt;/Year&gt;&lt;RecNum&gt;901&lt;/RecNum&gt;&lt;DisplayText&gt;&lt;style face="superscript"&gt;37&lt;/style&gt;&lt;/DisplayText&gt;&lt;record&gt;&lt;rec-number&gt;901&lt;/rec-number&gt;&lt;foreign-keys&gt;&lt;key app="EN" db-id="xs0azz2xg5zradewdz8vefw4p0a9t0wfxex9" timestamp="1489565115"&gt;901&lt;/key&gt;&lt;key app="ENWeb" db-id=""&gt;0&lt;/key&gt;&lt;/foreign-keys&gt;&lt;ref-type name="Journal Article"&gt;17&lt;/ref-type&gt;&lt;contributors&gt;&lt;authors&gt;&lt;author&gt;Lu, Huiting&lt;/author&gt;&lt;author&gt;Fan, Wenhong&lt;/author&gt;&lt;author&gt;Dong, Haifeng&lt;/author&gt;&lt;author&gt;Liu, Lingling&lt;/author&gt;&lt;/authors&gt;&lt;/contributors&gt;&lt;titles&gt;&lt;title&gt;Dependence of the irradiation conditions and crystalline phases of TiO2 nanoparticles on their toxicity to Daphnia magna&lt;/title&gt;&lt;secondary-title&gt;Environ. Sci.: Nano&lt;/secondary-title&gt;&lt;/titles&gt;&lt;periodical&gt;&lt;full-title&gt;Environ. Sci.: Nano&lt;/full-title&gt;&lt;/periodical&gt;&lt;pages&gt;406-414&lt;/pages&gt;&lt;volume&gt;4&lt;/volume&gt;&lt;number&gt;2&lt;/number&gt;&lt;dates&gt;&lt;year&gt;2017&lt;/year&gt;&lt;/dates&gt;&lt;isbn&gt;2051-8153&amp;#xD;2051-8161&lt;/isbn&gt;&lt;urls&gt;&lt;/urls&gt;&lt;electronic-resource-num&gt;10.1039/c6en00391e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u&lt;/Author&gt;&lt;Year&gt;2017&lt;/Year&gt;&lt;RecNum&gt;901&lt;/RecNum&gt;&lt;DisplayText&gt;&lt;style face="superscript"&gt;37&lt;/style&gt;&lt;/DisplayText&gt;&lt;record&gt;&lt;rec-number&gt;901&lt;/rec-number&gt;&lt;foreign-keys&gt;&lt;key app="EN" db-id="xs0azz2xg5zradewdz8vefw4p0a9t0wfxex9" timestamp="1489565115"&gt;901&lt;/key&gt;&lt;key app="ENWeb" db-id=""&gt;0&lt;/key&gt;&lt;/foreign-keys&gt;&lt;ref-type name="Journal Article"&gt;17&lt;/ref-type&gt;&lt;contributors&gt;&lt;authors&gt;&lt;author&gt;Lu, Huiting&lt;/author&gt;&lt;author&gt;Fan, Wenhong&lt;/author&gt;&lt;author&gt;Dong, Haifeng&lt;/author&gt;&lt;author&gt;Liu, Lingling&lt;/author&gt;&lt;/authors&gt;&lt;/contributors&gt;&lt;titles&gt;&lt;title&gt;Dependence of the irradiation conditions and crystalline phases of TiO2 nanoparticles on their toxicity to Daphnia magna&lt;/title&gt;&lt;secondary-title&gt;Environ. Sci.: Nano&lt;/secondary-title&gt;&lt;/titles&gt;&lt;periodical&gt;&lt;full-title&gt;Environ. Sci.: Nano&lt;/full-title&gt;&lt;/periodical&gt;&lt;pages&gt;406-414&lt;/pages&gt;&lt;volume&gt;4&lt;/volume&gt;&lt;number&gt;2&lt;/number&gt;&lt;dates&gt;&lt;year&gt;2017&lt;/year&gt;&lt;/dates&gt;&lt;isbn&gt;2051-8153&amp;#xD;2051-8161&lt;/isbn&gt;&lt;urls&gt;&lt;/urls&gt;&lt;electronic-resource-num&gt;10.1039/c6en00391e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Ma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TwvQXV0aG9yPjxZZWFyPjIwMTI8L1llYXI+PFJlY051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TwvQXV0aG9yPjxZZWFyPjIwMTI8L1llYXI+PFJlY051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9.8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Ma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TwvQXV0aG9yPjxZZWFyPjIwMTI8L1llYXI+PFJlY051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TwvQXV0aG9yPjxZZWFyPjIwMTI8L1llYXI+PFJlY051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ryzias latipe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6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Ma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TwvQXV0aG9yPjxZZWFyPjIwMTI8L1llYXI+PFJlY051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TwvQXV0aG9yPjxZZWFyPjIwMTI8L1llYXI+PFJlY051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ryzias latipe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94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Ma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TwvQXV0aG9yPjxZZWFyPjIwMTI8L1llYXI+PFJlY051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TwvQXV0aG9yPjxZZWFyPjIwMTI8L1llYXI+PFJlY051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Mansfield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W5zZmllbGQ8L0F1dGhvcj48WWVhcj4yMDE1PC9ZZWFy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W5zZmllbGQ8L0F1dGhvcj48WWVhcj4yMDE1PC9ZZWFy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9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39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Mansfield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W5zZmllbGQ8L0F1dGhvcj48WWVhcj4yMDE1PC9ZZWFy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W5zZmllbGQ8L0F1dGhvcj48WWVhcj4yMDE1PC9ZZWFy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9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78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Mansfield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W5zZmllbGQ8L0F1dGhvcj48WWVhcj4yMDE1PC9ZZWFy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NYW5zZmllbGQ8L0F1dGhvcj48WWVhcj4yMDE1PC9ZZWFy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9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Marcone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Marcone&lt;/Author&gt;&lt;Year&gt;2012&lt;/Year&gt;&lt;RecNum&gt;1148&lt;/RecNum&gt;&lt;DisplayText&gt;&lt;style face="superscript"&gt;40&lt;/style&gt;&lt;/DisplayText&gt;&lt;record&gt;&lt;rec-number&gt;1148&lt;/rec-number&gt;&lt;foreign-keys&gt;&lt;key app="EN" db-id="xs0azz2xg5zradewdz8vefw4p0a9t0wfxex9" timestamp="1540200287"&gt;1148&lt;/key&gt;&lt;key app="ENWeb" db-id=""&gt;0&lt;/key&gt;&lt;/foreign-keys&gt;&lt;ref-type name="Journal Article"&gt;17&lt;/ref-type&gt;&lt;contributors&gt;&lt;authors&gt;&lt;author&gt;Marcone, G. P.&lt;/author&gt;&lt;author&gt;Oliveira, A. C.&lt;/author&gt;&lt;author&gt;Almeida, G.&lt;/author&gt;&lt;author&gt;Umbuzeiro, G. A.&lt;/author&gt;&lt;author&gt;Jardim, W. F.&lt;/author&gt;&lt;/authors&gt;&lt;/contributors&gt;&lt;auth-address&gt;Institute of Chemistry, UNICAMP, PO Box 6154, 13083-970, Campinas, SP, Brazil. gmarcone10@gmail.com&lt;/auth-address&gt;&lt;titles&gt;&lt;title&gt;Ecotoxicity of TiO2 to Daphnia similis under irradiation&lt;/title&gt;&lt;secondary-title&gt;J Hazard Mater&lt;/secondary-title&gt;&lt;/titles&gt;&lt;periodical&gt;&lt;full-title&gt;J Hazard Mater&lt;/full-title&gt;&lt;/periodical&gt;&lt;pages&gt;436-42&lt;/pages&gt;&lt;volume&gt;211-212&lt;/volume&gt;&lt;edition&gt;2012/02/14&lt;/edition&gt;&lt;keywords&gt;&lt;keyword&gt;Animals&lt;/keyword&gt;&lt;keyword&gt;Daphnia/*drug effects/*radiation effects&lt;/keyword&gt;&lt;keyword&gt;Light&lt;/keyword&gt;&lt;keyword&gt;Nanoparticles/*toxicity&lt;/keyword&gt;&lt;keyword&gt;Titanium/*toxicity&lt;/keyword&gt;&lt;/keywords&gt;&lt;dates&gt;&lt;year&gt;2012&lt;/year&gt;&lt;pub-dates&gt;&lt;date&gt;Apr 15&lt;/date&gt;&lt;/pub-dates&gt;&lt;/dates&gt;&lt;isbn&gt;1873-3336 (Electronic)&amp;#xD;0304-3894 (Linking)&lt;/isbn&gt;&lt;accession-num&gt;22326243&lt;/accession-num&gt;&lt;urls&gt;&lt;related-urls&gt;&lt;url&gt;https://www.ncbi.nlm.nih.gov/pubmed/22326243&lt;/url&gt;&lt;/related-urls&gt;&lt;/urls&gt;&lt;electronic-resource-num&gt;10.1016/j.jhazmat.2011.12.075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0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sim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8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Marcone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Marcone&lt;/Author&gt;&lt;Year&gt;2012&lt;/Year&gt;&lt;RecNum&gt;1148&lt;/RecNum&gt;&lt;DisplayText&gt;&lt;style face="superscript"&gt;40&lt;/style&gt;&lt;/DisplayText&gt;&lt;record&gt;&lt;rec-number&gt;1148&lt;/rec-number&gt;&lt;foreign-keys&gt;&lt;key app="EN" db-id="xs0azz2xg5zradewdz8vefw4p0a9t0wfxex9" timestamp="1540200287"&gt;1148&lt;/key&gt;&lt;key app="ENWeb" db-id=""&gt;0&lt;/key&gt;&lt;/foreign-keys&gt;&lt;ref-type name="Journal Article"&gt;17&lt;/ref-type&gt;&lt;contributors&gt;&lt;authors&gt;&lt;author&gt;Marcone, G. P.&lt;/author&gt;&lt;author&gt;Oliveira, A. C.&lt;/author&gt;&lt;author&gt;Almeida, G.&lt;/author&gt;&lt;author&gt;Umbuzeiro, G. A.&lt;/author&gt;&lt;author&gt;Jardim, W. F.&lt;/author&gt;&lt;/authors&gt;&lt;/contributors&gt;&lt;auth-address&gt;Institute of Chemistry, UNICAMP, PO Box 6154, 13083-970, Campinas, SP, Brazil. gmarcone10@gmail.com&lt;/auth-address&gt;&lt;titles&gt;&lt;title&gt;Ecotoxicity of TiO2 to Daphnia similis under irradiation&lt;/title&gt;&lt;secondary-title&gt;J Hazard Mater&lt;/secondary-title&gt;&lt;/titles&gt;&lt;periodical&gt;&lt;full-title&gt;J Hazard Mater&lt;/full-title&gt;&lt;/periodical&gt;&lt;pages&gt;436-42&lt;/pages&gt;&lt;volume&gt;211-212&lt;/volume&gt;&lt;edition&gt;2012/02/14&lt;/edition&gt;&lt;keywords&gt;&lt;keyword&gt;Animals&lt;/keyword&gt;&lt;keyword&gt;Daphnia/*drug effects/*radiation effects&lt;/keyword&gt;&lt;keyword&gt;Light&lt;/keyword&gt;&lt;keyword&gt;Nanoparticles/*toxicity&lt;/keyword&gt;&lt;keyword&gt;Titanium/*toxicity&lt;/keyword&gt;&lt;/keywords&gt;&lt;dates&gt;&lt;year&gt;2012&lt;/year&gt;&lt;pub-dates&gt;&lt;date&gt;Apr 15&lt;/date&gt;&lt;/pub-dates&gt;&lt;/dates&gt;&lt;isbn&gt;1873-3336 (Electronic)&amp;#xD;0304-3894 (Linking)&lt;/isbn&gt;&lt;accession-num&gt;22326243&lt;/accession-num&gt;&lt;urls&gt;&lt;related-urls&gt;&lt;url&gt;https://www.ncbi.nlm.nih.gov/pubmed/22326243&lt;/url&gt;&lt;/related-urls&gt;&lt;/urls&gt;&lt;electronic-resource-num&gt;10.1016/j.jhazmat.2011.12.075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0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sim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5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Marcone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Marcone&lt;/Author&gt;&lt;Year&gt;2012&lt;/Year&gt;&lt;RecNum&gt;1148&lt;/RecNum&gt;&lt;DisplayText&gt;&lt;style face="superscript"&gt;40&lt;/style&gt;&lt;/DisplayText&gt;&lt;record&gt;&lt;rec-number&gt;1148&lt;/rec-number&gt;&lt;foreign-keys&gt;&lt;key app="EN" db-id="xs0azz2xg5zradewdz8vefw4p0a9t0wfxex9" timestamp="1540200287"&gt;1148&lt;/key&gt;&lt;key app="ENWeb" db-id=""&gt;0&lt;/key&gt;&lt;/foreign-keys&gt;&lt;ref-type name="Journal Article"&gt;17&lt;/ref-type&gt;&lt;contributors&gt;&lt;authors&gt;&lt;author&gt;Marcone, G. P.&lt;/author&gt;&lt;author&gt;Oliveira, A. C.&lt;/author&gt;&lt;author&gt;Almeida, G.&lt;/author&gt;&lt;author&gt;Umbuzeiro, G. A.&lt;/author&gt;&lt;author&gt;Jardim, W. F.&lt;/author&gt;&lt;/authors&gt;&lt;/contributors&gt;&lt;auth-address&gt;Institute of Chemistry, UNICAMP, PO Box 6154, 13083-970, Campinas, SP, Brazil. gmarcone10@gmail.com&lt;/auth-address&gt;&lt;titles&gt;&lt;title&gt;Ecotoxicity of TiO2 to Daphnia similis under irradiation&lt;/title&gt;&lt;secondary-title&gt;J Hazard Mater&lt;/secondary-title&gt;&lt;/titles&gt;&lt;periodical&gt;&lt;full-title&gt;J Hazard Mater&lt;/full-title&gt;&lt;/periodical&gt;&lt;pages&gt;436-42&lt;/pages&gt;&lt;volume&gt;211-212&lt;/volume&gt;&lt;edition&gt;2012/02/14&lt;/edition&gt;&lt;keywords&gt;&lt;keyword&gt;Animals&lt;/keyword&gt;&lt;keyword&gt;Daphnia/*drug effects/*radiation effects&lt;/keyword&gt;&lt;keyword&gt;Light&lt;/keyword&gt;&lt;keyword&gt;Nanoparticles/*toxicity&lt;/keyword&gt;&lt;keyword&gt;Titanium/*toxicity&lt;/keyword&gt;&lt;/keywords&gt;&lt;dates&gt;&lt;year&gt;2012&lt;/year&gt;&lt;pub-dates&gt;&lt;date&gt;Apr 15&lt;/date&gt;&lt;/pub-dates&gt;&lt;/dates&gt;&lt;isbn&gt;1873-3336 (Electronic)&amp;#xD;0304-3894 (Linking)&lt;/isbn&gt;&lt;accession-num&gt;22326243&lt;/accession-num&gt;&lt;urls&gt;&lt;related-urls&gt;&lt;url&gt;https://www.ncbi.nlm.nih.gov/pubmed/22326243&lt;/url&gt;&lt;/related-urls&gt;&lt;/urls&gt;&lt;electronic-resource-num&gt;10.1016/j.jhazmat.2011.12.075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0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sim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 xml:space="preserve">Marcone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Marcone&lt;/Author&gt;&lt;Year&gt;2012&lt;/Year&gt;&lt;RecNum&gt;1148&lt;/RecNum&gt;&lt;DisplayText&gt;&lt;style face="superscript"&gt;40&lt;/style&gt;&lt;/DisplayText&gt;&lt;record&gt;&lt;rec-number&gt;1148&lt;/rec-number&gt;&lt;foreign-keys&gt;&lt;key app="EN" db-id="xs0azz2xg5zradewdz8vefw4p0a9t0wfxex9" timestamp="1540200287"&gt;1148&lt;/key&gt;&lt;key app="ENWeb" db-id=""&gt;0&lt;/key&gt;&lt;/foreign-keys&gt;&lt;ref-type name="Journal Article"&gt;17&lt;/ref-type&gt;&lt;contributors&gt;&lt;authors&gt;&lt;author&gt;Marcone, G. P.&lt;/author&gt;&lt;author&gt;Oliveira, A. C.&lt;/author&gt;&lt;author&gt;Almeida, G.&lt;/author&gt;&lt;author&gt;Umbuzeiro, G. A.&lt;/author&gt;&lt;author&gt;Jardim, W. F.&lt;/author&gt;&lt;/authors&gt;&lt;/contributors&gt;&lt;auth-address&gt;Institute of Chemistry, UNICAMP, PO Box 6154, 13083-970, Campinas, SP, Brazil. gmarcone10@gmail.com&lt;/auth-address&gt;&lt;titles&gt;&lt;title&gt;Ecotoxicity of TiO2 to Daphnia similis under irradiation&lt;/title&gt;&lt;secondary-title&gt;J Hazard Mater&lt;/secondary-title&gt;&lt;/titles&gt;&lt;periodical&gt;&lt;full-title&gt;J Hazard Mater&lt;/full-title&gt;&lt;/periodical&gt;&lt;pages&gt;436-42&lt;/pages&gt;&lt;volume&gt;211-212&lt;/volume&gt;&lt;edition&gt;2012/02/14&lt;/edition&gt;&lt;keywords&gt;&lt;keyword&gt;Animals&lt;/keyword&gt;&lt;keyword&gt;Daphnia/*drug effects/*radiation effects&lt;/keyword&gt;&lt;keyword&gt;Light&lt;/keyword&gt;&lt;keyword&gt;Nanoparticles/*toxicity&lt;/keyword&gt;&lt;keyword&gt;Titanium/*toxicity&lt;/keyword&gt;&lt;/keywords&gt;&lt;dates&gt;&lt;year&gt;2012&lt;/year&gt;&lt;pub-dates&gt;&lt;date&gt;Apr 15&lt;/date&gt;&lt;/pub-dates&gt;&lt;/dates&gt;&lt;isbn&gt;1873-3336 (Electronic)&amp;#xD;0304-3894 (Linking)&lt;/isbn&gt;&lt;accession-num&gt;22326243&lt;/accession-num&gt;&lt;urls&gt;&lt;related-urls&gt;&lt;url&gt;https://www.ncbi.nlm.nih.gov/pubmed/22326243&lt;/url&gt;&lt;/related-urls&gt;&lt;/urls&gt;&lt;electronic-resource-num&gt;10.1016/j.jhazmat.2011.12.075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0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sim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69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Marcone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Marcone&lt;/Author&gt;&lt;Year&gt;2012&lt;/Year&gt;&lt;RecNum&gt;1148&lt;/RecNum&gt;&lt;DisplayText&gt;&lt;style face="superscript"&gt;40&lt;/style&gt;&lt;/DisplayText&gt;&lt;record&gt;&lt;rec-number&gt;1148&lt;/rec-number&gt;&lt;foreign-keys&gt;&lt;key app="EN" db-id="xs0azz2xg5zradewdz8vefw4p0a9t0wfxex9" timestamp="1540200287"&gt;1148&lt;/key&gt;&lt;key app="ENWeb" db-id=""&gt;0&lt;/key&gt;&lt;/foreign-keys&gt;&lt;ref-type name="Journal Article"&gt;17&lt;/ref-type&gt;&lt;contributors&gt;&lt;authors&gt;&lt;author&gt;Marcone, G. P.&lt;/author&gt;&lt;author&gt;Oliveira, A. C.&lt;/author&gt;&lt;author&gt;Almeida, G.&lt;/author&gt;&lt;author&gt;Umbuzeiro, G. A.&lt;/author&gt;&lt;author&gt;Jardim, W. F.&lt;/author&gt;&lt;/authors&gt;&lt;/contributors&gt;&lt;auth-address&gt;Institute of Chemistry, UNICAMP, PO Box 6154, 13083-970, Campinas, SP, Brazil. gmarcone10@gmail.com&lt;/auth-address&gt;&lt;titles&gt;&lt;title&gt;Ecotoxicity of TiO2 to Daphnia similis under irradiation&lt;/title&gt;&lt;secondary-title&gt;J Hazard Mater&lt;/secondary-title&gt;&lt;/titles&gt;&lt;periodical&gt;&lt;full-title&gt;J Hazard Mater&lt;/full-title&gt;&lt;/periodical&gt;&lt;pages&gt;436-42&lt;/pages&gt;&lt;volume&gt;211-212&lt;/volume&gt;&lt;edition&gt;2012/02/14&lt;/edition&gt;&lt;keywords&gt;&lt;keyword&gt;Animals&lt;/keyword&gt;&lt;keyword&gt;Daphnia/*drug effects/*radiation effects&lt;/keyword&gt;&lt;keyword&gt;Light&lt;/keyword&gt;&lt;keyword&gt;Nanoparticles/*toxicity&lt;/keyword&gt;&lt;keyword&gt;Titanium/*toxicity&lt;/keyword&gt;&lt;/keywords&gt;&lt;dates&gt;&lt;year&gt;2012&lt;/year&gt;&lt;pub-dates&gt;&lt;date&gt;Apr 15&lt;/date&gt;&lt;/pub-dates&gt;&lt;/dates&gt;&lt;isbn&gt;1873-3336 (Electronic)&amp;#xD;0304-3894 (Linking)&lt;/isbn&gt;&lt;accession-num&gt;22326243&lt;/accession-num&gt;&lt;urls&gt;&lt;related-urls&gt;&lt;url&gt;https://www.ncbi.nlm.nih.gov/pubmed/22326243&lt;/url&gt;&lt;/related-urls&gt;&lt;/urls&gt;&lt;electronic-resource-num&gt;10.1016/j.jhazmat.2011.12.075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0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sim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Marcone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Marcone&lt;/Author&gt;&lt;Year&gt;2012&lt;/Year&gt;&lt;RecNum&gt;1148&lt;/RecNum&gt;&lt;DisplayText&gt;&lt;style face="superscript"&gt;40&lt;/style&gt;&lt;/DisplayText&gt;&lt;record&gt;&lt;rec-number&gt;1148&lt;/rec-number&gt;&lt;foreign-keys&gt;&lt;key app="EN" db-id="xs0azz2xg5zradewdz8vefw4p0a9t0wfxex9" timestamp="1540200287"&gt;1148&lt;/key&gt;&lt;key app="ENWeb" db-id=""&gt;0&lt;/key&gt;&lt;/foreign-keys&gt;&lt;ref-type name="Journal Article"&gt;17&lt;/ref-type&gt;&lt;contributors&gt;&lt;authors&gt;&lt;author&gt;Marcone, G. P.&lt;/author&gt;&lt;author&gt;Oliveira, A. C.&lt;/author&gt;&lt;author&gt;Almeida, G.&lt;/author&gt;&lt;author&gt;Umbuzeiro, G. A.&lt;/author&gt;&lt;author&gt;Jardim, W. F.&lt;/author&gt;&lt;/authors&gt;&lt;/contributors&gt;&lt;auth-address&gt;Institute of Chemistry, UNICAMP, PO Box 6154, 13083-970, Campinas, SP, Brazil. gmarcone10@gmail.com&lt;/auth-address&gt;&lt;titles&gt;&lt;title&gt;Ecotoxicity of TiO2 to Daphnia similis under irradiation&lt;/title&gt;&lt;secondary-title&gt;J Hazard Mater&lt;/secondary-title&gt;&lt;/titles&gt;&lt;periodical&gt;&lt;full-title&gt;J Hazard Mater&lt;/full-title&gt;&lt;/periodical&gt;&lt;pages&gt;436-42&lt;/pages&gt;&lt;volume&gt;211-212&lt;/volume&gt;&lt;edition&gt;2012/02/14&lt;/edition&gt;&lt;keywords&gt;&lt;keyword&gt;Animals&lt;/keyword&gt;&lt;keyword&gt;Daphnia/*drug effects/*radiation effects&lt;/keyword&gt;&lt;keyword&gt;Light&lt;/keyword&gt;&lt;keyword&gt;Nanoparticles/*toxicity&lt;/keyword&gt;&lt;keyword&gt;Titanium/*toxicity&lt;/keyword&gt;&lt;/keywords&gt;&lt;dates&gt;&lt;year&gt;2012&lt;/year&gt;&lt;pub-dates&gt;&lt;date&gt;Apr 15&lt;/date&gt;&lt;/pub-dates&gt;&lt;/dates&gt;&lt;isbn&gt;1873-3336 (Electronic)&amp;#xD;0304-3894 (Linking)&lt;/isbn&gt;&lt;accession-num&gt;22326243&lt;/accession-num&gt;&lt;urls&gt;&lt;related-urls&gt;&lt;url&gt;https://www.ncbi.nlm.nih.gov/pubmed/22326243&lt;/url&gt;&lt;/related-urls&gt;&lt;/urls&gt;&lt;electronic-resource-num&gt;10.1016/j.jhazmat.2011.12.075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0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simili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Metzler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Metzler&lt;/Author&gt;&lt;Year&gt;2011&lt;/Year&gt;&lt;RecNum&gt;1027&lt;/RecNum&gt;&lt;DisplayText&gt;&lt;style face="superscript"&gt;41&lt;/style&gt;&lt;/DisplayText&gt;&lt;record&gt;&lt;rec-number&gt;1027&lt;/rec-number&gt;&lt;foreign-keys&gt;&lt;key app="EN" db-id="xs0azz2xg5zradewdz8vefw4p0a9t0wfxex9" timestamp="1508925148"&gt;1027&lt;/key&gt;&lt;/foreign-keys&gt;&lt;ref-type name="Journal Article"&gt;17&lt;/ref-type&gt;&lt;contributors&gt;&lt;authors&gt;&lt;author&gt;Metzler, David M&lt;/author&gt;&lt;author&gt;Li, Minghua&lt;/author&gt;&lt;author&gt;Erdem, Ayca&lt;/author&gt;&lt;author&gt;Huang, CP&lt;/author&gt;&lt;/authors&gt;&lt;/contributors&gt;&lt;titles&gt;&lt;title&gt;Responses of algae to photocatalytic nano-TiO 2 particles with an emphasis on the effect of particle size&lt;/title&gt;&lt;secondary-title&gt;Chemical Engineering Journal&lt;/secondary-title&gt;&lt;/titles&gt;&lt;periodical&gt;&lt;full-title&gt;Chemical Engineering Journal&lt;/full-title&gt;&lt;/periodical&gt;&lt;pages&gt;538-546&lt;/pages&gt;&lt;volume&gt;170&lt;/volume&gt;&lt;number&gt;2&lt;/number&gt;&lt;dates&gt;&lt;year&gt;2011&lt;/year&gt;&lt;/dates&gt;&lt;isbn&gt;1385-8947&lt;/isbn&gt;&lt;urls&gt;&lt;/urls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1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-9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 to 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13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icolas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Nicolas&lt;/Author&gt;&lt;Year&gt;2015&lt;/Year&gt;&lt;RecNum&gt;1154&lt;/RecNum&gt;&lt;DisplayText&gt;&lt;style face="superscript"&gt;42&lt;/style&gt;&lt;/DisplayText&gt;&lt;record&gt;&lt;rec-number&gt;1154&lt;/rec-number&gt;&lt;foreign-keys&gt;&lt;key app="EN" db-id="xs0azz2xg5zradewdz8vefw4p0a9t0wfxex9" timestamp="1540200313"&gt;1154&lt;/key&gt;&lt;key app="ENWeb" db-id=""&gt;0&lt;/key&gt;&lt;/foreign-keys&gt;&lt;ref-type name="Journal Article"&gt;17&lt;/ref-type&gt;&lt;contributors&gt;&lt;authors&gt;&lt;author&gt;Nicolas, Manier&lt;/author&gt;&lt;author&gt;Séverine, Le Manach&lt;/author&gt;&lt;author&gt;Anne, Bado-Nilles&lt;/author&gt;&lt;author&gt;Pascal, Pandard&lt;/author&gt;&lt;/authors&gt;&lt;/contributors&gt;&lt;titles&gt;&lt;title&gt;Effect of two TiO2nanoparticles on the growth of unicellular green algae using the OECD 201 test guideline: influence of the exposure system&lt;/title&gt;&lt;secondary-title&gt;Toxicological &amp;amp; Environmental Chemistry&lt;/secondary-title&gt;&lt;/titles&gt;&lt;periodical&gt;&lt;full-title&gt;Toxicological &amp;amp; Environmental Chemistry&lt;/full-title&gt;&lt;/periodical&gt;&lt;pages&gt;860-876&lt;/pages&gt;&lt;volume&gt;98&lt;/volume&gt;&lt;number&gt;8&lt;/number&gt;&lt;section&gt;860&lt;/section&gt;&lt;dates&gt;&lt;year&gt;2015&lt;/year&gt;&lt;/dates&gt;&lt;isbn&gt;0277-2248&amp;#xD;1029-0486&lt;/isbn&gt;&lt;urls&gt;&lt;/urls&gt;&lt;electronic-resource-num&gt;10.1080/02772248.2015.112488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2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8.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7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icolas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Nicolas&lt;/Author&gt;&lt;Year&gt;2015&lt;/Year&gt;&lt;RecNum&gt;1154&lt;/RecNum&gt;&lt;DisplayText&gt;&lt;style face="superscript"&gt;42&lt;/style&gt;&lt;/DisplayText&gt;&lt;record&gt;&lt;rec-number&gt;1154&lt;/rec-number&gt;&lt;foreign-keys&gt;&lt;key app="EN" db-id="xs0azz2xg5zradewdz8vefw4p0a9t0wfxex9" timestamp="1540200313"&gt;1154&lt;/key&gt;&lt;key app="ENWeb" db-id=""&gt;0&lt;/key&gt;&lt;/foreign-keys&gt;&lt;ref-type name="Journal Article"&gt;17&lt;/ref-type&gt;&lt;contributors&gt;&lt;authors&gt;&lt;author&gt;Nicolas, Manier&lt;/author&gt;&lt;author&gt;Séverine, Le Manach&lt;/author&gt;&lt;author&gt;Anne, Bado-Nilles&lt;/author&gt;&lt;author&gt;Pascal, Pandard&lt;/author&gt;&lt;/authors&gt;&lt;/contributors&gt;&lt;titles&gt;&lt;title&gt;Effect of two TiO2nanoparticles on the growth of unicellular green algae using the OECD 201 test guideline: influence of the exposure system&lt;/title&gt;&lt;secondary-title&gt;Toxicological &amp;amp; Environmental Chemistry&lt;/secondary-title&gt;&lt;/titles&gt;&lt;periodical&gt;&lt;full-title&gt;Toxicological &amp;amp; Environmental Chemistry&lt;/full-title&gt;&lt;/periodical&gt;&lt;pages&gt;860-876&lt;/pages&gt;&lt;volume&gt;98&lt;/volume&gt;&lt;number&gt;8&lt;/number&gt;&lt;section&gt;860&lt;/section&gt;&lt;dates&gt;&lt;year&gt;2015&lt;/year&gt;&lt;/dates&gt;&lt;isbn&gt;0277-2248&amp;#xD;1029-0486&lt;/isbn&gt;&lt;urls&gt;&lt;/urls&gt;&lt;electronic-resource-num&gt;10.1080/02772248.2015.112488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2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?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7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icolas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Nicolas&lt;/Author&gt;&lt;Year&gt;2015&lt;/Year&gt;&lt;RecNum&gt;1154&lt;/RecNum&gt;&lt;DisplayText&gt;&lt;style face="superscript"&gt;42&lt;/style&gt;&lt;/DisplayText&gt;&lt;record&gt;&lt;rec-number&gt;1154&lt;/rec-number&gt;&lt;foreign-keys&gt;&lt;key app="EN" db-id="xs0azz2xg5zradewdz8vefw4p0a9t0wfxex9" timestamp="1540200313"&gt;1154&lt;/key&gt;&lt;key app="ENWeb" db-id=""&gt;0&lt;/key&gt;&lt;/foreign-keys&gt;&lt;ref-type name="Journal Article"&gt;17&lt;/ref-type&gt;&lt;contributors&gt;&lt;authors&gt;&lt;author&gt;Nicolas, Manier&lt;/author&gt;&lt;author&gt;Séverine, Le Manach&lt;/author&gt;&lt;author&gt;Anne, Bado-Nilles&lt;/author&gt;&lt;author&gt;Pascal, Pandard&lt;/author&gt;&lt;/authors&gt;&lt;/contributors&gt;&lt;titles&gt;&lt;title&gt;Effect of two TiO2nanoparticles on the growth of unicellular green algae using the OECD 201 test guideline: influence of the exposure system&lt;/title&gt;&lt;secondary-title&gt;Toxicological &amp;amp; Environmental Chemistry&lt;/secondary-title&gt;&lt;/titles&gt;&lt;periodical&gt;&lt;full-title&gt;Toxicological &amp;amp; Environmental Chemistry&lt;/full-title&gt;&lt;/periodical&gt;&lt;pages&gt;860-876&lt;/pages&gt;&lt;volume&gt;98&lt;/volume&gt;&lt;number&gt;8&lt;/number&gt;&lt;section&gt;860&lt;/section&gt;&lt;dates&gt;&lt;year&gt;2015&lt;/year&gt;&lt;/dates&gt;&lt;isbn&gt;0277-2248&amp;#xD;1029-0486&lt;/isbn&gt;&lt;urls&gt;&lt;/urls&gt;&lt;electronic-resource-num&gt;10.1080/02772248.2015.112488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2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8.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5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icolas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Nicolas&lt;/Author&gt;&lt;Year&gt;2015&lt;/Year&gt;&lt;RecNum&gt;1154&lt;/RecNum&gt;&lt;DisplayText&gt;&lt;style face="superscript"&gt;42&lt;/style&gt;&lt;/DisplayText&gt;&lt;record&gt;&lt;rec-number&gt;1154&lt;/rec-number&gt;&lt;foreign-keys&gt;&lt;key app="EN" db-id="xs0azz2xg5zradewdz8vefw4p0a9t0wfxex9" timestamp="1540200313"&gt;1154&lt;/key&gt;&lt;key app="ENWeb" db-id=""&gt;0&lt;/key&gt;&lt;/foreign-keys&gt;&lt;ref-type name="Journal Article"&gt;17&lt;/ref-type&gt;&lt;contributors&gt;&lt;authors&gt;&lt;author&gt;Nicolas, Manier&lt;/author&gt;&lt;author&gt;Séverine, Le Manach&lt;/author&gt;&lt;author&gt;Anne, Bado-Nilles&lt;/author&gt;&lt;author&gt;Pascal, Pandard&lt;/author&gt;&lt;/authors&gt;&lt;/contributors&gt;&lt;titles&gt;&lt;title&gt;Effect of two TiO2nanoparticles on the growth of unicellular green algae using the OECD 201 test guideline: influence of the exposure system&lt;/title&gt;&lt;secondary-title&gt;Toxicological &amp;amp; Environmental Chemistry&lt;/secondary-title&gt;&lt;/titles&gt;&lt;periodical&gt;&lt;full-title&gt;Toxicological &amp;amp; Environmental Chemistry&lt;/full-title&gt;&lt;/periodical&gt;&lt;pages&gt;860-876&lt;/pages&gt;&lt;volume&gt;98&lt;/volume&gt;&lt;number&gt;8&lt;/number&gt;&lt;section&gt;860&lt;/section&gt;&lt;dates&gt;&lt;year&gt;2015&lt;/year&gt;&lt;/dates&gt;&lt;isbn&gt;0277-2248&amp;#xD;1029-0486&lt;/isbn&gt;&lt;urls&gt;&lt;/urls&gt;&lt;electronic-resource-num&gt;10.1080/02772248.2015.112488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2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?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9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icolas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Nicolas&lt;/Author&gt;&lt;Year&gt;2015&lt;/Year&gt;&lt;RecNum&gt;1154&lt;/RecNum&gt;&lt;DisplayText&gt;&lt;style face="superscript"&gt;42&lt;/style&gt;&lt;/DisplayText&gt;&lt;record&gt;&lt;rec-number&gt;1154&lt;/rec-number&gt;&lt;foreign-keys&gt;&lt;key app="EN" db-id="xs0azz2xg5zradewdz8vefw4p0a9t0wfxex9" timestamp="1540200313"&gt;1154&lt;/key&gt;&lt;key app="ENWeb" db-id=""&gt;0&lt;/key&gt;&lt;/foreign-keys&gt;&lt;ref-type name="Journal Article"&gt;17&lt;/ref-type&gt;&lt;contributors&gt;&lt;authors&gt;&lt;author&gt;Nicolas, Manier&lt;/author&gt;&lt;author&gt;Séverine, Le Manach&lt;/author&gt;&lt;author&gt;Anne, Bado-Nilles&lt;/author&gt;&lt;author&gt;Pascal, Pandard&lt;/author&gt;&lt;/authors&gt;&lt;/contributors&gt;&lt;titles&gt;&lt;title&gt;Effect of two TiO2nanoparticles on the growth of unicellular green algae using the OECD 201 test guideline: influence of the exposure system&lt;/title&gt;&lt;secondary-title&gt;Toxicological &amp;amp; Environmental Chemistry&lt;/secondary-title&gt;&lt;/titles&gt;&lt;periodical&gt;&lt;full-title&gt;Toxicological &amp;amp; Environmental Chemistry&lt;/full-title&gt;&lt;/periodical&gt;&lt;pages&gt;860-876&lt;/pages&gt;&lt;volume&gt;98&lt;/volume&gt;&lt;number&gt;8&lt;/number&gt;&lt;section&gt;860&lt;/section&gt;&lt;dates&gt;&lt;year&gt;2015&lt;/year&gt;&lt;/dates&gt;&lt;isbn&gt;0277-2248&amp;#xD;1029-0486&lt;/isbn&gt;&lt;urls&gt;&lt;/urls&gt;&lt;electronic-resource-num&gt;10.1080/02772248.2015.112488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2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8.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icolas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Nicolas&lt;/Author&gt;&lt;Year&gt;2015&lt;/Year&gt;&lt;RecNum&gt;1154&lt;/RecNum&gt;&lt;DisplayText&gt;&lt;style face="superscript"&gt;42&lt;/style&gt;&lt;/DisplayText&gt;&lt;record&gt;&lt;rec-number&gt;1154&lt;/rec-number&gt;&lt;foreign-keys&gt;&lt;key app="EN" db-id="xs0azz2xg5zradewdz8vefw4p0a9t0wfxex9" timestamp="1540200313"&gt;1154&lt;/key&gt;&lt;key app="ENWeb" db-id=""&gt;0&lt;/key&gt;&lt;/foreign-keys&gt;&lt;ref-type name="Journal Article"&gt;17&lt;/ref-type&gt;&lt;contributors&gt;&lt;authors&gt;&lt;author&gt;Nicolas, Manier&lt;/author&gt;&lt;author&gt;Séverine, Le Manach&lt;/author&gt;&lt;author&gt;Anne, Bado-Nilles&lt;/author&gt;&lt;author&gt;Pascal, Pandard&lt;/author&gt;&lt;/authors&gt;&lt;/contributors&gt;&lt;titles&gt;&lt;title&gt;Effect of two TiO2nanoparticles on the growth of unicellular green algae using the OECD 201 test guideline: influence of the exposure system&lt;/title&gt;&lt;secondary-title&gt;Toxicological &amp;amp; Environmental Chemistry&lt;/secondary-title&gt;&lt;/titles&gt;&lt;periodical&gt;&lt;full-title&gt;Toxicological &amp;amp; Environmental Chemistry&lt;/full-title&gt;&lt;/periodical&gt;&lt;pages&gt;860-876&lt;/pages&gt;&lt;volume&gt;98&lt;/volume&gt;&lt;number&gt;8&lt;/number&gt;&lt;section&gt;860&lt;/section&gt;&lt;dates&gt;&lt;year&gt;2015&lt;/year&gt;&lt;/dates&gt;&lt;isbn&gt;0277-2248&amp;#xD;1029-0486&lt;/isbn&gt;&lt;urls&gt;&lt;/urls&gt;&lt;electronic-resource-num&gt;10.1080/02772248.2015.112488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2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?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leszczuk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PbGVzemN6dWs8L0F1dGhvcj48WWVhcj4yMDE1PC9ZZWFy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PbGVzemN6dWs8L0F1dGhvcj48WWVhcj4yMDE1PC9ZZWFy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3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9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63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zkaleli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Ozkaleli&lt;/Author&gt;&lt;Year&gt;2018&lt;/Year&gt;&lt;RecNum&gt;1160&lt;/RecNum&gt;&lt;DisplayText&gt;&lt;style face="superscript"&gt;44&lt;/style&gt;&lt;/DisplayText&gt;&lt;record&gt;&lt;rec-number&gt;1160&lt;/rec-number&gt;&lt;foreign-keys&gt;&lt;key app="EN" db-id="xs0azz2xg5zradewdz8vefw4p0a9t0wfxex9" timestamp="1540200343"&gt;1160&lt;/key&gt;&lt;key app="ENWeb" db-id=""&gt;0&lt;/key&gt;&lt;/foreign-keys&gt;&lt;ref-type name="Journal Article"&gt;17&lt;/ref-type&gt;&lt;contributors&gt;&lt;authors&gt;&lt;author&gt;Ozkaleli, M.&lt;/author&gt;&lt;author&gt;Erdem, A.&lt;/author&gt;&lt;/authors&gt;&lt;/contributors&gt;&lt;auth-address&gt;Department of Environmental Engineering, Faculty of Engineering, Akdeniz University, Antalya 07058, Turkey. Turkeymerveozkaleli@akdeniz.edu.tr.&amp;#xD;Department of Environmental Engineering, Faculty of Engineering, Akdeniz University, Antalya 07058, Turkey. ayerdem@akdeniz.edu.tr.&lt;/auth-address&gt;&lt;titles&gt;&lt;title&gt;Biotoxicity of TiO(2) Nanoparticles on Raphidocelis subcapitata Microalgae Exemplified by Membrane Deformation&lt;/title&gt;&lt;secondary-title&gt;Int J Environ Res Public Health&lt;/secondary-title&gt;&lt;/titles&gt;&lt;periodical&gt;&lt;full-title&gt;Int J Environ Res Public Health&lt;/full-title&gt;&lt;/periodical&gt;&lt;volume&gt;15&lt;/volume&gt;&lt;number&gt;3&lt;/number&gt;&lt;edition&gt;2018/03/03&lt;/edition&gt;&lt;keywords&gt;&lt;keyword&gt;*Raphidocelis subcapitata&lt;/keyword&gt;&lt;keyword&gt;*TiO2 nanoparticles&lt;/keyword&gt;&lt;keyword&gt;*membrane deformation&lt;/keyword&gt;&lt;keyword&gt;*synthetic freshwater&lt;/keyword&gt;&lt;/keywords&gt;&lt;dates&gt;&lt;year&gt;2018&lt;/year&gt;&lt;pub-dates&gt;&lt;date&gt;Feb 27&lt;/date&gt;&lt;/pub-dates&gt;&lt;/dates&gt;&lt;isbn&gt;1660-4601 (Electronic)&amp;#xD;1660-4601 (Linking)&lt;/isbn&gt;&lt;accession-num&gt;29495534&lt;/accession-num&gt;&lt;urls&gt;&lt;related-urls&gt;&lt;url&gt;https://www.ncbi.nlm.nih.gov/pubmed/29495534&lt;/url&gt;&lt;/related-urls&gt;&lt;/urls&gt;&lt;custom2&gt;PMC5876961&lt;/custom2&gt;&lt;electronic-resource-num&gt;10.3390/ijerph15030416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4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16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63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zkaleli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Ozkaleli&lt;/Author&gt;&lt;Year&gt;2018&lt;/Year&gt;&lt;RecNum&gt;1160&lt;/RecNum&gt;&lt;DisplayText&gt;&lt;style face="superscript"&gt;44&lt;/style&gt;&lt;/DisplayText&gt;&lt;record&gt;&lt;rec-number&gt;1160&lt;/rec-number&gt;&lt;foreign-keys&gt;&lt;key app="EN" db-id="xs0azz2xg5zradewdz8vefw4p0a9t0wfxex9" timestamp="1540200343"&gt;1160&lt;/key&gt;&lt;key app="ENWeb" db-id=""&gt;0&lt;/key&gt;&lt;/foreign-keys&gt;&lt;ref-type name="Journal Article"&gt;17&lt;/ref-type&gt;&lt;contributors&gt;&lt;authors&gt;&lt;author&gt;Ozkaleli, M.&lt;/author&gt;&lt;author&gt;Erdem, A.&lt;/author&gt;&lt;/authors&gt;&lt;/contributors&gt;&lt;auth-address&gt;Department of Environmental Engineering, Faculty of Engineering, Akdeniz University, Antalya 07058, Turkey. Turkeymerveozkaleli@akdeniz.edu.tr.&amp;#xD;Department of Environmental Engineering, Faculty of Engineering, Akdeniz University, Antalya 07058, Turkey. ayerdem@akdeniz.edu.tr.&lt;/auth-address&gt;&lt;titles&gt;&lt;title&gt;Biotoxicity of TiO(2) Nanoparticles on Raphidocelis subcapitata Microalgae Exemplified by Membrane Deformation&lt;/title&gt;&lt;secondary-title&gt;Int J Environ Res Public Health&lt;/secondary-title&gt;&lt;/titles&gt;&lt;periodical&gt;&lt;full-title&gt;Int J Environ Res Public Health&lt;/full-title&gt;&lt;/periodical&gt;&lt;volume&gt;15&lt;/volume&gt;&lt;number&gt;3&lt;/number&gt;&lt;edition&gt;2018/03/03&lt;/edition&gt;&lt;keywords&gt;&lt;keyword&gt;*Raphidocelis subcapitata&lt;/keyword&gt;&lt;keyword&gt;*TiO2 nanoparticles&lt;/keyword&gt;&lt;keyword&gt;*membrane deformation&lt;/keyword&gt;&lt;keyword&gt;*synthetic freshwater&lt;/keyword&gt;&lt;/keywords&gt;&lt;dates&gt;&lt;year&gt;2018&lt;/year&gt;&lt;pub-dates&gt;&lt;date&gt;Feb 27&lt;/date&gt;&lt;/pub-dates&gt;&lt;/dates&gt;&lt;isbn&gt;1660-4601 (Electronic)&amp;#xD;1660-4601 (Linking)&lt;/isbn&gt;&lt;accession-num&gt;29495534&lt;/accession-num&gt;&lt;urls&gt;&lt;related-urls&gt;&lt;url&gt;https://www.ncbi.nlm.nih.gov/pubmed/29495534&lt;/url&gt;&lt;/related-urls&gt;&lt;/urls&gt;&lt;custom2&gt;PMC5876961&lt;/custom2&gt;&lt;electronic-resource-num&gt;10.3390/ijerph15030416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4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58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63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zkaleli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Ozkaleli&lt;/Author&gt;&lt;Year&gt;2018&lt;/Year&gt;&lt;RecNum&gt;1160&lt;/RecNum&gt;&lt;DisplayText&gt;&lt;style face="superscript"&gt;44&lt;/style&gt;&lt;/DisplayText&gt;&lt;record&gt;&lt;rec-number&gt;1160&lt;/rec-number&gt;&lt;foreign-keys&gt;&lt;key app="EN" db-id="xs0azz2xg5zradewdz8vefw4p0a9t0wfxex9" timestamp="1540200343"&gt;1160&lt;/key&gt;&lt;key app="ENWeb" db-id=""&gt;0&lt;/key&gt;&lt;/foreign-keys&gt;&lt;ref-type name="Journal Article"&gt;17&lt;/ref-type&gt;&lt;contributors&gt;&lt;authors&gt;&lt;author&gt;Ozkaleli, M.&lt;/author&gt;&lt;author&gt;Erdem, A.&lt;/author&gt;&lt;/authors&gt;&lt;/contributors&gt;&lt;auth-address&gt;Department of Environmental Engineering, Faculty of Engineering, Akdeniz University, Antalya 07058, Turkey. Turkeymerveozkaleli@akdeniz.edu.tr.&amp;#xD;Department of Environmental Engineering, Faculty of Engineering, Akdeniz University, Antalya 07058, Turkey. ayerdem@akdeniz.edu.tr.&lt;/auth-address&gt;&lt;titles&gt;&lt;title&gt;Biotoxicity of TiO(2) Nanoparticles on Raphidocelis subcapitata Microalgae Exemplified by Membrane Deformation&lt;/title&gt;&lt;secondary-title&gt;Int J Environ Res Public Health&lt;/secondary-title&gt;&lt;/titles&gt;&lt;periodical&gt;&lt;full-title&gt;Int J Environ Res Public Health&lt;/full-title&gt;&lt;/periodical&gt;&lt;volume&gt;15&lt;/volume&gt;&lt;number&gt;3&lt;/number&gt;&lt;edition&gt;2018/03/03&lt;/edition&gt;&lt;keywords&gt;&lt;keyword&gt;*Raphidocelis subcapitata&lt;/keyword&gt;&lt;keyword&gt;*TiO2 nanoparticles&lt;/keyword&gt;&lt;keyword&gt;*membrane deformation&lt;/keyword&gt;&lt;keyword&gt;*synthetic freshwater&lt;/keyword&gt;&lt;/keywords&gt;&lt;dates&gt;&lt;year&gt;2018&lt;/year&gt;&lt;pub-dates&gt;&lt;date&gt;Feb 27&lt;/date&gt;&lt;/pub-dates&gt;&lt;/dates&gt;&lt;isbn&gt;1660-4601 (Electronic)&amp;#xD;1660-4601 (Linking)&lt;/isbn&gt;&lt;accession-num&gt;29495534&lt;/accession-num&gt;&lt;urls&gt;&lt;related-urls&gt;&lt;url&gt;https://www.ncbi.nlm.nih.gov/pubmed/29495534&lt;/url&gt;&lt;/related-urls&gt;&lt;/urls&gt;&lt;custom2&gt;PMC5876961&lt;/custom2&gt;&lt;electronic-resource-num&gt;10.3390/ijerph15030416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4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32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63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zkaleli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Ozkaleli&lt;/Author&gt;&lt;Year&gt;2018&lt;/Year&gt;&lt;RecNum&gt;1160&lt;/RecNum&gt;&lt;DisplayText&gt;&lt;style face="superscript"&gt;44&lt;/style&gt;&lt;/DisplayText&gt;&lt;record&gt;&lt;rec-number&gt;1160&lt;/rec-number&gt;&lt;foreign-keys&gt;&lt;key app="EN" db-id="xs0azz2xg5zradewdz8vefw4p0a9t0wfxex9" timestamp="1540200343"&gt;1160&lt;/key&gt;&lt;key app="ENWeb" db-id=""&gt;0&lt;/key&gt;&lt;/foreign-keys&gt;&lt;ref-type name="Journal Article"&gt;17&lt;/ref-type&gt;&lt;contributors&gt;&lt;authors&gt;&lt;author&gt;Ozkaleli, M.&lt;/author&gt;&lt;author&gt;Erdem, A.&lt;/author&gt;&lt;/authors&gt;&lt;/contributors&gt;&lt;auth-address&gt;Department of Environmental Engineering, Faculty of Engineering, Akdeniz University, Antalya 07058, Turkey. Turkeymerveozkaleli@akdeniz.edu.tr.&amp;#xD;Department of Environmental Engineering, Faculty of Engineering, Akdeniz University, Antalya 07058, Turkey. ayerdem@akdeniz.edu.tr.&lt;/auth-address&gt;&lt;titles&gt;&lt;title&gt;Biotoxicity of TiO(2) Nanoparticles on Raphidocelis subcapitata Microalgae Exemplified by Membrane Deformation&lt;/title&gt;&lt;secondary-title&gt;Int J Environ Res Public Health&lt;/secondary-title&gt;&lt;/titles&gt;&lt;periodical&gt;&lt;full-title&gt;Int J Environ Res Public Health&lt;/full-title&gt;&lt;/periodical&gt;&lt;volume&gt;15&lt;/volume&gt;&lt;number&gt;3&lt;/number&gt;&lt;edition&gt;2018/03/03&lt;/edition&gt;&lt;keywords&gt;&lt;keyword&gt;*Raphidocelis subcapitata&lt;/keyword&gt;&lt;keyword&gt;*TiO2 nanoparticles&lt;/keyword&gt;&lt;keyword&gt;*membrane deformation&lt;/keyword&gt;&lt;keyword&gt;*synthetic freshwater&lt;/keyword&gt;&lt;/keywords&gt;&lt;dates&gt;&lt;year&gt;2018&lt;/year&gt;&lt;pub-dates&gt;&lt;date&gt;Feb 27&lt;/date&gt;&lt;/pub-dates&gt;&lt;/dates&gt;&lt;isbn&gt;1660-4601 (Electronic)&amp;#xD;1660-4601 (Linking)&lt;/isbn&gt;&lt;accession-num&gt;29495534&lt;/accession-num&gt;&lt;urls&gt;&lt;related-urls&gt;&lt;url&gt;https://www.ncbi.nlm.nih.gov/pubmed/29495534&lt;/url&gt;&lt;/related-urls&gt;&lt;/urls&gt;&lt;custom2&gt;PMC5876961&lt;/custom2&gt;&lt;electronic-resource-num&gt;10.3390/ijerph15030416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4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14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Picado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Picado&lt;/Author&gt;&lt;Year&gt;2015&lt;/Year&gt;&lt;RecNum&gt;1164&lt;/RecNum&gt;&lt;DisplayText&gt;&lt;style face="superscript"&gt;45&lt;/style&gt;&lt;/DisplayText&gt;&lt;record&gt;&lt;rec-number&gt;1164&lt;/rec-number&gt;&lt;foreign-keys&gt;&lt;key app="EN" db-id="xs0azz2xg5zradewdz8vefw4p0a9t0wfxex9" timestamp="1540200360"&gt;1164&lt;/key&gt;&lt;key app="ENWeb" db-id=""&gt;0&lt;/key&gt;&lt;/foreign-keys&gt;&lt;ref-type name="Journal Article"&gt;17&lt;/ref-type&gt;&lt;contributors&gt;&lt;authors&gt;&lt;author&gt;Picado, Ana&lt;/author&gt;&lt;author&gt;Paixão, Susana M.&lt;/author&gt;&lt;author&gt;Moita, Liliana&lt;/author&gt;&lt;author&gt;Silva, Luis&lt;/author&gt;&lt;author&gt;Diniz, Mário S.&lt;/author&gt;&lt;author&gt;Lourenço, Joana&lt;/author&gt;&lt;author&gt;Peres, Isabel&lt;/author&gt;&lt;author&gt;Castro, Luisa&lt;/author&gt;&lt;author&gt;Correia, José Brito&lt;/author&gt;&lt;author&gt;Pereira, Joana&lt;/author&gt;&lt;author&gt;Ferreira, Isabel&lt;/author&gt;&lt;author&gt;Matos, António Pedro Alves&lt;/author&gt;&lt;author&gt;Barquinha, Pedro&lt;/author&gt;&lt;author&gt;Mendonca, Elsa&lt;/author&gt;&lt;/authors&gt;&lt;/contributors&gt;&lt;titles&gt;&lt;title&gt;A multi-integrated approach on toxicity effects of engineered TiO2 nanoparticles&lt;/title&gt;&lt;secondary-title&gt;Frontiers of Environmental Science &amp;amp; Engineering&lt;/secondary-title&gt;&lt;/titles&gt;&lt;periodical&gt;&lt;full-title&gt;Frontiers of Environmental Science &amp;amp; Engineering&lt;/full-title&gt;&lt;/periodical&gt;&lt;pages&gt;793-803&lt;/pages&gt;&lt;volume&gt;9&lt;/volume&gt;&lt;number&gt;5&lt;/number&gt;&lt;section&gt;793&lt;/section&gt;&lt;dates&gt;&lt;year&gt;2015&lt;/year&gt;&lt;/dates&gt;&lt;isbn&gt;2095-2201&amp;#xD;2095-221X&lt;/isbn&gt;&lt;urls&gt;&lt;/urls&gt;&lt;electronic-resource-num&gt;10.1007/s11783-015-0775-0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5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5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6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Picado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Picado&lt;/Author&gt;&lt;Year&gt;2015&lt;/Year&gt;&lt;RecNum&gt;1164&lt;/RecNum&gt;&lt;DisplayText&gt;&lt;style face="superscript"&gt;45&lt;/style&gt;&lt;/DisplayText&gt;&lt;record&gt;&lt;rec-number&gt;1164&lt;/rec-number&gt;&lt;foreign-keys&gt;&lt;key app="EN" db-id="xs0azz2xg5zradewdz8vefw4p0a9t0wfxex9" timestamp="1540200360"&gt;1164&lt;/key&gt;&lt;key app="ENWeb" db-id=""&gt;0&lt;/key&gt;&lt;/foreign-keys&gt;&lt;ref-type name="Journal Article"&gt;17&lt;/ref-type&gt;&lt;contributors&gt;&lt;authors&gt;&lt;author&gt;Picado, Ana&lt;/author&gt;&lt;author&gt;Paixão, Susana M.&lt;/author&gt;&lt;author&gt;Moita, Liliana&lt;/author&gt;&lt;author&gt;Silva, Luis&lt;/author&gt;&lt;author&gt;Diniz, Mário S.&lt;/author&gt;&lt;author&gt;Lourenço, Joana&lt;/author&gt;&lt;author&gt;Peres, Isabel&lt;/author&gt;&lt;author&gt;Castro, Luisa&lt;/author&gt;&lt;author&gt;Correia, José Brito&lt;/author&gt;&lt;author&gt;Pereira, Joana&lt;/author&gt;&lt;author&gt;Ferreira, Isabel&lt;/author&gt;&lt;author&gt;Matos, António Pedro Alves&lt;/author&gt;&lt;author&gt;Barquinha, Pedro&lt;/author&gt;&lt;author&gt;Mendonca, Elsa&lt;/author&gt;&lt;/authors&gt;&lt;/contributors&gt;&lt;titles&gt;&lt;title&gt;A multi-integrated approach on toxicity effects of engineered TiO2 nanoparticles&lt;/title&gt;&lt;secondary-title&gt;Frontiers of Environmental Science &amp;amp; Engineering&lt;/secondary-title&gt;&lt;/titles&gt;&lt;periodical&gt;&lt;full-title&gt;Frontiers of Environmental Science &amp;amp; Engineering&lt;/full-title&gt;&lt;/periodical&gt;&lt;pages&gt;793-803&lt;/pages&gt;&lt;volume&gt;9&lt;/volume&gt;&lt;number&gt;5&lt;/number&gt;&lt;section&gt;793&lt;/section&gt;&lt;dates&gt;&lt;year&gt;2015&lt;/year&gt;&lt;/dates&gt;&lt;isbn&gt;2095-2201&amp;#xD;2095-221X&lt;/isbn&gt;&lt;urls&gt;&lt;/urls&gt;&lt;electronic-resource-num&gt;10.1007/s11783-015-0775-0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5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5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rassius auratu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Picado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Picado&lt;/Author&gt;&lt;Year&gt;2015&lt;/Year&gt;&lt;RecNum&gt;1164&lt;/RecNum&gt;&lt;DisplayText&gt;&lt;style face="superscript"&gt;45&lt;/style&gt;&lt;/DisplayText&gt;&lt;record&gt;&lt;rec-number&gt;1164&lt;/rec-number&gt;&lt;foreign-keys&gt;&lt;key app="EN" db-id="xs0azz2xg5zradewdz8vefw4p0a9t0wfxex9" timestamp="1540200360"&gt;1164&lt;/key&gt;&lt;key app="ENWeb" db-id=""&gt;0&lt;/key&gt;&lt;/foreign-keys&gt;&lt;ref-type name="Journal Article"&gt;17&lt;/ref-type&gt;&lt;contributors&gt;&lt;authors&gt;&lt;author&gt;Picado, Ana&lt;/author&gt;&lt;author&gt;Paixão, Susana M.&lt;/author&gt;&lt;author&gt;Moita, Liliana&lt;/author&gt;&lt;author&gt;Silva, Luis&lt;/author&gt;&lt;author&gt;Diniz, Mário S.&lt;/author&gt;&lt;author&gt;Lourenço, Joana&lt;/author&gt;&lt;author&gt;Peres, Isabel&lt;/author&gt;&lt;author&gt;Castro, Luisa&lt;/author&gt;&lt;author&gt;Correia, José Brito&lt;/author&gt;&lt;author&gt;Pereira, Joana&lt;/author&gt;&lt;author&gt;Ferreira, Isabel&lt;/author&gt;&lt;author&gt;Matos, António Pedro Alves&lt;/author&gt;&lt;author&gt;Barquinha, Pedro&lt;/author&gt;&lt;author&gt;Mendonca, Elsa&lt;/author&gt;&lt;/authors&gt;&lt;/contributors&gt;&lt;titles&gt;&lt;title&gt;A multi-integrated approach on toxicity effects of engineered TiO2 nanoparticles&lt;/title&gt;&lt;secondary-title&gt;Frontiers of Environmental Science &amp;amp; Engineering&lt;/secondary-title&gt;&lt;/titles&gt;&lt;periodical&gt;&lt;full-title&gt;Frontiers of Environmental Science &amp;amp; Engineering&lt;/full-title&gt;&lt;/periodical&gt;&lt;pages&gt;793-803&lt;/pages&gt;&lt;volume&gt;9&lt;/volume&gt;&lt;number&gt;5&lt;/number&gt;&lt;section&gt;793&lt;/section&gt;&lt;dates&gt;&lt;year&gt;2015&lt;/year&gt;&lt;/dates&gt;&lt;isbn&gt;2095-2201&amp;#xD;2095-221X&lt;/isbn&gt;&lt;urls&gt;&lt;/urls&gt;&lt;electronic-resource-num&gt;10.1007/s11783-015-0775-0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5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6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5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6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plant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emna minor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>Rocco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2NjbzwvQXV0aG9yPjxZZWFyPjIwMTU8L1llYXI+PFJl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2NjbzwvQXV0aG9yPjxZZWFyPjIwMTU8L1llYXI+PFJl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6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8d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nio rerio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chelea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Rocheleau&lt;/Author&gt;&lt;Year&gt;2015&lt;/Year&gt;&lt;RecNum&gt;917&lt;/RecNum&gt;&lt;DisplayText&gt;&lt;style face="superscript"&gt;47&lt;/style&gt;&lt;/DisplayText&gt;&lt;record&gt;&lt;rec-number&gt;917&lt;/rec-number&gt;&lt;foreign-keys&gt;&lt;key app="EN" db-id="xs0azz2xg5zradewdz8vefw4p0a9t0wfxex9" timestamp="1490088684"&gt;917&lt;/key&gt;&lt;key app="ENWeb" db-id=""&gt;0&lt;/key&gt;&lt;/foreign-keys&gt;&lt;ref-type name="Journal Article"&gt;17&lt;/ref-type&gt;&lt;contributors&gt;&lt;authors&gt;&lt;author&gt;Rocheleau, S.&lt;/author&gt;&lt;author&gt;Arbour, M.&lt;/author&gt;&lt;author&gt;Elias, M.&lt;/author&gt;&lt;author&gt;Sunahara, G. I.&lt;/author&gt;&lt;author&gt;Masson, L.&lt;/author&gt;&lt;/authors&gt;&lt;/contributors&gt;&lt;auth-address&gt;National Research Council of Canada , Montreal, Quebec , Canada.&lt;/auth-address&gt;&lt;titles&gt;&lt;title&gt;Toxicogenomic effects of nano- and bulk-TiO2 particles in the soil nematode Caenorhabditis elegans&lt;/title&gt;&lt;secondary-title&gt;Nanotoxicology&lt;/secondary-title&gt;&lt;/titles&gt;&lt;periodical&gt;&lt;full-title&gt;Nanotoxicology&lt;/full-title&gt;&lt;/periodical&gt;&lt;pages&gt;502-12&lt;/pages&gt;&lt;volume&gt;9&lt;/volume&gt;&lt;number&gt;4&lt;/number&gt;&lt;keywords&gt;&lt;keyword&gt;Animals&lt;/keyword&gt;&lt;keyword&gt;Caenorhabditis elegans/*drug effects/genetics/physiology&lt;/keyword&gt;&lt;keyword&gt;*Genomics&lt;/keyword&gt;&lt;keyword&gt;Metal Nanoparticles/*toxicity&lt;/keyword&gt;&lt;keyword&gt;Reverse Transcriptase Polymerase Chain Reaction&lt;/keyword&gt;&lt;keyword&gt;Soil&lt;/keyword&gt;&lt;keyword&gt;Titanium/*toxicity&lt;/keyword&gt;&lt;keyword&gt;Gene expression&lt;/keyword&gt;&lt;keyword&gt;juglone&lt;/keyword&gt;&lt;keyword&gt;nanoparticles&lt;/keyword&gt;&lt;keyword&gt;oxidative stress&lt;/keyword&gt;&lt;keyword&gt;titanium dioxide&lt;/keyword&gt;&lt;/keywords&gt;&lt;dates&gt;&lt;year&gt;2015&lt;/year&gt;&lt;pub-dates&gt;&lt;date&gt;May&lt;/date&gt;&lt;/pub-dates&gt;&lt;/dates&gt;&lt;isbn&gt;1743-5404 (Electronic)&amp;#xD;1743-5390 (Linking)&lt;/isbn&gt;&lt;accession-num&gt;25211548&lt;/accession-num&gt;&lt;urls&gt;&lt;related-urls&gt;&lt;url&gt;https://www.ncbi.nlm.nih.gov/pubmed/25211548&lt;/url&gt;&lt;/related-urls&gt;&lt;/urls&gt;&lt;electronic-resource-num&gt;10.3109/17435390.2014.94894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enorhabditis elegan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chelea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Rocheleau&lt;/Author&gt;&lt;Year&gt;2015&lt;/Year&gt;&lt;RecNum&gt;917&lt;/RecNum&gt;&lt;DisplayText&gt;&lt;style face="superscript"&gt;47&lt;/style&gt;&lt;/DisplayText&gt;&lt;record&gt;&lt;rec-number&gt;917&lt;/rec-number&gt;&lt;foreign-keys&gt;&lt;key app="EN" db-id="xs0azz2xg5zradewdz8vefw4p0a9t0wfxex9" timestamp="1490088684"&gt;917&lt;/key&gt;&lt;key app="ENWeb" db-id=""&gt;0&lt;/key&gt;&lt;/foreign-keys&gt;&lt;ref-type name="Journal Article"&gt;17&lt;/ref-type&gt;&lt;contributors&gt;&lt;authors&gt;&lt;author&gt;Rocheleau, S.&lt;/author&gt;&lt;author&gt;Arbour, M.&lt;/author&gt;&lt;author&gt;Elias, M.&lt;/author&gt;&lt;author&gt;Sunahara, G. I.&lt;/author&gt;&lt;author&gt;Masson, L.&lt;/author&gt;&lt;/authors&gt;&lt;/contributors&gt;&lt;auth-address&gt;National Research Council of Canada , Montreal, Quebec , Canada.&lt;/auth-address&gt;&lt;titles&gt;&lt;title&gt;Toxicogenomic effects of nano- and bulk-TiO2 particles in the soil nematode Caenorhabditis elegans&lt;/title&gt;&lt;secondary-title&gt;Nanotoxicology&lt;/secondary-title&gt;&lt;/titles&gt;&lt;periodical&gt;&lt;full-title&gt;Nanotoxicology&lt;/full-title&gt;&lt;/periodical&gt;&lt;pages&gt;502-12&lt;/pages&gt;&lt;volume&gt;9&lt;/volume&gt;&lt;number&gt;4&lt;/number&gt;&lt;keywords&gt;&lt;keyword&gt;Animals&lt;/keyword&gt;&lt;keyword&gt;Caenorhabditis elegans/*drug effects/genetics/physiology&lt;/keyword&gt;&lt;keyword&gt;*Genomics&lt;/keyword&gt;&lt;keyword&gt;Metal Nanoparticles/*toxicity&lt;/keyword&gt;&lt;keyword&gt;Reverse Transcriptase Polymerase Chain Reaction&lt;/keyword&gt;&lt;keyword&gt;Soil&lt;/keyword&gt;&lt;keyword&gt;Titanium/*toxicity&lt;/keyword&gt;&lt;keyword&gt;Gene expression&lt;/keyword&gt;&lt;keyword&gt;juglone&lt;/keyword&gt;&lt;keyword&gt;nanoparticles&lt;/keyword&gt;&lt;keyword&gt;oxidative stress&lt;/keyword&gt;&lt;keyword&gt;titanium dioxide&lt;/keyword&gt;&lt;/keywords&gt;&lt;dates&gt;&lt;year&gt;2015&lt;/year&gt;&lt;pub-dates&gt;&lt;date&gt;May&lt;/date&gt;&lt;/pub-dates&gt;&lt;/dates&gt;&lt;isbn&gt;1743-5404 (Electronic)&amp;#xD;1743-5390 (Linking)&lt;/isbn&gt;&lt;accession-num&gt;25211548&lt;/accession-num&gt;&lt;urls&gt;&lt;related-urls&gt;&lt;url&gt;https://www.ncbi.nlm.nih.gov/pubmed/25211548&lt;/url&gt;&lt;/related-urls&gt;&lt;/urls&gt;&lt;electronic-resource-num&gt;10.3109/17435390.2014.94894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enorhabditis elegan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chelea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Rocheleau&lt;/Author&gt;&lt;Year&gt;2015&lt;/Year&gt;&lt;RecNum&gt;917&lt;/RecNum&gt;&lt;DisplayText&gt;&lt;style face="superscript"&gt;47&lt;/style&gt;&lt;/DisplayText&gt;&lt;record&gt;&lt;rec-number&gt;917&lt;/rec-number&gt;&lt;foreign-keys&gt;&lt;key app="EN" db-id="xs0azz2xg5zradewdz8vefw4p0a9t0wfxex9" timestamp="1490088684"&gt;917&lt;/key&gt;&lt;key app="ENWeb" db-id=""&gt;0&lt;/key&gt;&lt;/foreign-keys&gt;&lt;ref-type name="Journal Article"&gt;17&lt;/ref-type&gt;&lt;contributors&gt;&lt;authors&gt;&lt;author&gt;Rocheleau, S.&lt;/author&gt;&lt;author&gt;Arbour, M.&lt;/author&gt;&lt;author&gt;Elias, M.&lt;/author&gt;&lt;author&gt;Sunahara, G. I.&lt;/author&gt;&lt;author&gt;Masson, L.&lt;/author&gt;&lt;/authors&gt;&lt;/contributors&gt;&lt;auth-address&gt;National Research Council of Canada , Montreal, Quebec , Canada.&lt;/auth-address&gt;&lt;titles&gt;&lt;title&gt;Toxicogenomic effects of nano- and bulk-TiO2 particles in the soil nematode Caenorhabditis elegans&lt;/title&gt;&lt;secondary-title&gt;Nanotoxicology&lt;/secondary-title&gt;&lt;/titles&gt;&lt;periodical&gt;&lt;full-title&gt;Nanotoxicology&lt;/full-title&gt;&lt;/periodical&gt;&lt;pages&gt;502-12&lt;/pages&gt;&lt;volume&gt;9&lt;/volume&gt;&lt;number&gt;4&lt;/number&gt;&lt;keywords&gt;&lt;keyword&gt;Animals&lt;/keyword&gt;&lt;keyword&gt;Caenorhabditis elegans/*drug effects/genetics/physiology&lt;/keyword&gt;&lt;keyword&gt;*Genomics&lt;/keyword&gt;&lt;keyword&gt;Metal Nanoparticles/*toxicity&lt;/keyword&gt;&lt;keyword&gt;Reverse Transcriptase Polymerase Chain Reaction&lt;/keyword&gt;&lt;keyword&gt;Soil&lt;/keyword&gt;&lt;keyword&gt;Titanium/*toxicity&lt;/keyword&gt;&lt;keyword&gt;Gene expression&lt;/keyword&gt;&lt;keyword&gt;juglone&lt;/keyword&gt;&lt;keyword&gt;nanoparticles&lt;/keyword&gt;&lt;keyword&gt;oxidative stress&lt;/keyword&gt;&lt;keyword&gt;titanium dioxide&lt;/keyword&gt;&lt;/keywords&gt;&lt;dates&gt;&lt;year&gt;2015&lt;/year&gt;&lt;pub-dates&gt;&lt;date&gt;May&lt;/date&gt;&lt;/pub-dates&gt;&lt;/dates&gt;&lt;isbn&gt;1743-5404 (Electronic)&amp;#xD;1743-5390 (Linking)&lt;/isbn&gt;&lt;accession-num&gt;25211548&lt;/accession-num&gt;&lt;urls&gt;&lt;related-urls&gt;&lt;url&gt;https://www.ncbi.nlm.nih.gov/pubmed/25211548&lt;/url&gt;&lt;/related-urls&gt;&lt;/urls&gt;&lt;electronic-resource-num&gt;10.3109/17435390.2014.94894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enorhabditis elegan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chelea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Rocheleau&lt;/Author&gt;&lt;Year&gt;2015&lt;/Year&gt;&lt;RecNum&gt;917&lt;/RecNum&gt;&lt;DisplayText&gt;&lt;style face="superscript"&gt;47&lt;/style&gt;&lt;/DisplayText&gt;&lt;record&gt;&lt;rec-number&gt;917&lt;/rec-number&gt;&lt;foreign-keys&gt;&lt;key app="EN" db-id="xs0azz2xg5zradewdz8vefw4p0a9t0wfxex9" timestamp="1490088684"&gt;917&lt;/key&gt;&lt;key app="ENWeb" db-id=""&gt;0&lt;/key&gt;&lt;/foreign-keys&gt;&lt;ref-type name="Journal Article"&gt;17&lt;/ref-type&gt;&lt;contributors&gt;&lt;authors&gt;&lt;author&gt;Rocheleau, S.&lt;/author&gt;&lt;author&gt;Arbour, M.&lt;/author&gt;&lt;author&gt;Elias, M.&lt;/author&gt;&lt;author&gt;Sunahara, G. I.&lt;/author&gt;&lt;author&gt;Masson, L.&lt;/author&gt;&lt;/authors&gt;&lt;/contributors&gt;&lt;auth-address&gt;National Research Council of Canada , Montreal, Quebec , Canada.&lt;/auth-address&gt;&lt;titles&gt;&lt;title&gt;Toxicogenomic effects of nano- and bulk-TiO2 particles in the soil nematode Caenorhabditis elegans&lt;/title&gt;&lt;secondary-title&gt;Nanotoxicology&lt;/secondary-title&gt;&lt;/titles&gt;&lt;periodical&gt;&lt;full-title&gt;Nanotoxicology&lt;/full-title&gt;&lt;/periodical&gt;&lt;pages&gt;502-12&lt;/pages&gt;&lt;volume&gt;9&lt;/volume&gt;&lt;number&gt;4&lt;/number&gt;&lt;keywords&gt;&lt;keyword&gt;Animals&lt;/keyword&gt;&lt;keyword&gt;Caenorhabditis elegans/*drug effects/genetics/physiology&lt;/keyword&gt;&lt;keyword&gt;*Genomics&lt;/keyword&gt;&lt;keyword&gt;Metal Nanoparticles/*toxicity&lt;/keyword&gt;&lt;keyword&gt;Reverse Transcriptase Polymerase Chain Reaction&lt;/keyword&gt;&lt;keyword&gt;Soil&lt;/keyword&gt;&lt;keyword&gt;Titanium/*toxicity&lt;/keyword&gt;&lt;keyword&gt;Gene expression&lt;/keyword&gt;&lt;keyword&gt;juglone&lt;/keyword&gt;&lt;keyword&gt;nanoparticles&lt;/keyword&gt;&lt;keyword&gt;oxidative stress&lt;/keyword&gt;&lt;keyword&gt;titanium dioxide&lt;/keyword&gt;&lt;/keywords&gt;&lt;dates&gt;&lt;year&gt;2015&lt;/year&gt;&lt;pub-dates&gt;&lt;date&gt;May&lt;/date&gt;&lt;/pub-dates&gt;&lt;/dates&gt;&lt;isbn&gt;1743-5404 (Electronic)&amp;#xD;1743-5390 (Linking)&lt;/isbn&gt;&lt;accession-num&gt;25211548&lt;/accession-num&gt;&lt;urls&gt;&lt;related-urls&gt;&lt;url&gt;https://www.ncbi.nlm.nih.gov/pubmed/25211548&lt;/url&gt;&lt;/related-urls&gt;&lt;/urls&gt;&lt;electronic-resource-num&gt;10.3109/17435390.2014.94894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enorhabditis elegan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chelea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Rocheleau&lt;/Author&gt;&lt;Year&gt;2015&lt;/Year&gt;&lt;RecNum&gt;917&lt;/RecNum&gt;&lt;DisplayText&gt;&lt;style face="superscript"&gt;47&lt;/style&gt;&lt;/DisplayText&gt;&lt;record&gt;&lt;rec-number&gt;917&lt;/rec-number&gt;&lt;foreign-keys&gt;&lt;key app="EN" db-id="xs0azz2xg5zradewdz8vefw4p0a9t0wfxex9" timestamp="1490088684"&gt;917&lt;/key&gt;&lt;key app="ENWeb" db-id=""&gt;0&lt;/key&gt;&lt;/foreign-keys&gt;&lt;ref-type name="Journal Article"&gt;17&lt;/ref-type&gt;&lt;contributors&gt;&lt;authors&gt;&lt;author&gt;Rocheleau, S.&lt;/author&gt;&lt;author&gt;Arbour, M.&lt;/author&gt;&lt;author&gt;Elias, M.&lt;/author&gt;&lt;author&gt;Sunahara, G. I.&lt;/author&gt;&lt;author&gt;Masson, L.&lt;/author&gt;&lt;/authors&gt;&lt;/contributors&gt;&lt;auth-address&gt;National Research Council of Canada , Montreal, Quebec , Canada.&lt;/auth-address&gt;&lt;titles&gt;&lt;title&gt;Toxicogenomic effects of nano- and bulk-TiO2 particles in the soil nematode Caenorhabditis elegans&lt;/title&gt;&lt;secondary-title&gt;Nanotoxicology&lt;/secondary-title&gt;&lt;/titles&gt;&lt;periodical&gt;&lt;full-title&gt;Nanotoxicology&lt;/full-title&gt;&lt;/periodical&gt;&lt;pages&gt;502-12&lt;/pages&gt;&lt;volume&gt;9&lt;/volume&gt;&lt;number&gt;4&lt;/number&gt;&lt;keywords&gt;&lt;keyword&gt;Animals&lt;/keyword&gt;&lt;keyword&gt;Caenorhabditis elegans/*drug effects/genetics/physiology&lt;/keyword&gt;&lt;keyword&gt;*Genomics&lt;/keyword&gt;&lt;keyword&gt;Metal Nanoparticles/*toxicity&lt;/keyword&gt;&lt;keyword&gt;Reverse Transcriptase Polymerase Chain Reaction&lt;/keyword&gt;&lt;keyword&gt;Soil&lt;/keyword&gt;&lt;keyword&gt;Titanium/*toxicity&lt;/keyword&gt;&lt;keyword&gt;Gene expression&lt;/keyword&gt;&lt;keyword&gt;juglone&lt;/keyword&gt;&lt;keyword&gt;nanoparticles&lt;/keyword&gt;&lt;keyword&gt;oxidative stress&lt;/keyword&gt;&lt;keyword&gt;titanium dioxide&lt;/keyword&gt;&lt;/keywords&gt;&lt;dates&gt;&lt;year&gt;2015&lt;/year&gt;&lt;pub-dates&gt;&lt;date&gt;May&lt;/date&gt;&lt;/pub-dates&gt;&lt;/dates&gt;&lt;isbn&gt;1743-5404 (Electronic)&amp;#xD;1743-5390 (Linking)&lt;/isbn&gt;&lt;accession-num&gt;25211548&lt;/accession-num&gt;&lt;urls&gt;&lt;related-urls&gt;&lt;url&gt;https://www.ncbi.nlm.nih.gov/pubmed/25211548&lt;/url&gt;&lt;/related-urls&gt;&lt;/urls&gt;&lt;electronic-resource-num&gt;10.3109/17435390.2014.94894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enorhabditis elegan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chelea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Rocheleau&lt;/Author&gt;&lt;Year&gt;2015&lt;/Year&gt;&lt;RecNum&gt;917&lt;/RecNum&gt;&lt;DisplayText&gt;&lt;style face="superscript"&gt;47&lt;/style&gt;&lt;/DisplayText&gt;&lt;record&gt;&lt;rec-number&gt;917&lt;/rec-number&gt;&lt;foreign-keys&gt;&lt;key app="EN" db-id="xs0azz2xg5zradewdz8vefw4p0a9t0wfxex9" timestamp="1490088684"&gt;917&lt;/key&gt;&lt;key app="ENWeb" db-id=""&gt;0&lt;/key&gt;&lt;/foreign-keys&gt;&lt;ref-type name="Journal Article"&gt;17&lt;/ref-type&gt;&lt;contributors&gt;&lt;authors&gt;&lt;author&gt;Rocheleau, S.&lt;/author&gt;&lt;author&gt;Arbour, M.&lt;/author&gt;&lt;author&gt;Elias, M.&lt;/author&gt;&lt;author&gt;Sunahara, G. I.&lt;/author&gt;&lt;author&gt;Masson, L.&lt;/author&gt;&lt;/authors&gt;&lt;/contributors&gt;&lt;auth-address&gt;National Research Council of Canada , Montreal, Quebec , Canada.&lt;/auth-address&gt;&lt;titles&gt;&lt;title&gt;Toxicogenomic effects of nano- and bulk-TiO2 particles in the soil nematode Caenorhabditis elegans&lt;/title&gt;&lt;secondary-title&gt;Nanotoxicology&lt;/secondary-title&gt;&lt;/titles&gt;&lt;periodical&gt;&lt;full-title&gt;Nanotoxicology&lt;/full-title&gt;&lt;/periodical&gt;&lt;pages&gt;502-12&lt;/pages&gt;&lt;volume&gt;9&lt;/volume&gt;&lt;number&gt;4&lt;/number&gt;&lt;keywords&gt;&lt;keyword&gt;Animals&lt;/keyword&gt;&lt;keyword&gt;Caenorhabditis elegans/*drug effects/genetics/physiology&lt;/keyword&gt;&lt;keyword&gt;*Genomics&lt;/keyword&gt;&lt;keyword&gt;Metal Nanoparticles/*toxicity&lt;/keyword&gt;&lt;keyword&gt;Reverse Transcriptase Polymerase Chain Reaction&lt;/keyword&gt;&lt;keyword&gt;Soil&lt;/keyword&gt;&lt;keyword&gt;Titanium/*toxicity&lt;/keyword&gt;&lt;keyword&gt;Gene expression&lt;/keyword&gt;&lt;keyword&gt;juglone&lt;/keyword&gt;&lt;keyword&gt;nanoparticles&lt;/keyword&gt;&lt;keyword&gt;oxidative stress&lt;/keyword&gt;&lt;keyword&gt;titanium dioxide&lt;/keyword&gt;&lt;/keywords&gt;&lt;dates&gt;&lt;year&gt;2015&lt;/year&gt;&lt;pub-dates&gt;&lt;date&gt;May&lt;/date&gt;&lt;/pub-dates&gt;&lt;/dates&gt;&lt;isbn&gt;1743-5404 (Electronic)&amp;#xD;1743-5390 (Linking)&lt;/isbn&gt;&lt;accession-num&gt;25211548&lt;/accession-num&gt;&lt;urls&gt;&lt;related-urls&gt;&lt;url&gt;https://www.ncbi.nlm.nih.gov/pubmed/25211548&lt;/url&gt;&lt;/related-urls&gt;&lt;/urls&gt;&lt;electronic-resource-num&gt;10.3109/17435390.2014.94894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enorhabditis elegan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cheleau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Rocheleau&lt;/Author&gt;&lt;Year&gt;2015&lt;/Year&gt;&lt;RecNum&gt;917&lt;/RecNum&gt;&lt;DisplayText&gt;&lt;style face="superscript"&gt;47&lt;/style&gt;&lt;/DisplayText&gt;&lt;record&gt;&lt;rec-number&gt;917&lt;/rec-number&gt;&lt;foreign-keys&gt;&lt;key app="EN" db-id="xs0azz2xg5zradewdz8vefw4p0a9t0wfxex9" timestamp="1490088684"&gt;917&lt;/key&gt;&lt;key app="ENWeb" db-id=""&gt;0&lt;/key&gt;&lt;/foreign-keys&gt;&lt;ref-type name="Journal Article"&gt;17&lt;/ref-type&gt;&lt;contributors&gt;&lt;authors&gt;&lt;author&gt;Rocheleau, S.&lt;/author&gt;&lt;author&gt;Arbour, M.&lt;/author&gt;&lt;author&gt;Elias, M.&lt;/author&gt;&lt;author&gt;Sunahara, G. I.&lt;/author&gt;&lt;author&gt;Masson, L.&lt;/author&gt;&lt;/authors&gt;&lt;/contributors&gt;&lt;auth-address&gt;National Research Council of Canada , Montreal, Quebec , Canada.&lt;/auth-address&gt;&lt;titles&gt;&lt;title&gt;Toxicogenomic effects of nano- and bulk-TiO2 particles in the soil nematode Caenorhabditis elegans&lt;/title&gt;&lt;secondary-title&gt;Nanotoxicology&lt;/secondary-title&gt;&lt;/titles&gt;&lt;periodical&gt;&lt;full-title&gt;Nanotoxicology&lt;/full-title&gt;&lt;/periodical&gt;&lt;pages&gt;502-12&lt;/pages&gt;&lt;volume&gt;9&lt;/volume&gt;&lt;number&gt;4&lt;/number&gt;&lt;keywords&gt;&lt;keyword&gt;Animals&lt;/keyword&gt;&lt;keyword&gt;Caenorhabditis elegans/*drug effects/genetics/physiology&lt;/keyword&gt;&lt;keyword&gt;*Genomics&lt;/keyword&gt;&lt;keyword&gt;Metal Nanoparticles/*toxicity&lt;/keyword&gt;&lt;keyword&gt;Reverse Transcriptase Polymerase Chain Reaction&lt;/keyword&gt;&lt;keyword&gt;Soil&lt;/keyword&gt;&lt;keyword&gt;Titanium/*toxicity&lt;/keyword&gt;&lt;keyword&gt;Gene expression&lt;/keyword&gt;&lt;keyword&gt;juglone&lt;/keyword&gt;&lt;keyword&gt;nanoparticles&lt;/keyword&gt;&lt;keyword&gt;oxidative stress&lt;/keyword&gt;&lt;keyword&gt;titanium dioxide&lt;/keyword&gt;&lt;/keywords&gt;&lt;dates&gt;&lt;year&gt;2015&lt;/year&gt;&lt;pub-dates&gt;&lt;date&gt;May&lt;/date&gt;&lt;/pub-dates&gt;&lt;/dates&gt;&lt;isbn&gt;1743-5404 (Electronic)&amp;#xD;1743-5390 (Linking)&lt;/isbn&gt;&lt;accession-num&gt;25211548&lt;/accession-num&gt;&lt;urls&gt;&lt;related-urls&gt;&lt;url&gt;https://www.ncbi.nlm.nih.gov/pubmed/25211548&lt;/url&gt;&lt;/related-urls&gt;&lt;/urls&gt;&lt;electronic-resource-num&gt;10.3109/17435390.2014.948941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3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7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enorhabditis elegan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y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1.1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8.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orella sp.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565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y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1.1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8.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orella sp.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16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y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1.1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8.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Scenedesmus subspicatus 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752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y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1.1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8.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Scenedesmus subspicatus 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139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y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1.1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8.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orella sp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956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oy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Sb3k8L0F1dGhvcj48WWVhcj4yMDE2PC9ZZWFyPjxSZWNO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1.1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8.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Scenedesmus subspicatus 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632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Sadiq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Sadiq&lt;/Author&gt;&lt;Year&gt;2011&lt;/Year&gt;&lt;RecNum&gt;1142&lt;/RecNum&gt;&lt;DisplayText&gt;&lt;style face="superscript"&gt;49&lt;/style&gt;&lt;/DisplayText&gt;&lt;record&gt;&lt;rec-number&gt;1142&lt;/rec-number&gt;&lt;foreign-keys&gt;&lt;key app="EN" db-id="xs0azz2xg5zradewdz8vefw4p0a9t0wfxex9" timestamp="1540200252"&gt;1142&lt;/key&gt;&lt;key app="ENWeb" db-id=""&gt;0&lt;/key&gt;&lt;/foreign-keys&gt;&lt;ref-type name="Journal Article"&gt;17&lt;/ref-type&gt;&lt;contributors&gt;&lt;authors&gt;&lt;author&gt;Sadiq, I. M.&lt;/author&gt;&lt;author&gt;Dalai, S.&lt;/author&gt;&lt;author&gt;Chandrasekaran, N.&lt;/author&gt;&lt;author&gt;Mukherjee, A.&lt;/author&gt;&lt;/authors&gt;&lt;/contributors&gt;&lt;auth-address&gt;Nanobio-Medicine Laboratory, School of Bio Sciences &amp;amp; Technology, VIT-University, Vellore 632014, India.&lt;/auth-address&gt;&lt;titles&gt;&lt;title&gt;Ecotoxicity study of titania (TiO(2)) NPs on two microalgae species: Scenedesmus sp. and Chlorella sp&lt;/title&gt;&lt;secondary-title&gt;Ecotoxicol Environ Saf&lt;/secondary-title&gt;&lt;/titles&gt;&lt;periodical&gt;&lt;full-title&gt;Ecotoxicol Environ Saf&lt;/full-title&gt;&lt;/periodical&gt;&lt;pages&gt;1180-7&lt;/pages&gt;&lt;volume&gt;74&lt;/volume&gt;&lt;number&gt;5&lt;/number&gt;&lt;edition&gt;2011/04/13&lt;/edition&gt;&lt;keywords&gt;&lt;keyword&gt;Chlorella/*drug effects/growth &amp;amp; development/metabolism&lt;/keyword&gt;&lt;keyword&gt;Chlorophyll/metabolism&lt;/keyword&gt;&lt;keyword&gt;Fresh Water/chemistry&lt;/keyword&gt;&lt;keyword&gt;Metal Nanoparticles/*toxicity/ultrastructure&lt;/keyword&gt;&lt;keyword&gt;Microscopy, Electron, Scanning&lt;/keyword&gt;&lt;keyword&gt;Microscopy, Electron, Transmission&lt;/keyword&gt;&lt;keyword&gt;Particle Size&lt;/keyword&gt;&lt;keyword&gt;Scenedesmus/*drug effects/growth &amp;amp; development/metabolism&lt;/keyword&gt;&lt;keyword&gt;Titanium/metabolism/*toxicity&lt;/keyword&gt;&lt;keyword&gt;Water Pollutants, Chemical/metabolism/*toxicity&lt;/keyword&gt;&lt;keyword&gt;X-Ray Diffraction&lt;/keyword&gt;&lt;/keywords&gt;&lt;dates&gt;&lt;year&gt;2011&lt;/year&gt;&lt;pub-dates&gt;&lt;date&gt;Jul&lt;/date&gt;&lt;/pub-dates&gt;&lt;/dates&gt;&lt;isbn&gt;1090-2414 (Electronic)&amp;#xD;0147-6513 (Linking)&lt;/isbn&gt;&lt;accession-num&gt;21481931&lt;/accession-num&gt;&lt;urls&gt;&lt;related-urls&gt;&lt;url&gt;https://www.ncbi.nlm.nih.gov/pubmed/21481931&lt;/url&gt;&lt;/related-urls&gt;&lt;/urls&gt;&lt;electronic-resource-num&gt;10.1016/j.ecoenv.2011.03.006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orella sp.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9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Sadiq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Sadiq&lt;/Author&gt;&lt;Year&gt;2011&lt;/Year&gt;&lt;RecNum&gt;1142&lt;/RecNum&gt;&lt;DisplayText&gt;&lt;style face="superscript"&gt;49&lt;/style&gt;&lt;/DisplayText&gt;&lt;record&gt;&lt;rec-number&gt;1142&lt;/rec-number&gt;&lt;foreign-keys&gt;&lt;key app="EN" db-id="xs0azz2xg5zradewdz8vefw4p0a9t0wfxex9" timestamp="1540200252"&gt;1142&lt;/key&gt;&lt;key app="ENWeb" db-id=""&gt;0&lt;/key&gt;&lt;/foreign-keys&gt;&lt;ref-type name="Journal Article"&gt;17&lt;/ref-type&gt;&lt;contributors&gt;&lt;authors&gt;&lt;author&gt;Sadiq, I. M.&lt;/author&gt;&lt;author&gt;Dalai, S.&lt;/author&gt;&lt;author&gt;Chandrasekaran, N.&lt;/author&gt;&lt;author&gt;Mukherjee, A.&lt;/author&gt;&lt;/authors&gt;&lt;/contributors&gt;&lt;auth-address&gt;Nanobio-Medicine Laboratory, School of Bio Sciences &amp;amp; Technology, VIT-University, Vellore 632014, India.&lt;/auth-address&gt;&lt;titles&gt;&lt;title&gt;Ecotoxicity study of titania (TiO(2)) NPs on two microalgae species: Scenedesmus sp. and Chlorella sp&lt;/title&gt;&lt;secondary-title&gt;Ecotoxicol Environ Saf&lt;/secondary-title&gt;&lt;/titles&gt;&lt;periodical&gt;&lt;full-title&gt;Ecotoxicol Environ Saf&lt;/full-title&gt;&lt;/periodical&gt;&lt;pages&gt;1180-7&lt;/pages&gt;&lt;volume&gt;74&lt;/volume&gt;&lt;number&gt;5&lt;/number&gt;&lt;edition&gt;2011/04/13&lt;/edition&gt;&lt;keywords&gt;&lt;keyword&gt;Chlorella/*drug effects/growth &amp;amp; development/metabolism&lt;/keyword&gt;&lt;keyword&gt;Chlorophyll/metabolism&lt;/keyword&gt;&lt;keyword&gt;Fresh Water/chemistry&lt;/keyword&gt;&lt;keyword&gt;Metal Nanoparticles/*toxicity/ultrastructure&lt;/keyword&gt;&lt;keyword&gt;Microscopy, Electron, Scanning&lt;/keyword&gt;&lt;keyword&gt;Microscopy, Electron, Transmission&lt;/keyword&gt;&lt;keyword&gt;Particle Size&lt;/keyword&gt;&lt;keyword&gt;Scenedesmus/*drug effects/growth &amp;amp; development/metabolism&lt;/keyword&gt;&lt;keyword&gt;Titanium/metabolism/*toxicity&lt;/keyword&gt;&lt;keyword&gt;Water Pollutants, Chemical/metabolism/*toxicity&lt;/keyword&gt;&lt;keyword&gt;X-Ray Diffraction&lt;/keyword&gt;&lt;/keywords&gt;&lt;dates&gt;&lt;year&gt;2011&lt;/year&gt;&lt;pub-dates&gt;&lt;date&gt;Jul&lt;/date&gt;&lt;/pub-dates&gt;&lt;/dates&gt;&lt;isbn&gt;1090-2414 (Electronic)&amp;#xD;0147-6513 (Linking)&lt;/isbn&gt;&lt;accession-num&gt;21481931&lt;/accession-num&gt;&lt;urls&gt;&lt;related-urls&gt;&lt;url&gt;https://www.ncbi.nlm.nih.gov/pubmed/21481931&lt;/url&gt;&lt;/related-urls&gt;&lt;/urls&gt;&lt;electronic-resource-num&gt;10.1016/j.ecoenv.2011.03.006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A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Scenedesmus subspicatus 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Salieri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Salieri&lt;/Author&gt;&lt;Year&gt;2015&lt;/Year&gt;&lt;RecNum&gt;897&lt;/RecNum&gt;&lt;DisplayText&gt;&lt;style face="superscript"&gt;50&lt;/style&gt;&lt;/DisplayText&gt;&lt;record&gt;&lt;rec-number&gt;897&lt;/rec-number&gt;&lt;foreign-keys&gt;&lt;key app="EN" db-id="xs0azz2xg5zradewdz8vefw4p0a9t0wfxex9" timestamp="1489565095"&gt;897&lt;/key&gt;&lt;key app="ENWeb" db-id=""&gt;0&lt;/key&gt;&lt;/foreign-keys&gt;&lt;ref-type name="Journal Article"&gt;17&lt;/ref-type&gt;&lt;contributors&gt;&lt;authors&gt;&lt;author&gt;Salieri, B.&lt;/author&gt;&lt;author&gt;Pasteris, A.&lt;/author&gt;&lt;author&gt;Baumann, J.&lt;/author&gt;&lt;author&gt;Righi, S.&lt;/author&gt;&lt;author&gt;Köser, Jan&lt;/author&gt;&lt;author&gt;D&amp;apos;Amato, R.&lt;/author&gt;&lt;author&gt;Mazzesi, Benedetta&lt;/author&gt;&lt;author&gt;Filser, J.&lt;/author&gt;&lt;/authors&gt;&lt;/contributors&gt;&lt;titles&gt;&lt;title&gt;Does the exposure mode to ENPs influence their toxicity to aquatic species? A case study with TiO2 nanoparticles and Daphnia magna&lt;/title&gt;&lt;secondary-title&gt;Environ Sci Pollut Res&lt;/secondary-title&gt;&lt;/titles&gt;&lt;periodical&gt;&lt;full-title&gt;Environ Sci Pollut Res&lt;/full-title&gt;&lt;/periodical&gt;&lt;pages&gt;5050-5058&lt;/pages&gt;&lt;volume&gt;22&lt;/volume&gt;&lt;dates&gt;&lt;year&gt;2015&lt;/year&gt;&lt;/dates&gt;&lt;urls&gt;&lt;/urls&gt;&lt;electronic-resource-num&gt;10.1007/s11356-014-4005-2)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0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2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Salieri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Salieri&lt;/Author&gt;&lt;Year&gt;2015&lt;/Year&gt;&lt;RecNum&gt;897&lt;/RecNum&gt;&lt;DisplayText&gt;&lt;style face="superscript"&gt;50&lt;/style&gt;&lt;/DisplayText&gt;&lt;record&gt;&lt;rec-number&gt;897&lt;/rec-number&gt;&lt;foreign-keys&gt;&lt;key app="EN" db-id="xs0azz2xg5zradewdz8vefw4p0a9t0wfxex9" timestamp="1489565095"&gt;897&lt;/key&gt;&lt;key app="ENWeb" db-id=""&gt;0&lt;/key&gt;&lt;/foreign-keys&gt;&lt;ref-type name="Journal Article"&gt;17&lt;/ref-type&gt;&lt;contributors&gt;&lt;authors&gt;&lt;author&gt;Salieri, B.&lt;/author&gt;&lt;author&gt;Pasteris, A.&lt;/author&gt;&lt;author&gt;Baumann, J.&lt;/author&gt;&lt;author&gt;Righi, S.&lt;/author&gt;&lt;author&gt;Köser, Jan&lt;/author&gt;&lt;author&gt;D&amp;apos;Amato, R.&lt;/author&gt;&lt;author&gt;Mazzesi, Benedetta&lt;/author&gt;&lt;author&gt;Filser, J.&lt;/author&gt;&lt;/authors&gt;&lt;/contributors&gt;&lt;titles&gt;&lt;title&gt;Does the exposure mode to ENPs influence their toxicity to aquatic species? A case study with TiO2 nanoparticles and Daphnia magna&lt;/title&gt;&lt;secondary-title&gt;Environ Sci Pollut Res&lt;/secondary-title&gt;&lt;/titles&gt;&lt;periodical&gt;&lt;full-title&gt;Environ Sci Pollut Res&lt;/full-title&gt;&lt;/periodical&gt;&lt;pages&gt;5050-5058&lt;/pages&gt;&lt;volume&gt;22&lt;/volume&gt;&lt;dates&gt;&lt;year&gt;2015&lt;/year&gt;&lt;/dates&gt;&lt;urls&gt;&lt;/urls&gt;&lt;electronic-resource-num&gt;10.1007/s11356-014-4005-2)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0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3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Salieri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Salieri&lt;/Author&gt;&lt;Year&gt;2015&lt;/Year&gt;&lt;RecNum&gt;897&lt;/RecNum&gt;&lt;DisplayText&gt;&lt;style face="superscript"&gt;50&lt;/style&gt;&lt;/DisplayText&gt;&lt;record&gt;&lt;rec-number&gt;897&lt;/rec-number&gt;&lt;foreign-keys&gt;&lt;key app="EN" db-id="xs0azz2xg5zradewdz8vefw4p0a9t0wfxex9" timestamp="1489565095"&gt;897&lt;/key&gt;&lt;key app="ENWeb" db-id=""&gt;0&lt;/key&gt;&lt;/foreign-keys&gt;&lt;ref-type name="Journal Article"&gt;17&lt;/ref-type&gt;&lt;contributors&gt;&lt;authors&gt;&lt;author&gt;Salieri, B.&lt;/author&gt;&lt;author&gt;Pasteris, A.&lt;/author&gt;&lt;author&gt;Baumann, J.&lt;/author&gt;&lt;author&gt;Righi, S.&lt;/author&gt;&lt;author&gt;Köser, Jan&lt;/author&gt;&lt;author&gt;D&amp;apos;Amato, R.&lt;/author&gt;&lt;author&gt;Mazzesi, Benedetta&lt;/author&gt;&lt;author&gt;Filser, J.&lt;/author&gt;&lt;/authors&gt;&lt;/contributors&gt;&lt;titles&gt;&lt;title&gt;Does the exposure mode to ENPs influence their toxicity to aquatic species? A case study with TiO2 nanoparticles and Daphnia magna&lt;/title&gt;&lt;secondary-title&gt;Environ Sci Pollut Res&lt;/secondary-title&gt;&lt;/titles&gt;&lt;periodical&gt;&lt;full-title&gt;Environ Sci Pollut Res&lt;/full-title&gt;&lt;/periodical&gt;&lt;pages&gt;5050-5058&lt;/pages&gt;&lt;volume&gt;22&lt;/volume&gt;&lt;dates&gt;&lt;year&gt;2015&lt;/year&gt;&lt;/dates&gt;&lt;urls&gt;&lt;/urls&gt;&lt;electronic-resource-num&gt;10.1007/s11356-014-4005-2)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0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5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2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Seitz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TZWl0ejwvQXV0aG9yPjxZZWFyPjIwMTY8L1llYXI+PFJl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TZWl0ejwvQXV0aG9yPjxZZWFyPjIwMTY8L1llYXI+PFJl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1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98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Seitz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TZWl0ejwvQXV0aG9yPjxZZWFyPjIwMTY8L1llYXI+PFJl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TZWl0ejwvQXV0aG9yPjxZZWFyPjIwMTY8L1llYXI+PFJl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1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5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Sendra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TZW5kcmE8L0F1dGhvcj48WWVhcj4yMDE3PC9ZZWFyPjxS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TZW5kcmE8L0F1dGhvcj48WWVhcj4yMDE3PC9ZZWFyPjxS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2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9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1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amydomonas reinhardtii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3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>Sendra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TZW5kcmE8L0F1dGhvcj48WWVhcj4yMDE3PC9ZZWFyPjxS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TZW5kcmE8L0F1dGhvcj48WWVhcj4yMDE3PC9ZZWFyPjxS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2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9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1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amydomonas reinhardtii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517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Wang, Hu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Wang&lt;/Author&gt;&lt;Year&gt;2011&lt;/Year&gt;&lt;RecNum&gt;1138&lt;/RecNum&gt;&lt;DisplayText&gt;&lt;style face="superscript"&gt;53&lt;/style&gt;&lt;/DisplayText&gt;&lt;record&gt;&lt;rec-number&gt;1138&lt;/rec-number&gt;&lt;foreign-keys&gt;&lt;key app="EN" db-id="xs0azz2xg5zradewdz8vefw4p0a9t0wfxex9" timestamp="1540200231"&gt;1138&lt;/key&gt;&lt;key app="ENWeb" db-id=""&gt;0&lt;/key&gt;&lt;/foreign-keys&gt;&lt;ref-type name="Journal Article"&gt;17&lt;/ref-type&gt;&lt;contributors&gt;&lt;authors&gt;&lt;author&gt;Wang, D.&lt;/author&gt;&lt;author&gt;Hu, J.&lt;/author&gt;&lt;author&gt;Irons, D. R.&lt;/author&gt;&lt;author&gt;Wang, J.&lt;/author&gt;&lt;/authors&gt;&lt;/contributors&gt;&lt;auth-address&gt;Department of Civil, Architectural and Environmental Engineering, Missouri University of Science and Technology, Rolla, MO 65409, USA. wangjia@mst.edu&lt;/auth-address&gt;&lt;titles&gt;&lt;title&gt;Synergistic toxic effect of nano-TiO and As(V) on Ceriodaphnia dubia&lt;/title&gt;&lt;secondary-title&gt;Sci Total Environ&lt;/secondary-title&gt;&lt;/titles&gt;&lt;periodical&gt;&lt;full-title&gt;Sci Total Environ&lt;/full-title&gt;&lt;abbr-1&gt;Science of the total environment&lt;/abbr-1&gt;&lt;/periodical&gt;&lt;pages&gt;1351-6&lt;/pages&gt;&lt;volume&gt;409&lt;/volume&gt;&lt;number&gt;7&lt;/number&gt;&lt;edition&gt;2011/01/18&lt;/edition&gt;&lt;keywords&gt;&lt;keyword&gt;Animals&lt;/keyword&gt;&lt;keyword&gt;Arsenic/chemistry/*toxicity&lt;/keyword&gt;&lt;keyword&gt;Daphnia/*drug effects&lt;/keyword&gt;&lt;keyword&gt;Drug Synergism&lt;/keyword&gt;&lt;keyword&gt;Metal Nanoparticles/chemistry/*toxicity&lt;/keyword&gt;&lt;keyword&gt;Titanium/chemistry/*toxicity&lt;/keyword&gt;&lt;keyword&gt;Water Pollutants, Chemical/chemistry/*toxicity&lt;/keyword&gt;&lt;/keywords&gt;&lt;dates&gt;&lt;year&gt;2011&lt;/year&gt;&lt;pub-dates&gt;&lt;date&gt;Mar 1&lt;/date&gt;&lt;/pub-dates&gt;&lt;/dates&gt;&lt;isbn&gt;1879-1026 (Electronic)&amp;#xD;0048-9697 (Linking)&lt;/isbn&gt;&lt;accession-num&gt;21239047&lt;/accession-num&gt;&lt;urls&gt;&lt;related-urls&gt;&lt;url&gt;https://www.ncbi.nlm.nih.gov/pubmed/21239047&lt;/url&gt;&lt;/related-urls&gt;&lt;/urls&gt;&lt;electronic-resource-num&gt;10.1016/j.scitotenv.2010.12.024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3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Wang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Wang&lt;/Author&gt;&lt;Year&gt;2009&lt;/Year&gt;&lt;RecNum&gt;650&lt;/RecNum&gt;&lt;DisplayText&gt;&lt;style face="superscript"&gt;54&lt;/style&gt;&lt;/DisplayText&gt;&lt;record&gt;&lt;rec-number&gt;650&lt;/rec-number&gt;&lt;foreign-keys&gt;&lt;key app="EN" db-id="xs0azz2xg5zradewdz8vefw4p0a9t0wfxex9" timestamp="1472025973"&gt;650&lt;/key&gt;&lt;key app="ENWeb" db-id=""&gt;0&lt;/key&gt;&lt;/foreign-keys&gt;&lt;ref-type name="Journal Article"&gt;17&lt;/ref-type&gt;&lt;contributors&gt;&lt;authors&gt;&lt;author&gt;Wang, H.&lt;/author&gt;&lt;author&gt;Wick, R. L.&lt;/author&gt;&lt;author&gt;Xing, B.&lt;/author&gt;&lt;/authors&gt;&lt;/contributors&gt;&lt;auth-address&gt;Department of Plant, Soil and Insect Sciences, University of Massachusetts, Stockbridge Hall, Amherst, MA 01003, USA.&lt;/auth-address&gt;&lt;titles&gt;&lt;title&gt;Toxicity of nanoparticulate and bulk ZnO, Al2O3 and TiO2 to the nematode Caenorhabditis elegans&lt;/title&gt;&lt;secondary-title&gt;Environ Pollut&lt;/secondary-title&gt;&lt;/titles&gt;&lt;periodical&gt;&lt;full-title&gt;Environ Pollut&lt;/full-title&gt;&lt;abbr-1&gt;Environmental pollution&lt;/abbr-1&gt;&lt;/periodical&gt;&lt;pages&gt;1171-7&lt;/pages&gt;&lt;volume&gt;157&lt;/volume&gt;&lt;number&gt;4&lt;/number&gt;&lt;keywords&gt;&lt;keyword&gt;Aluminum Oxide/*toxicity&lt;/keyword&gt;&lt;keyword&gt;Animals&lt;/keyword&gt;&lt;keyword&gt;Caenorhabditis elegans/*drug effects/metabolism&lt;/keyword&gt;&lt;keyword&gt;Dose-Response Relationship, Drug&lt;/keyword&gt;&lt;keyword&gt;Lethal Dose 50&lt;/keyword&gt;&lt;keyword&gt;Metal Nanoparticles/*toxicity&lt;/keyword&gt;&lt;keyword&gt;Microscopy, Electron, Transmission&lt;/keyword&gt;&lt;keyword&gt;Oxidative Stress&lt;/keyword&gt;&lt;keyword&gt;Reproduction/drug effects&lt;/keyword&gt;&lt;keyword&gt;Solubility&lt;/keyword&gt;&lt;keyword&gt;Titanium/*toxicity&lt;/keyword&gt;&lt;keyword&gt;Toxicity Tests, Chronic&lt;/keyword&gt;&lt;keyword&gt;Water Pollutants, Chemical/*toxicity&lt;/keyword&gt;&lt;keyword&gt;Zinc Oxide/*toxicity&lt;/keyword&gt;&lt;/keywords&gt;&lt;dates&gt;&lt;year&gt;2009&lt;/year&gt;&lt;pub-dates&gt;&lt;date&gt;Apr&lt;/date&gt;&lt;/pub-dates&gt;&lt;/dates&gt;&lt;isbn&gt;1873-6424 (Electronic)&amp;#xD;0269-7491 (Linking)&lt;/isbn&gt;&lt;accession-num&gt;19081167&lt;/accession-num&gt;&lt;urls&gt;&lt;related-urls&gt;&lt;url&gt;http://www.ncbi.nlm.nih.gov/pubmed/19081167&lt;/url&gt;&lt;/related-urls&gt;&lt;/urls&gt;&lt;electronic-resource-num&gt;10.1016/j.envpol.2008.11.004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4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9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aenorhabditis elegan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99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Wang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YW5nPC9BdXRob3I+PFllYXI+MjAwODwvWWVhcj48UmVj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YW5nPC9BdXRob3I+PFllYXI+MjAwODwvWWVhcj48UmVj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5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6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0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amydomonas reinhardtii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Warheit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YXJoZWl0PC9BdXRob3I+PFllYXI+MjAwNzwvWWVhcj48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YXJoZWl0PC9BdXRob3I+PFllYXI+MjAwNzwvWWVhcj48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6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1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Warheit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YXJoZWl0PC9BdXRob3I+PFllYXI+MjAwNzwvWWVhcj48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YXJoZWl0PC9BdXRob3I+PFllYXI+MjAwNzwvWWVhcj48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6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1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Raphidocelis subcapitat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1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Warheit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YXJoZWl0PC9BdXRob3I+PFllYXI+MjAwNzwvWWVhcj48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YXJoZWl0PC9BdXRob3I+PFllYXI+MjAwNzwvWWVhcj48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6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7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1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9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Oncorhynchus mykiss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HON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42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Wiench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Wiench&lt;/Author&gt;&lt;Year&gt;2009&lt;/Year&gt;&lt;RecNum&gt;1135&lt;/RecNum&gt;&lt;DisplayText&gt;&lt;style face="superscript"&gt;57&lt;/style&gt;&lt;/DisplayText&gt;&lt;record&gt;&lt;rec-number&gt;1135&lt;/rec-number&gt;&lt;foreign-keys&gt;&lt;key app="EN" db-id="xs0azz2xg5zradewdz8vefw4p0a9t0wfxex9" timestamp="1540200216"&gt;1135&lt;/key&gt;&lt;key app="ENWeb" db-id=""&gt;0&lt;/key&gt;&lt;/foreign-keys&gt;&lt;ref-type name="Journal Article"&gt;17&lt;/ref-type&gt;&lt;contributors&gt;&lt;authors&gt;&lt;author&gt;Wiench, K.&lt;/author&gt;&lt;author&gt;Wohlleben, W.&lt;/author&gt;&lt;author&gt;Hisgen, V.&lt;/author&gt;&lt;author&gt;Radke, K.&lt;/author&gt;&lt;author&gt;Salinas, E.&lt;/author&gt;&lt;author&gt;Zok, S.&lt;/author&gt;&lt;author&gt;Landsiedel, R.&lt;/author&gt;&lt;/authors&gt;&lt;/contributors&gt;&lt;auth-address&gt;BASF, Product Safety--Regulations, Toxicology and Ecology, GUP/CB-Z470, Ludwigshafen, Germany. karin.wiench@basf.com&lt;/auth-address&gt;&lt;titles&gt;&lt;title&gt;Acute and chronic effects of nano- and non-nano-scale TiO(2) and ZnO particles on mobility and reproduction of the freshwater invertebrate Daphnia magna&lt;/title&gt;&lt;secondary-title&gt;Chemosphere&lt;/secondary-title&gt;&lt;/titles&gt;&lt;periodical&gt;&lt;full-title&gt;Chemosphere&lt;/full-title&gt;&lt;abbr-1&gt;Chemosphere&lt;/abbr-1&gt;&lt;/periodical&gt;&lt;pages&gt;1356-65&lt;/pages&gt;&lt;volume&gt;76&lt;/volume&gt;&lt;number&gt;10&lt;/number&gt;&lt;edition&gt;2009/07/08&lt;/edition&gt;&lt;keywords&gt;&lt;keyword&gt;Animals&lt;/keyword&gt;&lt;keyword&gt;Daphnia/*drug effects/growth &amp;amp; development&lt;/keyword&gt;&lt;keyword&gt;Fresh Water&lt;/keyword&gt;&lt;keyword&gt;Metal Nanoparticles/analysis/*toxicity&lt;/keyword&gt;&lt;keyword&gt;Reproduction/drug effects&lt;/keyword&gt;&lt;keyword&gt;Titanium/*chemistry&lt;/keyword&gt;&lt;keyword&gt;Toxicity Tests, Acute&lt;/keyword&gt;&lt;keyword&gt;Water Pollutants, Chemical/analysis/*toxicity&lt;/keyword&gt;&lt;keyword&gt;Zinc Oxide/*chemistry&lt;/keyword&gt;&lt;/keywords&gt;&lt;dates&gt;&lt;year&gt;2009&lt;/year&gt;&lt;pub-dates&gt;&lt;date&gt;Sep&lt;/date&gt;&lt;/pub-dates&gt;&lt;/dates&gt;&lt;isbn&gt;1879-1298 (Electronic)&amp;#xD;0045-6535 (Linking)&lt;/isbn&gt;&lt;accession-num&gt;19580988&lt;/accession-num&gt;&lt;urls&gt;&lt;related-urls&gt;&lt;url&gt;https://www.ncbi.nlm.nih.gov/pubmed/19580988&lt;/url&gt;&lt;/related-urls&gt;&lt;/urls&gt;&lt;electronic-resource-num&gt;10.1016/j.chemosphere.2009.06.025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7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9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Wormington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Wormington&lt;/Author&gt;&lt;Year&gt;2016&lt;/Year&gt;&lt;RecNum&gt;904&lt;/RecNum&gt;&lt;DisplayText&gt;&lt;style face="superscript"&gt;58&lt;/style&gt;&lt;/DisplayText&gt;&lt;record&gt;&lt;rec-number&gt;904&lt;/rec-number&gt;&lt;foreign-keys&gt;&lt;key app="EN" db-id="xs0azz2xg5zradewdz8vefw4p0a9t0wfxex9" timestamp="1489565129"&gt;904&lt;/key&gt;&lt;key app="ENWeb" db-id=""&gt;0&lt;/key&gt;&lt;/foreign-keys&gt;&lt;ref-type name="Journal Article"&gt;17&lt;/ref-type&gt;&lt;contributors&gt;&lt;authors&gt;&lt;author&gt;Wormington, A. M.&lt;/author&gt;&lt;author&gt;Coral, J.&lt;/author&gt;&lt;author&gt;Alloy, M. M.&lt;/author&gt;&lt;author&gt;Damare, C. L.&lt;/author&gt;&lt;author&gt;Mansfield, C. M.&lt;/author&gt;&lt;author&gt;Klaine, S. J.&lt;/author&gt;&lt;author&gt;Bisesi, J. H.&lt;/author&gt;&lt;author&gt;Roberts, A. P.&lt;/author&gt;&lt;/authors&gt;&lt;/contributors&gt;&lt;auth-address&gt;Department of Biological Sciences &amp;amp; Advanced Environmental Research Institute, University of North Texas, Denton, Texas, USA.&amp;#xD;Department of Biological Sciences &amp;amp; Institute of Environmental Toxicology, Clemson University, Pendleton, South Carolina, USA.&amp;#xD;Department of Environmental &amp;amp; Global Health, University of Florida, Gainesville, Florida, USA.&lt;/auth-address&gt;&lt;titles&gt;&lt;title&gt;Effect of natural organic matter on the photo-induced toxicity of titanium dioxide nanoparticles&lt;/title&gt;&lt;secondary-title&gt;Environ Toxicol Chem&lt;/secondary-title&gt;&lt;/titles&gt;&lt;periodical&gt;&lt;full-title&gt;Environ Toxicol Chem&lt;/full-title&gt;&lt;abbr-1&gt;Environmental Toxicology and Chemistry&lt;/abbr-1&gt;&lt;/periodical&gt;&lt;keywords&gt;&lt;keyword&gt;Anatase&lt;/keyword&gt;&lt;keyword&gt;Daphnia magna&lt;/keyword&gt;&lt;keyword&gt;Natural organic matter&lt;/keyword&gt;&lt;keyword&gt;Photo-induced toxicity&lt;/keyword&gt;&lt;keyword&gt;Titanium dioxide nanoparticles&lt;/keyword&gt;&lt;/keywords&gt;&lt;dates&gt;&lt;year&gt;2016&lt;/year&gt;&lt;pub-dates&gt;&lt;date&gt;Dec 07&lt;/date&gt;&lt;/pub-dates&gt;&lt;/dates&gt;&lt;isbn&gt;1552-8618 (Electronic)&amp;#xD;0730-7268 (Linking)&lt;/isbn&gt;&lt;accession-num&gt;27925281&lt;/accession-num&gt;&lt;urls&gt;&lt;related-urls&gt;&lt;url&gt;https://www.ncbi.nlm.nih.gov/pubmed/27925281&lt;/url&gt;&lt;/related-urls&gt;&lt;/urls&gt;&lt;electronic-resource-num&gt;10.1002/etc.3702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>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4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Wormington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Wormington&lt;/Author&gt;&lt;Year&gt;2016&lt;/Year&gt;&lt;RecNum&gt;904&lt;/RecNum&gt;&lt;DisplayText&gt;&lt;style face="superscript"&gt;58&lt;/style&gt;&lt;/DisplayText&gt;&lt;record&gt;&lt;rec-number&gt;904&lt;/rec-number&gt;&lt;foreign-keys&gt;&lt;key app="EN" db-id="xs0azz2xg5zradewdz8vefw4p0a9t0wfxex9" timestamp="1489565129"&gt;904&lt;/key&gt;&lt;key app="ENWeb" db-id=""&gt;0&lt;/key&gt;&lt;/foreign-keys&gt;&lt;ref-type name="Journal Article"&gt;17&lt;/ref-type&gt;&lt;contributors&gt;&lt;authors&gt;&lt;author&gt;Wormington, A. M.&lt;/author&gt;&lt;author&gt;Coral, J.&lt;/author&gt;&lt;author&gt;Alloy, M. M.&lt;/author&gt;&lt;author&gt;Damare, C. L.&lt;/author&gt;&lt;author&gt;Mansfield, C. M.&lt;/author&gt;&lt;author&gt;Klaine, S. J.&lt;/author&gt;&lt;author&gt;Bisesi, J. H.&lt;/author&gt;&lt;author&gt;Roberts, A. P.&lt;/author&gt;&lt;/authors&gt;&lt;/contributors&gt;&lt;auth-address&gt;Department of Biological Sciences &amp;amp; Advanced Environmental Research Institute, University of North Texas, Denton, Texas, USA.&amp;#xD;Department of Biological Sciences &amp;amp; Institute of Environmental Toxicology, Clemson University, Pendleton, South Carolina, USA.&amp;#xD;Department of Environmental &amp;amp; Global Health, University of Florida, Gainesville, Florida, USA.&lt;/auth-address&gt;&lt;titles&gt;&lt;title&gt;Effect of natural organic matter on the photo-induced toxicity of titanium dioxide nanoparticles&lt;/title&gt;&lt;secondary-title&gt;Environ Toxicol Chem&lt;/secondary-title&gt;&lt;/titles&gt;&lt;periodical&gt;&lt;full-title&gt;Environ Toxicol Chem&lt;/full-title&gt;&lt;abbr-1&gt;Environmental Toxicology and Chemistry&lt;/abbr-1&gt;&lt;/periodical&gt;&lt;keywords&gt;&lt;keyword&gt;Anatase&lt;/keyword&gt;&lt;keyword&gt;Daphnia magna&lt;/keyword&gt;&lt;keyword&gt;Natural organic matter&lt;/keyword&gt;&lt;keyword&gt;Photo-induced toxicity&lt;/keyword&gt;&lt;keyword&gt;Titanium dioxide nanoparticles&lt;/keyword&gt;&lt;/keywords&gt;&lt;dates&gt;&lt;year&gt;2016&lt;/year&gt;&lt;pub-dates&gt;&lt;date&gt;Dec 07&lt;/date&gt;&lt;/pub-dates&gt;&lt;/dates&gt;&lt;isbn&gt;1552-8618 (Electronic)&amp;#xD;0730-7268 (Linking)&lt;/isbn&gt;&lt;accession-num&gt;27925281&lt;/accession-num&gt;&lt;urls&gt;&lt;related-urls&gt;&lt;url&gt;https://www.ncbi.nlm.nih.gov/pubmed/27925281&lt;/url&gt;&lt;/related-urls&gt;&lt;/urls&gt;&lt;electronic-resource-num&gt;10.1002/etc.3702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>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5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Wormington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Wormington&lt;/Author&gt;&lt;Year&gt;2016&lt;/Year&gt;&lt;RecNum&gt;904&lt;/RecNum&gt;&lt;DisplayText&gt;&lt;style face="superscript"&gt;58&lt;/style&gt;&lt;/DisplayText&gt;&lt;record&gt;&lt;rec-number&gt;904&lt;/rec-number&gt;&lt;foreign-keys&gt;&lt;key app="EN" db-id="xs0azz2xg5zradewdz8vefw4p0a9t0wfxex9" timestamp="1489565129"&gt;904&lt;/key&gt;&lt;key app="ENWeb" db-id=""&gt;0&lt;/key&gt;&lt;/foreign-keys&gt;&lt;ref-type name="Journal Article"&gt;17&lt;/ref-type&gt;&lt;contributors&gt;&lt;authors&gt;&lt;author&gt;Wormington, A. M.&lt;/author&gt;&lt;author&gt;Coral, J.&lt;/author&gt;&lt;author&gt;Alloy, M. M.&lt;/author&gt;&lt;author&gt;Damare, C. L.&lt;/author&gt;&lt;author&gt;Mansfield, C. M.&lt;/author&gt;&lt;author&gt;Klaine, S. J.&lt;/author&gt;&lt;author&gt;Bisesi, J. H.&lt;/author&gt;&lt;author&gt;Roberts, A. P.&lt;/author&gt;&lt;/authors&gt;&lt;/contributors&gt;&lt;auth-address&gt;Department of Biological Sciences &amp;amp; Advanced Environmental Research Institute, University of North Texas, Denton, Texas, USA.&amp;#xD;Department of Biological Sciences &amp;amp; Institute of Environmental Toxicology, Clemson University, Pendleton, South Carolina, USA.&amp;#xD;Department of Environmental &amp;amp; Global Health, University of Florida, Gainesville, Florida, USA.&lt;/auth-address&gt;&lt;titles&gt;&lt;title&gt;Effect of natural organic matter on the photo-induced toxicity of titanium dioxide nanoparticles&lt;/title&gt;&lt;secondary-title&gt;Environ Toxicol Chem&lt;/secondary-title&gt;&lt;/titles&gt;&lt;periodical&gt;&lt;full-title&gt;Environ Toxicol Chem&lt;/full-title&gt;&lt;abbr-1&gt;Environmental Toxicology and Chemistry&lt;/abbr-1&gt;&lt;/periodical&gt;&lt;keywords&gt;&lt;keyword&gt;Anatase&lt;/keyword&gt;&lt;keyword&gt;Daphnia magna&lt;/keyword&gt;&lt;keyword&gt;Natural organic matter&lt;/keyword&gt;&lt;keyword&gt;Photo-induced toxicity&lt;/keyword&gt;&lt;keyword&gt;Titanium dioxide nanoparticles&lt;/keyword&gt;&lt;/keywords&gt;&lt;dates&gt;&lt;year&gt;2016&lt;/year&gt;&lt;pub-dates&gt;&lt;date&gt;Dec 07&lt;/date&gt;&lt;/pub-dates&gt;&lt;/dates&gt;&lt;isbn&gt;1552-8618 (Electronic)&amp;#xD;0730-7268 (Linking)&lt;/isbn&gt;&lt;accession-num&gt;27925281&lt;/accession-num&gt;&lt;urls&gt;&lt;related-urls&gt;&lt;url&gt;https://www.ncbi.nlm.nih.gov/pubmed/27925281&lt;/url&gt;&lt;/related-urls&gt;&lt;/urls&gt;&lt;electronic-resource-num&gt;10.1002/etc.3702&lt;/electronic-resource-num&gt;&lt;/record&gt;&lt;/Cite&gt;&lt;/EndNote&gt;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8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Wyrwoll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3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Wyrwoll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1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Wyrwoll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8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Wyrwoll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9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Wyrwoll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88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10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Wyrwoll et al.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XeXJ3b2xsPC9BdXRob3I+PFllYXI+MjAxNjwvWWVhcj48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9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6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952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50"/>
        </w:trPr>
        <w:tc>
          <w:tcPr>
            <w:tcW w:w="1926" w:type="dxa"/>
            <w:noWrap/>
            <w:hideMark/>
          </w:tcPr>
          <w:p w:rsidR="007456D4" w:rsidRPr="007456D4" w:rsidRDefault="007456D4" w:rsidP="007B643A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Xiong et al. 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YaW9uZzwvQXV0aG9yPjxZZWFyPjIwMTE8L1llYXI+PFJl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YaW9uZzwvQXV0aG9yPjxZZWFyPjIwMTE8L1llYXI+PFJl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</w:fldData>
              </w:fldCha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B643A" w:rsidRPr="007B643A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0</w:t>
            </w:r>
            <w:r w:rsidR="007B643A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nio Rerio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245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85"/>
        </w:trPr>
        <w:tc>
          <w:tcPr>
            <w:tcW w:w="1926" w:type="dxa"/>
            <w:noWrap/>
            <w:hideMark/>
          </w:tcPr>
          <w:p w:rsidR="007456D4" w:rsidRPr="007456D4" w:rsidRDefault="007456D4" w:rsidP="00FB44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Yang et al. 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Yang&lt;/Author&gt;&lt;Year&gt;2013&lt;/Year&gt;&lt;RecNum&gt;1156&lt;/RecNum&gt;&lt;DisplayText&gt;&lt;style face="superscript"&gt;61&lt;/style&gt;&lt;/DisplayText&gt;&lt;record&gt;&lt;rec-number&gt;1156&lt;/rec-number&gt;&lt;foreign-keys&gt;&lt;key app="EN" db-id="xs0azz2xg5zradewdz8vefw4p0a9t0wfxex9" timestamp="1540200323"&gt;1156&lt;/key&gt;&lt;key app="ENWeb" db-id=""&gt;0&lt;/key&gt;&lt;/foreign-keys&gt;&lt;ref-type name="Journal Article"&gt;17&lt;/ref-type&gt;&lt;contributors&gt;&lt;authors&gt;&lt;author&gt;Yang, S. P.&lt;/author&gt;&lt;author&gt;Bar-Ilan, O.&lt;/author&gt;&lt;author&gt;Peterson, R. E.&lt;/author&gt;&lt;author&gt;Heideman, W.&lt;/author&gt;&lt;author&gt;Hamers, R. J.&lt;/author&gt;&lt;author&gt;Pedersen, J. A.&lt;/author&gt;&lt;/authors&gt;&lt;/contributors&gt;&lt;auth-address&gt;Molecular and Environmental Toxicology Center, University of Wisconsin, Madison, Wisconsin 53706, USA.&lt;/auth-address&gt;&lt;titles&gt;&lt;title&gt;Influence of humic acid on titanium dioxide nanoparticle toxicity to developing zebrafish&lt;/title&gt;&lt;secondary-title&gt;Environ Sci Technol&lt;/secondary-title&gt;&lt;/titles&gt;&lt;periodical&gt;&lt;full-title&gt;Environ Sci Technol&lt;/full-title&gt;&lt;/periodical&gt;&lt;pages&gt;4718-25&lt;/pages&gt;&lt;volume&gt;47&lt;/volume&gt;&lt;number&gt;9&lt;/number&gt;&lt;edition&gt;2013/01/26&lt;/edition&gt;&lt;keywords&gt;&lt;keyword&gt;Animals&lt;/keyword&gt;&lt;keyword&gt;Environment&lt;/keyword&gt;&lt;keyword&gt;*Humic Substances&lt;/keyword&gt;&lt;keyword&gt;Metal Nanoparticles/*toxicity&lt;/keyword&gt;&lt;keyword&gt;Titanium/*toxicity&lt;/keyword&gt;&lt;keyword&gt;Zebrafish&lt;/keyword&gt;&lt;/keywords&gt;&lt;dates&gt;&lt;year&gt;2013&lt;/year&gt;&lt;pub-dates&gt;&lt;date&gt;May 7&lt;/date&gt;&lt;/pub-dates&gt;&lt;/dates&gt;&lt;isbn&gt;1520-5851 (Electronic)&amp;#xD;0013-936X (Linking)&lt;/isbn&gt;&lt;accession-num&gt;23347333&lt;/accession-num&gt;&lt;urls&gt;&lt;related-urls&gt;&lt;url&gt;https://www.ncbi.nlm.nih.gov/pubmed/23347333&lt;/url&gt;&lt;/related-urls&gt;&lt;/urls&gt;&lt;electronic-resource-num&gt;10.1021/es3047334&lt;/electronic-resource-num&gt;&lt;/record&gt;&lt;/Cite&gt;&lt;/EndNote&gt;</w:instrTex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FB4444" w:rsidRPr="00FB44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1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3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 w:rsidP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Danio Rerio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56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85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Yang et al. 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Yang&lt;/Author&gt;&lt;Year&gt;2013&lt;/Year&gt;&lt;RecNum&gt;1156&lt;/RecNum&gt;&lt;DisplayText&gt;&lt;style face="superscript"&gt;61&lt;/style&gt;&lt;/DisplayText&gt;&lt;record&gt;&lt;rec-number&gt;1156&lt;/rec-number&gt;&lt;foreign-keys&gt;&lt;key app="EN" db-id="xs0azz2xg5zradewdz8vefw4p0a9t0wfxex9" timestamp="1540200323"&gt;1156&lt;/key&gt;&lt;key app="ENWeb" db-id=""&gt;0&lt;/key&gt;&lt;/foreign-keys&gt;&lt;ref-type name="Journal Article"&gt;17&lt;/ref-type&gt;&lt;contributors&gt;&lt;authors&gt;&lt;author&gt;Yang, S. P.&lt;/author&gt;&lt;author&gt;Bar-Ilan, O.&lt;/author&gt;&lt;author&gt;Peterson, R. E.&lt;/author&gt;&lt;author&gt;Heideman, W.&lt;/author&gt;&lt;author&gt;Hamers, R. J.&lt;/author&gt;&lt;author&gt;Pedersen, J. A.&lt;/author&gt;&lt;/authors&gt;&lt;/contributors&gt;&lt;auth-address&gt;Molecular and Environmental Toxicology Center, University of Wisconsin, Madison, Wisconsin 53706, USA.&lt;/auth-address&gt;&lt;titles&gt;&lt;title&gt;Influence of humic acid on titanium dioxide nanoparticle toxicity to developing zebrafish&lt;/title&gt;&lt;secondary-title&gt;Environ Sci Technol&lt;/secondary-title&gt;&lt;/titles&gt;&lt;periodical&gt;&lt;full-title&gt;Environ Sci Technol&lt;/full-title&gt;&lt;/periodical&gt;&lt;pages&gt;4718-25&lt;/pages&gt;&lt;volume&gt;47&lt;/volume&gt;&lt;number&gt;9&lt;/number&gt;&lt;edition&gt;2013/01/26&lt;/edition&gt;&lt;keywords&gt;&lt;keyword&gt;Animals&lt;/keyword&gt;&lt;keyword&gt;Environment&lt;/keyword&gt;&lt;keyword&gt;*Humic Substances&lt;/keyword&gt;&lt;keyword&gt;Metal Nanoparticles/*toxicity&lt;/keyword&gt;&lt;keyword&gt;Titanium/*toxicity&lt;/keyword&gt;&lt;keyword&gt;Zebrafish&lt;/keyword&gt;&lt;/keywords&gt;&lt;dates&gt;&lt;year&gt;2013&lt;/year&gt;&lt;pub-dates&gt;&lt;date&gt;May 7&lt;/date&gt;&lt;/pub-dates&gt;&lt;/dates&gt;&lt;isbn&gt;1520-5851 (Electronic)&amp;#xD;0013-936X (Linking)&lt;/isbn&gt;&lt;accession-num&gt;23347333&lt;/accession-num&gt;&lt;urls&gt;&lt;related-urls&gt;&lt;url&gt;https://www.ncbi.nlm.nih.gov/pubmed/23347333&lt;/url&gt;&lt;/related-urls&gt;&lt;/urls&gt;&lt;electronic-resource-num&gt;10.1021/es3047334&lt;/electronic-resource-num&gt;&lt;/record&gt;&lt;/Cite&gt;&lt;/EndNote&gt;</w:instrTex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FB4444" w:rsidRPr="00FB44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1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3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5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5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Danio Rerio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900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450"/>
        </w:trPr>
        <w:tc>
          <w:tcPr>
            <w:tcW w:w="1926" w:type="dxa"/>
            <w:noWrap/>
            <w:hideMark/>
          </w:tcPr>
          <w:p w:rsidR="007456D4" w:rsidRPr="007456D4" w:rsidRDefault="007456D4" w:rsidP="00FB44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Yu et al.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ZdTwvQXV0aG9yPjxZZWFyPjIwMTg8L1llYXI+PFJlY051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</w:fldData>
              </w:fldChar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ZdTwvQXV0aG9yPjxZZWFyPjIwMTg8L1llYXI+PFJlY051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</w:fldData>
              </w:fldChar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FB4444" w:rsidRPr="00FB44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2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96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Algae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hlamydomonas reinhardtii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59822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85"/>
        </w:trPr>
        <w:tc>
          <w:tcPr>
            <w:tcW w:w="1926" w:type="dxa"/>
            <w:noWrap/>
            <w:hideMark/>
          </w:tcPr>
          <w:p w:rsidR="007456D4" w:rsidRPr="007456D4" w:rsidRDefault="007456D4" w:rsidP="00FB44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 xml:space="preserve">Zhu, Chang et al. 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Zhu&lt;/Author&gt;&lt;Year&gt;2010&lt;/Year&gt;&lt;RecNum&gt;1136&lt;/RecNum&gt;&lt;DisplayText&gt;&lt;style face="superscript"&gt;63&lt;/style&gt;&lt;/DisplayText&gt;&lt;record&gt;&lt;rec-number&gt;1136&lt;/rec-number&gt;&lt;foreign-keys&gt;&lt;key app="EN" db-id="xs0azz2xg5zradewdz8vefw4p0a9t0wfxex9" timestamp="1540200220"&gt;1136&lt;/key&gt;&lt;key app="ENWeb" db-id=""&gt;0&lt;/key&gt;&lt;/foreign-keys&gt;&lt;ref-type name="Journal Article"&gt;17&lt;/ref-type&gt;&lt;contributors&gt;&lt;authors&gt;&lt;author&gt;Zhu, X.&lt;/author&gt;&lt;author&gt;Chang, Y.&lt;/author&gt;&lt;author&gt;Chen, Y.&lt;/author&gt;&lt;/authors&gt;&lt;/contributors&gt;&lt;auth-address&gt;Department of Civil, Environmental, and Sustainable Engineering, Arizona State University, USA.&lt;/auth-address&gt;&lt;titles&gt;&lt;title&gt;Toxicity and bioaccumulation of TiO2 nanoparticle aggregates in Daphnia magna&lt;/title&gt;&lt;secondary-title&gt;Chemosphere&lt;/secondary-title&gt;&lt;/titles&gt;&lt;periodical&gt;&lt;full-title&gt;Chemosphere&lt;/full-title&gt;&lt;abbr-1&gt;Chemosphere&lt;/abbr-1&gt;&lt;/periodical&gt;&lt;pages&gt;209-15&lt;/pages&gt;&lt;volume&gt;78&lt;/volume&gt;&lt;number&gt;3&lt;/number&gt;&lt;edition&gt;2009/12/08&lt;/edition&gt;&lt;keywords&gt;&lt;keyword&gt;Animals&lt;/keyword&gt;&lt;keyword&gt;Daphnia/*drug effects/metabolism&lt;/keyword&gt;&lt;keyword&gt;Feeding Behavior/drug effects&lt;/keyword&gt;&lt;keyword&gt;Metal Nanoparticles/*toxicity/ultrastructure&lt;/keyword&gt;&lt;keyword&gt;Titanium/pharmacokinetics/*toxicity&lt;/keyword&gt;&lt;keyword&gt;Toxicity Tests, Acute&lt;/keyword&gt;&lt;keyword&gt;Toxicity Tests, Chronic&lt;/keyword&gt;&lt;keyword&gt;Water Pollutants, Chemical/metabolism/*toxicity&lt;/keyword&gt;&lt;/keywords&gt;&lt;dates&gt;&lt;year&gt;2010&lt;/year&gt;&lt;pub-dates&gt;&lt;date&gt;Jan&lt;/date&gt;&lt;/pub-dates&gt;&lt;/dates&gt;&lt;isbn&gt;1879-1298 (Electronic)&amp;#xD;0045-6535 (Linking)&lt;/isbn&gt;&lt;accession-num&gt;19963236&lt;/accession-num&gt;&lt;urls&gt;&lt;related-urls&gt;&lt;url&gt;https://www.ncbi.nlm.nih.gov/pubmed/19963236&lt;/url&gt;&lt;/related-urls&gt;&lt;/urls&gt;&lt;electronic-resource-num&gt;10.1016/j.chemosphere.2009.11.013&lt;/electronic-resource-num&gt;&lt;/record&gt;&lt;/Cite&gt;&lt;/EndNote&gt;</w:instrTex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FB4444" w:rsidRPr="00FB44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3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0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13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</w:tr>
      <w:tr w:rsidR="007456D4" w:rsidRPr="007456D4" w:rsidTr="007456D4">
        <w:trPr>
          <w:trHeight w:val="285"/>
        </w:trPr>
        <w:tc>
          <w:tcPr>
            <w:tcW w:w="1926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Zhu, Chang et al. 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Zhu&lt;/Author&gt;&lt;Year&gt;2010&lt;/Year&gt;&lt;RecNum&gt;1136&lt;/RecNum&gt;&lt;DisplayText&gt;&lt;style face="superscript"&gt;63&lt;/style&gt;&lt;/DisplayText&gt;&lt;record&gt;&lt;rec-number&gt;1136&lt;/rec-number&gt;&lt;foreign-keys&gt;&lt;key app="EN" db-id="xs0azz2xg5zradewdz8vefw4p0a9t0wfxex9" timestamp="1540200220"&gt;1136&lt;/key&gt;&lt;key app="ENWeb" db-id=""&gt;0&lt;/key&gt;&lt;/foreign-keys&gt;&lt;ref-type name="Journal Article"&gt;17&lt;/ref-type&gt;&lt;contributors&gt;&lt;authors&gt;&lt;author&gt;Zhu, X.&lt;/author&gt;&lt;author&gt;Chang, Y.&lt;/author&gt;&lt;author&gt;Chen, Y.&lt;/author&gt;&lt;/authors&gt;&lt;/contributors&gt;&lt;auth-address&gt;Department of Civil, Environmental, and Sustainable Engineering, Arizona State University, USA.&lt;/auth-address&gt;&lt;titles&gt;&lt;title&gt;Toxicity and bioaccumulation of TiO2 nanoparticle aggregates in Daphnia magna&lt;/title&gt;&lt;secondary-title&gt;Chemosphere&lt;/secondary-title&gt;&lt;/titles&gt;&lt;periodical&gt;&lt;full-title&gt;Chemosphere&lt;/full-title&gt;&lt;abbr-1&gt;Chemosphere&lt;/abbr-1&gt;&lt;/periodical&gt;&lt;pages&gt;209-15&lt;/pages&gt;&lt;volume&gt;78&lt;/volume&gt;&lt;number&gt;3&lt;/number&gt;&lt;edition&gt;2009/12/08&lt;/edition&gt;&lt;keywords&gt;&lt;keyword&gt;Animals&lt;/keyword&gt;&lt;keyword&gt;Daphnia/*drug effects/metabolism&lt;/keyword&gt;&lt;keyword&gt;Feeding Behavior/drug effects&lt;/keyword&gt;&lt;keyword&gt;Metal Nanoparticles/*toxicity/ultrastructure&lt;/keyword&gt;&lt;keyword&gt;Titanium/pharmacokinetics/*toxicity&lt;/keyword&gt;&lt;keyword&gt;Toxicity Tests, Acute&lt;/keyword&gt;&lt;keyword&gt;Toxicity Tests, Chronic&lt;/keyword&gt;&lt;keyword&gt;Water Pollutants, Chemical/metabolism/*toxicity&lt;/keyword&gt;&lt;/keywords&gt;&lt;dates&gt;&lt;year&gt;2010&lt;/year&gt;&lt;pub-dates&gt;&lt;date&gt;Jan&lt;/date&gt;&lt;/pub-dates&gt;&lt;/dates&gt;&lt;isbn&gt;1879-1298 (Electronic)&amp;#xD;0045-6535 (Linking)&lt;/isbn&gt;&lt;accession-num&gt;19963236&lt;/accession-num&gt;&lt;urls&gt;&lt;related-urls&gt;&lt;url&gt;https://www.ncbi.nlm.nih.gov/pubmed/19963236&lt;/url&gt;&lt;/related-urls&gt;&lt;/urls&gt;&lt;electronic-resource-num&gt;10.1016/j.chemosphere.2009.11.013&lt;/electronic-resource-num&gt;&lt;/record&gt;&lt;/Cite&gt;&lt;/EndNote&gt;</w:instrTex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FB4444" w:rsidRPr="00FB44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3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10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504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60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7456D4" w:rsidRPr="007456D4" w:rsidTr="007456D4">
        <w:trPr>
          <w:trHeight w:val="285"/>
        </w:trPr>
        <w:tc>
          <w:tcPr>
            <w:tcW w:w="1926" w:type="dxa"/>
            <w:noWrap/>
            <w:hideMark/>
          </w:tcPr>
          <w:p w:rsidR="007456D4" w:rsidRPr="007456D4" w:rsidRDefault="007456D4" w:rsidP="00FB444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 xml:space="preserve">Zhu, Zhu et al. 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Zhu&lt;/Author&gt;&lt;Year&gt;2008&lt;/Year&gt;&lt;RecNum&gt;1168&lt;/RecNum&gt;&lt;DisplayText&gt;&lt;style face="superscript"&gt;64&lt;/style&gt;&lt;/DisplayText&gt;&lt;record&gt;&lt;rec-number&gt;1168&lt;/rec-number&gt;&lt;foreign-keys&gt;&lt;key app="EN" db-id="xs0azz2xg5zradewdz8vefw4p0a9t0wfxex9" timestamp="1540200380"&gt;1168&lt;/key&gt;&lt;key app="ENWeb" db-id=""&gt;0&lt;/key&gt;&lt;/foreign-keys&gt;&lt;ref-type name="Journal Article"&gt;17&lt;/ref-type&gt;&lt;contributors&gt;&lt;authors&gt;&lt;author&gt;Zhu, Xiaoshan&lt;/author&gt;&lt;author&gt;Zhu, Lin&lt;/author&gt;&lt;author&gt;Chen, Yongsheng&lt;/author&gt;&lt;author&gt;Tian, Shengyan&lt;/author&gt;&lt;/authors&gt;&lt;/contributors&gt;&lt;titles&gt;&lt;title&gt;Acute toxicities of six manufactured nanomaterial suspensions to Daphnia magna&lt;/title&gt;&lt;secondary-title&gt;Journal of Nanoparticle Research&lt;/secondary-title&gt;&lt;/titles&gt;&lt;periodical&gt;&lt;full-title&gt;Journal of Nanoparticle Research&lt;/full-title&gt;&lt;/periodical&gt;&lt;pages&gt;67-75&lt;/pages&gt;&lt;volume&gt;11&lt;/volume&gt;&lt;number&gt;1&lt;/number&gt;&lt;section&gt;67&lt;/section&gt;&lt;dates&gt;&lt;year&gt;2008&lt;/year&gt;&lt;/dates&gt;&lt;isbn&gt;1388-0764&amp;#xD;1572-896X&lt;/isbn&gt;&lt;urls&gt;&lt;/urls&gt;&lt;electronic-resource-num&gt;10.1007/s11051-008-9426-8&lt;/electronic-resource-num&gt;&lt;/record&gt;&lt;/Cite&gt;&lt;/EndNote&gt;</w:instrTex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FB4444" w:rsidRPr="00FB4444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4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64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2</w:t>
            </w:r>
            <w:r w:rsidR="00FB4444">
              <w:rPr>
                <w:rFonts w:asciiTheme="minorHAnsi" w:hAnsiTheme="minorHAnsi" w:cstheme="minorHAnsi"/>
                <w:sz w:val="16"/>
                <w:szCs w:val="16"/>
              </w:rPr>
              <w:t>008</w:t>
            </w:r>
          </w:p>
        </w:tc>
        <w:tc>
          <w:tcPr>
            <w:tcW w:w="1170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  <w:tc>
          <w:tcPr>
            <w:tcW w:w="768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108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46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Crustacean</w:t>
            </w:r>
          </w:p>
        </w:tc>
        <w:tc>
          <w:tcPr>
            <w:tcW w:w="2222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Daphnia magna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759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35306</w:t>
            </w:r>
          </w:p>
        </w:tc>
        <w:tc>
          <w:tcPr>
            <w:tcW w:w="1335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73" w:type="dxa"/>
            <w:noWrap/>
            <w:hideMark/>
          </w:tcPr>
          <w:p w:rsidR="007456D4" w:rsidRPr="007456D4" w:rsidRDefault="007456D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7456D4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</w:tbl>
    <w:p w:rsidR="00353D73" w:rsidRPr="008C34E7" w:rsidRDefault="00353D73" w:rsidP="00353D73">
      <w:pPr>
        <w:rPr>
          <w:lang w:val="en-US"/>
        </w:rPr>
      </w:pPr>
      <w:r w:rsidRPr="003246C0">
        <w:rPr>
          <w:lang w:val="en-US"/>
        </w:rPr>
        <w:t>Legend: EC</w:t>
      </w:r>
      <w:r>
        <w:rPr>
          <w:lang w:val="en-US"/>
        </w:rPr>
        <w:t>x</w:t>
      </w:r>
      <w:r w:rsidRPr="003246C0">
        <w:rPr>
          <w:lang w:val="en-US"/>
        </w:rPr>
        <w:t xml:space="preserve"> = e</w:t>
      </w:r>
      <w:r w:rsidRPr="00353D73">
        <w:rPr>
          <w:lang w:val="en-US"/>
        </w:rPr>
        <w:t xml:space="preserve">ffective concentration at which a response of </w:t>
      </w:r>
      <w:r>
        <w:rPr>
          <w:lang w:val="en-US"/>
        </w:rPr>
        <w:t xml:space="preserve">'x' percent is observed; ICx = Inhibitory </w:t>
      </w:r>
      <w:r w:rsidRPr="00353D73">
        <w:rPr>
          <w:lang w:val="en-US"/>
        </w:rPr>
        <w:t>concentration at which a</w:t>
      </w:r>
      <w:r>
        <w:rPr>
          <w:lang w:val="en-US"/>
        </w:rPr>
        <w:t>n</w:t>
      </w:r>
      <w:r w:rsidRPr="00353D73">
        <w:rPr>
          <w:lang w:val="en-US"/>
        </w:rPr>
        <w:t xml:space="preserve"> </w:t>
      </w:r>
      <w:r>
        <w:rPr>
          <w:lang w:val="en-US"/>
        </w:rPr>
        <w:t xml:space="preserve">inhibition </w:t>
      </w:r>
      <w:r w:rsidRPr="00353D73">
        <w:rPr>
          <w:lang w:val="en-US"/>
        </w:rPr>
        <w:t xml:space="preserve">of </w:t>
      </w:r>
      <w:r>
        <w:rPr>
          <w:lang w:val="en-US"/>
        </w:rPr>
        <w:t xml:space="preserve">'x' percent is observed regarding a specific biological function.; LCx: lethal concentration that is expected to cause death to x% of the population. </w:t>
      </w:r>
      <w:r w:rsidR="00445D39">
        <w:rPr>
          <w:lang w:val="en-US"/>
        </w:rPr>
        <w:t xml:space="preserve">LOEC = lowest observed effect concentration; </w:t>
      </w:r>
      <w:r>
        <w:rPr>
          <w:lang w:val="en-US"/>
        </w:rPr>
        <w:t>NOEC= no observed effect concentration; HONEC</w:t>
      </w:r>
      <w:r w:rsidR="00445D39">
        <w:rPr>
          <w:lang w:val="en-US"/>
        </w:rPr>
        <w:t xml:space="preserve"> = highest observed no effect concentration.</w:t>
      </w:r>
    </w:p>
    <w:p w:rsidR="00D0317A" w:rsidRPr="003246C0" w:rsidRDefault="00D0317A">
      <w:pPr>
        <w:rPr>
          <w:lang w:val="en-US"/>
        </w:rPr>
      </w:pPr>
    </w:p>
    <w:p w:rsidR="00353D73" w:rsidRPr="003246C0" w:rsidRDefault="00353D73">
      <w:pPr>
        <w:rPr>
          <w:lang w:val="en-US"/>
        </w:rPr>
      </w:pPr>
    </w:p>
    <w:p w:rsidR="005B350A" w:rsidRPr="003246C0" w:rsidRDefault="005B350A">
      <w:pPr>
        <w:spacing w:before="0" w:after="0" w:line="240" w:lineRule="auto"/>
        <w:rPr>
          <w:lang w:val="en-US"/>
        </w:rPr>
      </w:pPr>
      <w:r w:rsidRPr="003246C0">
        <w:rPr>
          <w:lang w:val="en-US"/>
        </w:rPr>
        <w:br w:type="page"/>
      </w:r>
    </w:p>
    <w:p w:rsidR="00594AEC" w:rsidRPr="00594AEC" w:rsidRDefault="00594AEC" w:rsidP="00594AEC">
      <w:pPr>
        <w:pStyle w:val="Caption"/>
        <w:keepNext/>
        <w:rPr>
          <w:lang w:val="en-US"/>
        </w:rPr>
      </w:pPr>
      <w:r w:rsidRPr="00594AEC">
        <w:rPr>
          <w:lang w:val="en-US"/>
        </w:rPr>
        <w:lastRenderedPageBreak/>
        <w:t xml:space="preserve">Table </w:t>
      </w:r>
      <w:r w:rsidR="00A87E2F">
        <w:rPr>
          <w:lang w:val="en-US"/>
        </w:rPr>
        <w:t>S</w:t>
      </w:r>
      <w:r>
        <w:fldChar w:fldCharType="begin"/>
      </w:r>
      <w:r w:rsidRPr="00594AEC">
        <w:rPr>
          <w:lang w:val="en-US"/>
        </w:rPr>
        <w:instrText xml:space="preserve"> SEQ Table \* ARABIC </w:instrText>
      </w:r>
      <w:r>
        <w:fldChar w:fldCharType="separate"/>
      </w:r>
      <w:r w:rsidR="00AA1AA3">
        <w:rPr>
          <w:noProof/>
          <w:lang w:val="en-US"/>
        </w:rPr>
        <w:t>5</w:t>
      </w:r>
      <w:r>
        <w:fldChar w:fldCharType="end"/>
      </w:r>
      <w:r w:rsidRPr="00594AEC">
        <w:rPr>
          <w:lang w:val="en-US"/>
        </w:rPr>
        <w:t xml:space="preserve">. </w:t>
      </w:r>
      <w:r>
        <w:rPr>
          <w:lang w:val="en-US"/>
        </w:rPr>
        <w:t>Ecotoxicological data that were</w:t>
      </w:r>
      <w:r w:rsidR="00721676">
        <w:rPr>
          <w:lang w:val="en-US"/>
        </w:rPr>
        <w:t xml:space="preserve"> used</w:t>
      </w:r>
      <w:r>
        <w:rPr>
          <w:lang w:val="en-US"/>
        </w:rPr>
        <w:t xml:space="preserve"> for the generation of the PSSD of nano-Al</w:t>
      </w:r>
      <w:r w:rsidRPr="007456D4">
        <w:rPr>
          <w:vertAlign w:val="subscript"/>
          <w:lang w:val="en-US"/>
        </w:rPr>
        <w:t>2</w:t>
      </w:r>
      <w:r>
        <w:rPr>
          <w:lang w:val="en-US"/>
        </w:rPr>
        <w:t>O</w:t>
      </w:r>
      <w:r w:rsidRPr="007456D4">
        <w:rPr>
          <w:vertAlign w:val="subscript"/>
          <w:lang w:val="en-US"/>
        </w:rPr>
        <w:t>3</w:t>
      </w:r>
      <w:r>
        <w:rPr>
          <w:lang w:val="en-US"/>
        </w:rPr>
        <w:t xml:space="preserve"> in the fresh water compartment.</w:t>
      </w:r>
    </w:p>
    <w:tbl>
      <w:tblPr>
        <w:tblStyle w:val="TableGrid"/>
        <w:tblW w:w="14407" w:type="dxa"/>
        <w:tblLook w:val="04A0" w:firstRow="1" w:lastRow="0" w:firstColumn="1" w:lastColumn="0" w:noHBand="0" w:noVBand="1"/>
      </w:tblPr>
      <w:tblGrid>
        <w:gridCol w:w="1759"/>
        <w:gridCol w:w="850"/>
        <w:gridCol w:w="1174"/>
        <w:gridCol w:w="2721"/>
        <w:gridCol w:w="1161"/>
        <w:gridCol w:w="1231"/>
        <w:gridCol w:w="1049"/>
        <w:gridCol w:w="1540"/>
        <w:gridCol w:w="1195"/>
        <w:gridCol w:w="1727"/>
      </w:tblGrid>
      <w:tr w:rsidR="004048A7" w:rsidRPr="00A87E2F" w:rsidTr="004048A7">
        <w:trPr>
          <w:trHeight w:val="630"/>
        </w:trPr>
        <w:tc>
          <w:tcPr>
            <w:tcW w:w="1759" w:type="dxa"/>
            <w:hideMark/>
          </w:tcPr>
          <w:p w:rsidR="004048A7" w:rsidRPr="00A87E2F" w:rsidRDefault="004048A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author</w:t>
            </w:r>
          </w:p>
        </w:tc>
        <w:tc>
          <w:tcPr>
            <w:tcW w:w="850" w:type="dxa"/>
            <w:hideMark/>
          </w:tcPr>
          <w:p w:rsidR="004048A7" w:rsidRPr="00A87E2F" w:rsidRDefault="004048A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year</w:t>
            </w:r>
          </w:p>
        </w:tc>
        <w:tc>
          <w:tcPr>
            <w:tcW w:w="1174" w:type="dxa"/>
            <w:hideMark/>
          </w:tcPr>
          <w:p w:rsidR="004048A7" w:rsidRPr="00A87E2F" w:rsidRDefault="004048A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crystal form</w:t>
            </w:r>
          </w:p>
        </w:tc>
        <w:tc>
          <w:tcPr>
            <w:tcW w:w="2721" w:type="dxa"/>
            <w:hideMark/>
          </w:tcPr>
          <w:p w:rsidR="004048A7" w:rsidRPr="00A87E2F" w:rsidRDefault="004048A7" w:rsidP="00594AEC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test organism</w:t>
            </w:r>
          </w:p>
        </w:tc>
        <w:tc>
          <w:tcPr>
            <w:tcW w:w="1161" w:type="dxa"/>
            <w:hideMark/>
          </w:tcPr>
          <w:p w:rsidR="004048A7" w:rsidRPr="00A87E2F" w:rsidRDefault="004048A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taxonomic</w:t>
            </w:r>
          </w:p>
          <w:p w:rsidR="004048A7" w:rsidRPr="00A87E2F" w:rsidRDefault="004048A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group</w:t>
            </w:r>
          </w:p>
        </w:tc>
        <w:tc>
          <w:tcPr>
            <w:tcW w:w="1231" w:type="dxa"/>
            <w:hideMark/>
          </w:tcPr>
          <w:p w:rsidR="004048A7" w:rsidRPr="00A87E2F" w:rsidRDefault="004048A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duration [h]</w:t>
            </w:r>
          </w:p>
        </w:tc>
        <w:tc>
          <w:tcPr>
            <w:tcW w:w="1049" w:type="dxa"/>
            <w:hideMark/>
          </w:tcPr>
          <w:p w:rsidR="004048A7" w:rsidRPr="00A87E2F" w:rsidRDefault="004048A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 xml:space="preserve">dose </w:t>
            </w:r>
            <w: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br/>
            </w: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descriptor</w:t>
            </w:r>
          </w:p>
        </w:tc>
        <w:tc>
          <w:tcPr>
            <w:tcW w:w="1540" w:type="dxa"/>
            <w:hideMark/>
          </w:tcPr>
          <w:p w:rsidR="004048A7" w:rsidRPr="00A87E2F" w:rsidRDefault="004048A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concentration</w:t>
            </w: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br/>
              <w:t>[µg/L]</w:t>
            </w:r>
          </w:p>
        </w:tc>
        <w:tc>
          <w:tcPr>
            <w:tcW w:w="1195" w:type="dxa"/>
            <w:hideMark/>
          </w:tcPr>
          <w:p w:rsidR="004048A7" w:rsidRPr="00A87E2F" w:rsidRDefault="004048A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 xml:space="preserve">AF acute to </w:t>
            </w:r>
          </w:p>
          <w:p w:rsidR="004048A7" w:rsidRPr="00A87E2F" w:rsidRDefault="004048A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chronic</w:t>
            </w:r>
          </w:p>
        </w:tc>
        <w:tc>
          <w:tcPr>
            <w:tcW w:w="1727" w:type="dxa"/>
            <w:hideMark/>
          </w:tcPr>
          <w:p w:rsidR="004048A7" w:rsidRPr="00A87E2F" w:rsidRDefault="004D3827" w:rsidP="00E04304">
            <w:pPr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</w:pPr>
            <w:r w:rsidRPr="007456D4">
              <w:rPr>
                <w:rFonts w:asciiTheme="minorHAnsi" w:hAnsiTheme="minorHAnsi" w:cstheme="minorHAnsi"/>
                <w:b/>
                <w:bCs/>
                <w:sz w:val="16"/>
                <w:szCs w:val="16"/>
                <w:lang w:val="en-US"/>
              </w:rPr>
              <w:t>AF dose descriptor</w:t>
            </w:r>
          </w:p>
        </w:tc>
      </w:tr>
      <w:tr w:rsidR="004048A7" w:rsidRPr="00A87E2F" w:rsidTr="002877B3">
        <w:trPr>
          <w:trHeight w:val="371"/>
        </w:trPr>
        <w:tc>
          <w:tcPr>
            <w:tcW w:w="1759" w:type="dxa"/>
            <w:hideMark/>
          </w:tcPr>
          <w:p w:rsidR="004048A7" w:rsidRPr="00A87E2F" w:rsidRDefault="004048A7" w:rsidP="00721676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u et al.</w:t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Hu&lt;/Author&gt;&lt;Year&gt;2012&lt;/Year&gt;&lt;RecNum&gt;1171&lt;/RecNum&gt;&lt;DisplayText&gt;&lt;style face="superscript"&gt;65&lt;/style&gt;&lt;/DisplayText&gt;&lt;record&gt;&lt;rec-number&gt;1171&lt;/rec-number&gt;&lt;foreign-keys&gt;&lt;key app="EN" db-id="xs0azz2xg5zradewdz8vefw4p0a9t0wfxex9" timestamp="1540203074"&gt;1171&lt;/key&gt;&lt;key app="ENWeb" db-id=""&gt;0&lt;/key&gt;&lt;/foreign-keys&gt;&lt;ref-type name="Journal Article"&gt;17&lt;/ref-type&gt;&lt;contributors&gt;&lt;authors&gt;&lt;author&gt;Hu, J.&lt;/author&gt;&lt;author&gt;Wang, D.&lt;/author&gt;&lt;author&gt;Forthaus, B. E.&lt;/author&gt;&lt;author&gt;Wang, J.&lt;/author&gt;&lt;/authors&gt;&lt;/contributors&gt;&lt;auth-address&gt;Department of Civil, Architectural and Environmental Engineering, Missouri University of Science and Technology, Rolla, MO, USA.&lt;/auth-address&gt;&lt;titles&gt;&lt;title&gt;Quantifying the effect of nanoparticles on As(V) ecotoxicity exemplified by nano-Fe2 O3 (magnetic) and nano-Al2 O3&lt;/title&gt;&lt;secondary-title&gt;Environ Toxicol Chem&lt;/secondary-title&gt;&lt;/titles&gt;&lt;periodical&gt;&lt;full-title&gt;Environ Toxicol Chem&lt;/full-title&gt;&lt;abbr-1&gt;Environmental Toxicology and Chemistry&lt;/abbr-1&gt;&lt;/periodical&gt;&lt;pages&gt;2870-6&lt;/pages&gt;&lt;volume&gt;31&lt;/volume&gt;&lt;number&gt;12&lt;/number&gt;&lt;edition&gt;2012/09/22&lt;/edition&gt;&lt;keywords&gt;&lt;keyword&gt;Aluminum Hydroxide/*chemistry/toxicity&lt;/keyword&gt;&lt;keyword&gt;Animals&lt;/keyword&gt;&lt;keyword&gt;Arsenic/chemistry/*toxicity&lt;/keyword&gt;&lt;keyword&gt;Daphnia&lt;/keyword&gt;&lt;keyword&gt;Drug Delivery Systems&lt;/keyword&gt;&lt;keyword&gt;Environmental Pollutants/chemistry/*toxicity&lt;/keyword&gt;&lt;keyword&gt;Ferric Compounds/*chemistry/toxicity&lt;/keyword&gt;&lt;keyword&gt;Lethal Dose 50&lt;/keyword&gt;&lt;keyword&gt;Magnetics&lt;/keyword&gt;&lt;keyword&gt;Models, Chemical&lt;/keyword&gt;&lt;keyword&gt;Nanoparticles/*chemistry/toxicity&lt;/keyword&gt;&lt;keyword&gt;Risk Assessment&lt;/keyword&gt;&lt;/keywords&gt;&lt;dates&gt;&lt;year&gt;2012&lt;/year&gt;&lt;pub-dates&gt;&lt;date&gt;Dec&lt;/date&gt;&lt;/pub-dates&gt;&lt;/dates&gt;&lt;isbn&gt;1552-8618 (Electronic)&amp;#xD;0730-7268 (Linking)&lt;/isbn&gt;&lt;accession-num&gt;22997023&lt;/accession-num&gt;&lt;urls&gt;&lt;related-urls&gt;&lt;url&gt;https://www.ncbi.nlm.nih.gov/pubmed/22997023&lt;/url&gt;&lt;/related-urls&gt;&lt;/urls&gt;&lt;electronic-resource-num&gt;10.1002/etc.2013&lt;/electronic-resource-num&gt;&lt;/record&gt;&lt;/Cite&gt;&lt;/EndNote&gt;</w:instrText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21676" w:rsidRPr="0072167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65</w:t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012</w:t>
            </w:r>
          </w:p>
        </w:tc>
        <w:tc>
          <w:tcPr>
            <w:tcW w:w="1174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gamma</w:t>
            </w:r>
          </w:p>
        </w:tc>
        <w:tc>
          <w:tcPr>
            <w:tcW w:w="272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eriodaphnia dubia</w:t>
            </w:r>
          </w:p>
        </w:tc>
        <w:tc>
          <w:tcPr>
            <w:tcW w:w="116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rustacea</w:t>
            </w:r>
          </w:p>
        </w:tc>
        <w:tc>
          <w:tcPr>
            <w:tcW w:w="123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8</w:t>
            </w:r>
          </w:p>
        </w:tc>
        <w:tc>
          <w:tcPr>
            <w:tcW w:w="1049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O</w:t>
            </w: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EC</w:t>
            </w:r>
          </w:p>
        </w:tc>
        <w:tc>
          <w:tcPr>
            <w:tcW w:w="154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50000</w:t>
            </w:r>
          </w:p>
        </w:tc>
        <w:tc>
          <w:tcPr>
            <w:tcW w:w="1195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727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F01971" w:rsidRPr="00A87E2F" w:rsidTr="00353D73">
        <w:trPr>
          <w:trHeight w:val="376"/>
        </w:trPr>
        <w:tc>
          <w:tcPr>
            <w:tcW w:w="1759" w:type="dxa"/>
            <w:noWrap/>
            <w:hideMark/>
          </w:tcPr>
          <w:p w:rsidR="00F01971" w:rsidRPr="00A87E2F" w:rsidRDefault="00F01971" w:rsidP="0072167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 xml:space="preserve">Li et al.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i&lt;/Author&gt;&lt;Year&gt;2012&lt;/Year&gt;&lt;RecNum&gt;1167&lt;/RecNum&gt;&lt;DisplayText&gt;&lt;style face="superscript"&gt;32&lt;/style&gt;&lt;/DisplayText&gt;&lt;record&gt;&lt;rec-number&gt;1167&lt;/rec-number&gt;&lt;foreign-keys&gt;&lt;key app="EN" db-id="xs0azz2xg5zradewdz8vefw4p0a9t0wfxex9" timestamp="1540200375"&gt;1167&lt;/key&gt;&lt;key app="ENWeb" db-id=""&gt;0&lt;/key&gt;&lt;/foreign-keys&gt;&lt;ref-type name="Journal Article"&gt;17&lt;/ref-type&gt;&lt;contributors&gt;&lt;authors&gt;&lt;author&gt;Li, K.&lt;/author&gt;&lt;author&gt;Chen, Y.&lt;/author&gt;&lt;author&gt;Zhang, W.&lt;/author&gt;&lt;author&gt;Pu, Z.&lt;/author&gt;&lt;author&gt;Jiang, L.&lt;/author&gt;&lt;author&gt;Chen, Y.&lt;/author&gt;&lt;/authors&gt;&lt;/contributors&gt;&lt;auth-address&gt;School of Civil and Environmental Engineering, Georgia Institute of Technology, Atlanta, GA 30332, USA.&lt;/auth-address&gt;&lt;titles&gt;&lt;title&gt;Surface interactions affect the toxicity of engineered metal oxide nanoparticles toward Paramecium&lt;/title&gt;&lt;secondary-title&gt;Chem Res Toxicol&lt;/secondary-title&gt;&lt;/titles&gt;&lt;periodical&gt;&lt;full-title&gt;Chem Res Toxicol&lt;/full-title&gt;&lt;/periodical&gt;&lt;pages&gt;1675-81&lt;/pages&gt;&lt;volume&gt;25&lt;/volume&gt;&lt;number&gt;8&lt;/number&gt;&lt;edition&gt;2012/06/15&lt;/edition&gt;&lt;keywords&gt;&lt;keyword&gt;Cell Membrane/chemistry/drug effects/metabolism&lt;/keyword&gt;&lt;keyword&gt;Metal Nanoparticles/chemistry/*toxicity&lt;/keyword&gt;&lt;keyword&gt;Metals/*chemistry&lt;/keyword&gt;&lt;keyword&gt;Oxides/*chemistry&lt;/keyword&gt;&lt;keyword&gt;Paramecium/*drug effects&lt;/keyword&gt;&lt;keyword&gt;Reactive Oxygen Species/metabolism&lt;/keyword&gt;&lt;keyword&gt;Thermodynamics&lt;/keyword&gt;&lt;/keywords&gt;&lt;dates&gt;&lt;year&gt;2012&lt;/year&gt;&lt;pub-dates&gt;&lt;date&gt;Aug 20&lt;/date&gt;&lt;/pub-dates&gt;&lt;/dates&gt;&lt;isbn&gt;1520-5010 (Electronic)&amp;#xD;0893-228X (Linking)&lt;/isbn&gt;&lt;accession-num&gt;22693953&lt;/accession-num&gt;&lt;urls&gt;&lt;related-urls&gt;&lt;url&gt;https://www.ncbi.nlm.nih.gov/pubmed/22693953&lt;/url&gt;&lt;/related-urls&gt;&lt;/urls&gt;&lt;electronic-resource-num&gt;10.1021/tx300151y&lt;/electronic-resource-num&gt;&lt;/record&gt;&lt;/Cite&gt;&lt;/EndNote&gt;</w:instrTex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Pr="0072167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32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850" w:type="dxa"/>
            <w:noWrap/>
            <w:hideMark/>
          </w:tcPr>
          <w:p w:rsidR="00F01971" w:rsidRPr="00A87E2F" w:rsidRDefault="00F01971" w:rsidP="00E0430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2012</w:t>
            </w:r>
          </w:p>
        </w:tc>
        <w:tc>
          <w:tcPr>
            <w:tcW w:w="1174" w:type="dxa"/>
            <w:hideMark/>
          </w:tcPr>
          <w:p w:rsidR="00F01971" w:rsidRPr="00A87E2F" w:rsidRDefault="00F01971" w:rsidP="00E0430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alpha</w:t>
            </w:r>
          </w:p>
        </w:tc>
        <w:tc>
          <w:tcPr>
            <w:tcW w:w="2721" w:type="dxa"/>
            <w:hideMark/>
          </w:tcPr>
          <w:p w:rsidR="00F01971" w:rsidRPr="00A87E2F" w:rsidRDefault="00F01971" w:rsidP="00E0430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Paramecium multimicronucleatum</w:t>
            </w:r>
          </w:p>
        </w:tc>
        <w:tc>
          <w:tcPr>
            <w:tcW w:w="1161" w:type="dxa"/>
            <w:hideMark/>
          </w:tcPr>
          <w:p w:rsidR="00F01971" w:rsidRPr="00A87E2F" w:rsidRDefault="00F01971" w:rsidP="00E0430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unicellular</w:t>
            </w:r>
          </w:p>
        </w:tc>
        <w:tc>
          <w:tcPr>
            <w:tcW w:w="1231" w:type="dxa"/>
            <w:noWrap/>
            <w:hideMark/>
          </w:tcPr>
          <w:p w:rsidR="00F01971" w:rsidRPr="00A87E2F" w:rsidRDefault="00F01971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48h</w:t>
            </w:r>
          </w:p>
        </w:tc>
        <w:tc>
          <w:tcPr>
            <w:tcW w:w="1049" w:type="dxa"/>
            <w:hideMark/>
          </w:tcPr>
          <w:p w:rsidR="00F01971" w:rsidRPr="00A87E2F" w:rsidRDefault="00F01971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540" w:type="dxa"/>
            <w:hideMark/>
          </w:tcPr>
          <w:p w:rsidR="00F01971" w:rsidRPr="00A87E2F" w:rsidRDefault="00F01971" w:rsidP="00E0430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9269200</w:t>
            </w:r>
          </w:p>
        </w:tc>
        <w:tc>
          <w:tcPr>
            <w:tcW w:w="2922" w:type="dxa"/>
            <w:gridSpan w:val="2"/>
            <w:hideMark/>
          </w:tcPr>
          <w:p w:rsidR="00F01971" w:rsidRPr="00A87E2F" w:rsidRDefault="00F01971" w:rsidP="003246C0">
            <w:pPr>
              <w:jc w:val="center"/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'000*</w:t>
            </w:r>
          </w:p>
        </w:tc>
      </w:tr>
      <w:tr w:rsidR="004048A7" w:rsidRPr="00A87E2F" w:rsidTr="004048A7">
        <w:trPr>
          <w:trHeight w:val="410"/>
        </w:trPr>
        <w:tc>
          <w:tcPr>
            <w:tcW w:w="1759" w:type="dxa"/>
            <w:hideMark/>
          </w:tcPr>
          <w:p w:rsidR="004048A7" w:rsidRPr="00A87E2F" w:rsidRDefault="004048A7" w:rsidP="0072167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Li, Minghua et al</w:t>
            </w:r>
            <w:r w:rsidR="002877B3">
              <w:rPr>
                <w:rFonts w:asciiTheme="minorHAnsi" w:hAnsiTheme="minorHAnsi" w:cstheme="minorHAnsi"/>
                <w:sz w:val="16"/>
                <w:szCs w:val="16"/>
              </w:rPr>
              <w:t xml:space="preserve">. </w:t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Li&lt;/Author&gt;&lt;Year&gt;2011&lt;/Year&gt;&lt;RecNum&gt;1170&lt;/RecNum&gt;&lt;DisplayText&gt;&lt;style face="superscript"&gt;66&lt;/style&gt;&lt;/DisplayText&gt;&lt;record&gt;&lt;rec-number&gt;1170&lt;/rec-number&gt;&lt;foreign-keys&gt;&lt;key app="EN" db-id="xs0azz2xg5zradewdz8vefw4p0a9t0wfxex9" timestamp="1540203069"&gt;1170&lt;/key&gt;&lt;key app="ENWeb" db-id=""&gt;0&lt;/key&gt;&lt;/foreign-keys&gt;&lt;ref-type name="Journal Article"&gt;17&lt;/ref-type&gt;&lt;contributors&gt;&lt;authors&gt;&lt;author&gt;Li, M.&lt;/author&gt;&lt;author&gt;Czymmek, K. J.&lt;/author&gt;&lt;author&gt;Huang, C. P.&lt;/author&gt;&lt;/authors&gt;&lt;/contributors&gt;&lt;auth-address&gt;Department of Civil and Environmental Engineering, University of Delaware, Newark, DE 19716, USA.&lt;/auth-address&gt;&lt;titles&gt;&lt;title&gt;Responses of Ceriodaphnia dubia to TiO2 and Al2O3 nanoparticles: a dynamic nano-toxicity assessment of energy budget distribution&lt;/title&gt;&lt;secondary-title&gt;J Hazard Mater&lt;/secondary-title&gt;&lt;/titles&gt;&lt;periodical&gt;&lt;full-title&gt;J Hazard Mater&lt;/full-title&gt;&lt;/periodical&gt;&lt;pages&gt;502-8&lt;/pages&gt;&lt;volume&gt;187&lt;/volume&gt;&lt;number&gt;1-3&lt;/number&gt;&lt;edition&gt;2011/02/15&lt;/edition&gt;&lt;keywords&gt;&lt;keyword&gt;Aluminum Oxide/*toxicity&lt;/keyword&gt;&lt;keyword&gt;Animals&lt;/keyword&gt;&lt;keyword&gt;Daphnia/*drug effects/growth &amp;amp; development&lt;/keyword&gt;&lt;keyword&gt;Dose-Response Relationship, Drug&lt;/keyword&gt;&lt;keyword&gt;*Metal Nanoparticles&lt;/keyword&gt;&lt;keyword&gt;Reproduction/drug effects&lt;/keyword&gt;&lt;keyword&gt;Titanium/*toxicity&lt;/keyword&gt;&lt;/keywords&gt;&lt;dates&gt;&lt;year&gt;2011&lt;/year&gt;&lt;pub-dates&gt;&lt;date&gt;Mar 15&lt;/date&gt;&lt;/pub-dates&gt;&lt;/dates&gt;&lt;isbn&gt;1873-3336 (Electronic)&amp;#xD;0304-3894 (Linking)&lt;/isbn&gt;&lt;accession-num&gt;21315509&lt;/accession-num&gt;&lt;urls&gt;&lt;related-urls&gt;&lt;url&gt;https://www.ncbi.nlm.nih.gov/pubmed/21315509&lt;/url&gt;&lt;/related-urls&gt;&lt;/urls&gt;&lt;electronic-resource-num&gt;10.1016/j.jhazmat.2011.01.061&lt;/electronic-resource-num&gt;&lt;/record&gt;&lt;/Cite&gt;&lt;/EndNote&gt;</w:instrText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21676" w:rsidRPr="0072167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6</w:t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85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2011</w:t>
            </w:r>
          </w:p>
        </w:tc>
        <w:tc>
          <w:tcPr>
            <w:tcW w:w="1174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gamma</w:t>
            </w:r>
          </w:p>
        </w:tc>
        <w:tc>
          <w:tcPr>
            <w:tcW w:w="272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6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Crustacea</w:t>
            </w:r>
          </w:p>
        </w:tc>
        <w:tc>
          <w:tcPr>
            <w:tcW w:w="123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68</w:t>
            </w:r>
          </w:p>
        </w:tc>
        <w:tc>
          <w:tcPr>
            <w:tcW w:w="1049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EC50</w:t>
            </w:r>
          </w:p>
        </w:tc>
        <w:tc>
          <w:tcPr>
            <w:tcW w:w="154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45000</w:t>
            </w:r>
          </w:p>
        </w:tc>
        <w:tc>
          <w:tcPr>
            <w:tcW w:w="1195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727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4048A7" w:rsidRPr="00A87E2F" w:rsidTr="004048A7">
        <w:trPr>
          <w:trHeight w:val="377"/>
        </w:trPr>
        <w:tc>
          <w:tcPr>
            <w:tcW w:w="1759" w:type="dxa"/>
            <w:hideMark/>
          </w:tcPr>
          <w:p w:rsidR="004048A7" w:rsidRPr="00A87E2F" w:rsidRDefault="004048A7" w:rsidP="0072167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Pakrashi et al.</w:t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Pakrashi&lt;/Author&gt;&lt;Year&gt;2013&lt;/Year&gt;&lt;RecNum&gt;861&lt;/RecNum&gt;&lt;DisplayText&gt;&lt;style face="superscript"&gt;67&lt;/style&gt;&lt;/DisplayText&gt;&lt;record&gt;&lt;rec-number&gt;861&lt;/rec-number&gt;&lt;foreign-keys&gt;&lt;key app="EN" db-id="xs0azz2xg5zradewdz8vefw4p0a9t0wfxex9" timestamp="1479397439"&gt;861&lt;/key&gt;&lt;key app="ENWeb" db-id=""&gt;0&lt;/key&gt;&lt;/foreign-keys&gt;&lt;ref-type name="Journal Article"&gt;17&lt;/ref-type&gt;&lt;contributors&gt;&lt;authors&gt;&lt;author&gt;Pakrashi, S.&lt;/author&gt;&lt;author&gt;Dalai, S.&lt;/author&gt;&lt;author&gt;T, C. P.&lt;/author&gt;&lt;author&gt;Trivedi, S.&lt;/author&gt;&lt;author&gt;Myneni, R.&lt;/author&gt;&lt;author&gt;Raichur, A. M.&lt;/author&gt;&lt;author&gt;Chandrasekaran, N.&lt;/author&gt;&lt;author&gt;Mukherjee, A.&lt;/author&gt;&lt;/authors&gt;&lt;/contributors&gt;&lt;auth-address&gt;Centre for Nanobiotechnology, VIT University, Vellore 632014, India.&lt;/auth-address&gt;&lt;titles&gt;&lt;title&gt;Cytotoxicity of aluminium oxide nanoparticles towards fresh water algal isolate at low exposure concentrations&lt;/title&gt;&lt;secondary-title&gt;Aquat Toxicol&lt;/secondary-title&gt;&lt;/titles&gt;&lt;periodical&gt;&lt;full-title&gt;Aquat Toxicol&lt;/full-title&gt;&lt;/periodical&gt;&lt;pages&gt;34-45&lt;/pages&gt;&lt;volume&gt;132-133&lt;/volume&gt;&lt;keywords&gt;&lt;keyword&gt;Aluminum Oxide/*toxicity&lt;/keyword&gt;&lt;keyword&gt;Chlorella/*drug effects&lt;/keyword&gt;&lt;keyword&gt;Dose-Response Relationship, Drug&lt;/keyword&gt;&lt;keyword&gt;Metal Nanoparticles/*toxicity&lt;/keyword&gt;&lt;keyword&gt;Particle Size&lt;/keyword&gt;&lt;keyword&gt;Spectroscopy, Fourier Transform Infrared&lt;/keyword&gt;&lt;keyword&gt;Water Pollutants, Chemical/*toxicity&lt;/keyword&gt;&lt;/keywords&gt;&lt;dates&gt;&lt;year&gt;2013&lt;/year&gt;&lt;pub-dates&gt;&lt;date&gt;May 15&lt;/date&gt;&lt;/pub-dates&gt;&lt;/dates&gt;&lt;isbn&gt;1879-1514 (Electronic)&amp;#xD;0166-445X (Linking)&lt;/isbn&gt;&lt;accession-num&gt;23454308&lt;/accession-num&gt;&lt;urls&gt;&lt;related-urls&gt;&lt;url&gt;https://www.ncbi.nlm.nih.gov/pubmed/23454308&lt;/url&gt;&lt;/related-urls&gt;&lt;/urls&gt;&lt;electronic-resource-num&gt;10.1016/j.aquatox.2013.01.018&lt;/electronic-resource-num&gt;&lt;/record&gt;&lt;/Cite&gt;&lt;/EndNote&gt;</w:instrText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21676" w:rsidRPr="0072167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7</w:t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85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2013</w:t>
            </w:r>
          </w:p>
        </w:tc>
        <w:tc>
          <w:tcPr>
            <w:tcW w:w="1174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gamma</w:t>
            </w:r>
          </w:p>
        </w:tc>
        <w:tc>
          <w:tcPr>
            <w:tcW w:w="272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6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Crustacea</w:t>
            </w:r>
          </w:p>
        </w:tc>
        <w:tc>
          <w:tcPr>
            <w:tcW w:w="123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72h</w:t>
            </w:r>
          </w:p>
        </w:tc>
        <w:tc>
          <w:tcPr>
            <w:tcW w:w="1049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54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74300</w:t>
            </w:r>
          </w:p>
        </w:tc>
        <w:tc>
          <w:tcPr>
            <w:tcW w:w="1195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727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4048A7" w:rsidRPr="00A87E2F" w:rsidTr="004048A7">
        <w:trPr>
          <w:trHeight w:val="308"/>
        </w:trPr>
        <w:tc>
          <w:tcPr>
            <w:tcW w:w="1759" w:type="dxa"/>
            <w:hideMark/>
          </w:tcPr>
          <w:p w:rsidR="004048A7" w:rsidRPr="00A87E2F" w:rsidRDefault="004048A7" w:rsidP="00721676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Stanley et al.</w:t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Stanley&lt;/Author&gt;&lt;Year&gt;2010&lt;/Year&gt;&lt;RecNum&gt;1118&lt;/RecNum&gt;&lt;DisplayText&gt;&lt;style face="superscript"&gt;68&lt;/style&gt;&lt;/DisplayText&gt;&lt;record&gt;&lt;rec-number&gt;1118&lt;/rec-number&gt;&lt;foreign-keys&gt;&lt;key app="EN" db-id="xs0azz2xg5zradewdz8vefw4p0a9t0wfxex9" timestamp="1539164972"&gt;1118&lt;/key&gt;&lt;key app="ENWeb" db-id=""&gt;0&lt;/key&gt;&lt;/foreign-keys&gt;&lt;ref-type name="Journal Article"&gt;17&lt;/ref-type&gt;&lt;contributors&gt;&lt;authors&gt;&lt;author&gt;Stanley, J. K.&lt;/author&gt;&lt;author&gt;Coleman, J. G.&lt;/author&gt;&lt;author&gt;Weiss, C. A., Jr.&lt;/author&gt;&lt;author&gt;Steevens, J. A.&lt;/author&gt;&lt;/authors&gt;&lt;/contributors&gt;&lt;auth-address&gt;U.S. Army Engineer Research and Development Center, Environmental Laboratory, 3909 Halls Ferry Road, Vicksburg, Mississippi 39180, USA. jacob.k.stanley@us.army.mil&lt;/auth-address&gt;&lt;titles&gt;&lt;title&gt;Sediment toxicity and bioaccumulation of nano and micron-sized aluminum oxide&lt;/title&gt;&lt;secondary-title&gt;Environ Toxicol Chem&lt;/secondary-title&gt;&lt;/titles&gt;&lt;periodical&gt;&lt;full-title&gt;Environ Toxicol Chem&lt;/full-title&gt;&lt;abbr-1&gt;Environmental Toxicology and Chemistry&lt;/abbr-1&gt;&lt;/periodical&gt;&lt;pages&gt;422-9&lt;/pages&gt;&lt;volume&gt;29&lt;/volume&gt;&lt;number&gt;2&lt;/number&gt;&lt;edition&gt;2010/09/08&lt;/edition&gt;&lt;keywords&gt;&lt;keyword&gt;Aluminum Oxide/pharmacokinetics/*toxicity&lt;/keyword&gt;&lt;keyword&gt;Amphipoda/drug effects/metabolism&lt;/keyword&gt;&lt;keyword&gt;Animals&lt;/keyword&gt;&lt;keyword&gt;Corbicula/drug effects/metabolism&lt;/keyword&gt;&lt;keyword&gt;Geologic Sediments/*analysis&lt;/keyword&gt;&lt;keyword&gt;Microscopy, Electron, Transmission&lt;/keyword&gt;&lt;keyword&gt;Nanoparticles/ultrastructure&lt;/keyword&gt;&lt;keyword&gt;Particle Size&lt;/keyword&gt;&lt;keyword&gt;Water Pollutants, Chemical/*toxicity&lt;/keyword&gt;&lt;/keywords&gt;&lt;dates&gt;&lt;year&gt;2010&lt;/year&gt;&lt;pub-dates&gt;&lt;date&gt;Feb&lt;/date&gt;&lt;/pub-dates&gt;&lt;/dates&gt;&lt;isbn&gt;0730-7268 (Print)&amp;#xD;0730-7268 (Linking)&lt;/isbn&gt;&lt;accession-num&gt;20821462&lt;/accession-num&gt;&lt;urls&gt;&lt;related-urls&gt;&lt;url&gt;https://www.ncbi.nlm.nih.gov/pubmed/20821462&lt;/url&gt;&lt;/related-urls&gt;&lt;/urls&gt;&lt;electronic-resource-num&gt;10.1002/etc.52&lt;/electronic-resource-num&gt;&lt;/record&gt;&lt;/Cite&gt;&lt;/EndNote&gt;</w:instrText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21676" w:rsidRPr="0072167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68</w:t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2010</w:t>
            </w:r>
          </w:p>
        </w:tc>
        <w:tc>
          <w:tcPr>
            <w:tcW w:w="1174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gamma</w:t>
            </w:r>
          </w:p>
        </w:tc>
        <w:tc>
          <w:tcPr>
            <w:tcW w:w="272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Hyalella azteca</w:t>
            </w:r>
          </w:p>
        </w:tc>
        <w:tc>
          <w:tcPr>
            <w:tcW w:w="116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Crustacea</w:t>
            </w:r>
          </w:p>
        </w:tc>
        <w:tc>
          <w:tcPr>
            <w:tcW w:w="123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240</w:t>
            </w:r>
          </w:p>
        </w:tc>
        <w:tc>
          <w:tcPr>
            <w:tcW w:w="1049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54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195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727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4048A7" w:rsidRPr="00A87E2F" w:rsidTr="004048A7">
        <w:trPr>
          <w:trHeight w:val="425"/>
        </w:trPr>
        <w:tc>
          <w:tcPr>
            <w:tcW w:w="1759" w:type="dxa"/>
            <w:hideMark/>
          </w:tcPr>
          <w:p w:rsidR="004048A7" w:rsidRPr="00A87E2F" w:rsidRDefault="004048A7" w:rsidP="00E04304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Stanley et al.</w:t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begin"/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instrText xml:space="preserve"> ADDIN EN.CITE &lt;EndNote&gt;&lt;Cite&gt;&lt;Author&gt;Stanley&lt;/Author&gt;&lt;Year&gt;2010&lt;/Year&gt;&lt;RecNum&gt;1118&lt;/RecNum&gt;&lt;DisplayText&gt;&lt;style face="superscript"&gt;68&lt;/style&gt;&lt;/DisplayText&gt;&lt;record&gt;&lt;rec-number&gt;1118&lt;/rec-number&gt;&lt;foreign-keys&gt;&lt;key app="EN" db-id="xs0azz2xg5zradewdz8vefw4p0a9t0wfxex9" timestamp="1539164972"&gt;1118&lt;/key&gt;&lt;key app="ENWeb" db-id=""&gt;0&lt;/key&gt;&lt;/foreign-keys&gt;&lt;ref-type name="Journal Article"&gt;17&lt;/ref-type&gt;&lt;contributors&gt;&lt;authors&gt;&lt;author&gt;Stanley, J. K.&lt;/author&gt;&lt;author&gt;Coleman, J. G.&lt;/author&gt;&lt;author&gt;Weiss, C. A., Jr.&lt;/author&gt;&lt;author&gt;Steevens, J. A.&lt;/author&gt;&lt;/authors&gt;&lt;/contributors&gt;&lt;auth-address&gt;U.S. Army Engineer Research and Development Center, Environmental Laboratory, 3909 Halls Ferry Road, Vicksburg, Mississippi 39180, USA. jacob.k.stanley@us.army.mil&lt;/auth-address&gt;&lt;titles&gt;&lt;title&gt;Sediment toxicity and bioaccumulation of nano and micron-sized aluminum oxide&lt;/title&gt;&lt;secondary-title&gt;Environ Toxicol Chem&lt;/secondary-title&gt;&lt;/titles&gt;&lt;periodical&gt;&lt;full-title&gt;Environ Toxicol Chem&lt;/full-title&gt;&lt;abbr-1&gt;Environmental Toxicology and Chemistry&lt;/abbr-1&gt;&lt;/periodical&gt;&lt;pages&gt;422-9&lt;/pages&gt;&lt;volume&gt;29&lt;/volume&gt;&lt;number&gt;2&lt;/number&gt;&lt;edition&gt;2010/09/08&lt;/edition&gt;&lt;keywords&gt;&lt;keyword&gt;Aluminum Oxide/pharmacokinetics/*toxicity&lt;/keyword&gt;&lt;keyword&gt;Amphipoda/drug effects/metabolism&lt;/keyword&gt;&lt;keyword&gt;Animals&lt;/keyword&gt;&lt;keyword&gt;Corbicula/drug effects/metabolism&lt;/keyword&gt;&lt;keyword&gt;Geologic Sediments/*analysis&lt;/keyword&gt;&lt;keyword&gt;Microscopy, Electron, Transmission&lt;/keyword&gt;&lt;keyword&gt;Nanoparticles/ultrastructure&lt;/keyword&gt;&lt;keyword&gt;Particle Size&lt;/keyword&gt;&lt;keyword&gt;Water Pollutants, Chemical/*toxicity&lt;/keyword&gt;&lt;/keywords&gt;&lt;dates&gt;&lt;year&gt;2010&lt;/year&gt;&lt;pub-dates&gt;&lt;date&gt;Feb&lt;/date&gt;&lt;/pub-dates&gt;&lt;/dates&gt;&lt;isbn&gt;0730-7268 (Print)&amp;#xD;0730-7268 (Linking)&lt;/isbn&gt;&lt;accession-num&gt;20821462&lt;/accession-num&gt;&lt;urls&gt;&lt;related-urls&gt;&lt;url&gt;https://www.ncbi.nlm.nih.gov/pubmed/20821462&lt;/url&gt;&lt;/related-urls&gt;&lt;/urls&gt;&lt;electronic-resource-num&gt;10.1002/etc.52&lt;/electronic-resource-num&gt;&lt;/record&gt;&lt;/Cite&gt;&lt;/EndNote&gt;</w:instrText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separate"/>
            </w:r>
            <w:r w:rsidR="00721676" w:rsidRPr="0072167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  <w:lang w:val="en-US"/>
              </w:rPr>
              <w:t>68</w:t>
            </w:r>
            <w:r w:rsidR="0072167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2010</w:t>
            </w:r>
          </w:p>
        </w:tc>
        <w:tc>
          <w:tcPr>
            <w:tcW w:w="1174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gamma</w:t>
            </w:r>
          </w:p>
        </w:tc>
        <w:tc>
          <w:tcPr>
            <w:tcW w:w="272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Tubifex tubifex</w:t>
            </w:r>
          </w:p>
        </w:tc>
        <w:tc>
          <w:tcPr>
            <w:tcW w:w="116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Invertebrate</w:t>
            </w:r>
          </w:p>
        </w:tc>
        <w:tc>
          <w:tcPr>
            <w:tcW w:w="123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240</w:t>
            </w:r>
          </w:p>
        </w:tc>
        <w:tc>
          <w:tcPr>
            <w:tcW w:w="1049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NOEC</w:t>
            </w:r>
          </w:p>
        </w:tc>
        <w:tc>
          <w:tcPr>
            <w:tcW w:w="154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0000</w:t>
            </w:r>
          </w:p>
        </w:tc>
        <w:tc>
          <w:tcPr>
            <w:tcW w:w="1195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727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</w:tr>
      <w:tr w:rsidR="004048A7" w:rsidRPr="00A87E2F" w:rsidTr="004048A7">
        <w:trPr>
          <w:trHeight w:val="315"/>
        </w:trPr>
        <w:tc>
          <w:tcPr>
            <w:tcW w:w="1759" w:type="dxa"/>
            <w:hideMark/>
          </w:tcPr>
          <w:p w:rsidR="004048A7" w:rsidRPr="00A87E2F" w:rsidRDefault="004048A7" w:rsidP="00721676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Svart</w:t>
            </w:r>
            <w:r w:rsidR="002877B3">
              <w:rPr>
                <w:rFonts w:asciiTheme="minorHAnsi" w:hAnsiTheme="minorHAnsi" w:cstheme="minorHAnsi"/>
                <w:sz w:val="16"/>
                <w:szCs w:val="16"/>
              </w:rPr>
              <w:t>z</w:t>
            </w: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 xml:space="preserve"> et al</w:t>
            </w:r>
            <w:r w:rsidR="002877B3">
              <w:rPr>
                <w:rFonts w:asciiTheme="minorHAnsi" w:hAnsiTheme="minorHAnsi" w:cstheme="minorHAnsi"/>
                <w:sz w:val="16"/>
                <w:szCs w:val="16"/>
              </w:rPr>
              <w:t xml:space="preserve">. </w:t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TdmFydHo8L0F1dGhvcj48WWVhcj4yMDE3PC9ZZWFyPjxS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</w:fldData>
              </w:fldChar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</w:instrText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begin">
                <w:fldData xml:space="preserve">PEVuZE5vdGU+PENpdGU+PEF1dGhvcj5TdmFydHo8L0F1dGhvcj48WWVhcj4yMDE3PC9ZZWFyPjxS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</w:fldData>
              </w:fldChar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.DATA </w:instrText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21676" w:rsidRPr="00721676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69</w:t>
            </w:r>
            <w:r w:rsidR="00721676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85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2017</w:t>
            </w:r>
          </w:p>
        </w:tc>
        <w:tc>
          <w:tcPr>
            <w:tcW w:w="1174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gamma</w:t>
            </w:r>
          </w:p>
        </w:tc>
        <w:tc>
          <w:tcPr>
            <w:tcW w:w="272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Rhinella arenarum</w:t>
            </w:r>
          </w:p>
        </w:tc>
        <w:tc>
          <w:tcPr>
            <w:tcW w:w="116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Vertebrate</w:t>
            </w:r>
          </w:p>
        </w:tc>
        <w:tc>
          <w:tcPr>
            <w:tcW w:w="123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504</w:t>
            </w:r>
          </w:p>
        </w:tc>
        <w:tc>
          <w:tcPr>
            <w:tcW w:w="1049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54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500</w:t>
            </w:r>
          </w:p>
        </w:tc>
        <w:tc>
          <w:tcPr>
            <w:tcW w:w="1195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727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  <w:tr w:rsidR="004048A7" w:rsidRPr="00A87E2F" w:rsidTr="004048A7">
        <w:trPr>
          <w:trHeight w:val="454"/>
        </w:trPr>
        <w:tc>
          <w:tcPr>
            <w:tcW w:w="1759" w:type="dxa"/>
            <w:hideMark/>
          </w:tcPr>
          <w:p w:rsidR="004048A7" w:rsidRPr="00A87E2F" w:rsidRDefault="004048A7" w:rsidP="00E04304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Wang et al.</w:t>
            </w:r>
            <w:r w:rsidR="002877B3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="002877B3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2877B3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Wang&lt;/Author&gt;&lt;Year&gt;2009&lt;/Year&gt;&lt;RecNum&gt;650&lt;/RecNum&gt;&lt;DisplayText&gt;&lt;style face="superscript"&gt;54&lt;/style&gt;&lt;/DisplayText&gt;&lt;record&gt;&lt;rec-number&gt;650&lt;/rec-number&gt;&lt;foreign-keys&gt;&lt;key app="EN" db-id="xs0azz2xg5zradewdz8vefw4p0a9t0wfxex9" timestamp="1472025973"&gt;650&lt;/key&gt;&lt;key app="ENWeb" db-id=""&gt;0&lt;/key&gt;&lt;/foreign-keys&gt;&lt;ref-type name="Journal Article"&gt;17&lt;/ref-type&gt;&lt;contributors&gt;&lt;authors&gt;&lt;author&gt;Wang, H.&lt;/author&gt;&lt;author&gt;Wick, R. L.&lt;/author&gt;&lt;author&gt;Xing, B.&lt;/author&gt;&lt;/authors&gt;&lt;/contributors&gt;&lt;auth-address&gt;Department of Plant, Soil and Insect Sciences, University of Massachusetts, Stockbridge Hall, Amherst, MA 01003, USA.&lt;/auth-address&gt;&lt;titles&gt;&lt;title&gt;Toxicity of nanoparticulate and bulk ZnO, Al2O3 and TiO2 to the nematode Caenorhabditis elegans&lt;/title&gt;&lt;secondary-title&gt;Environ Pollut&lt;/secondary-title&gt;&lt;/titles&gt;&lt;periodical&gt;&lt;full-title&gt;Environ Pollut&lt;/full-title&gt;&lt;abbr-1&gt;Environmental pollution&lt;/abbr-1&gt;&lt;/periodical&gt;&lt;pages&gt;1171-7&lt;/pages&gt;&lt;volume&gt;157&lt;/volume&gt;&lt;number&gt;4&lt;/number&gt;&lt;keywords&gt;&lt;keyword&gt;Aluminum Oxide/*toxicity&lt;/keyword&gt;&lt;keyword&gt;Animals&lt;/keyword&gt;&lt;keyword&gt;Caenorhabditis elegans/*drug effects/metabolism&lt;/keyword&gt;&lt;keyword&gt;Dose-Response Relationship, Drug&lt;/keyword&gt;&lt;keyword&gt;Lethal Dose 50&lt;/keyword&gt;&lt;keyword&gt;Metal Nanoparticles/*toxicity&lt;/keyword&gt;&lt;keyword&gt;Microscopy, Electron, Transmission&lt;/keyword&gt;&lt;keyword&gt;Oxidative Stress&lt;/keyword&gt;&lt;keyword&gt;Reproduction/drug effects&lt;/keyword&gt;&lt;keyword&gt;Solubility&lt;/keyword&gt;&lt;keyword&gt;Titanium/*toxicity&lt;/keyword&gt;&lt;keyword&gt;Toxicity Tests, Chronic&lt;/keyword&gt;&lt;keyword&gt;Water Pollutants, Chemical/*toxicity&lt;/keyword&gt;&lt;keyword&gt;Zinc Oxide/*toxicity&lt;/keyword&gt;&lt;/keywords&gt;&lt;dates&gt;&lt;year&gt;2009&lt;/year&gt;&lt;pub-dates&gt;&lt;date&gt;Apr&lt;/date&gt;&lt;/pub-dates&gt;&lt;/dates&gt;&lt;isbn&gt;1873-6424 (Electronic)&amp;#xD;0269-7491 (Linking)&lt;/isbn&gt;&lt;accession-num&gt;19081167&lt;/accession-num&gt;&lt;urls&gt;&lt;related-urls&gt;&lt;url&gt;http://www.ncbi.nlm.nih.gov/pubmed/19081167&lt;/url&gt;&lt;/related-urls&gt;&lt;/urls&gt;&lt;electronic-resource-num&gt;10.1016/j.envpol.2008.11.004&lt;/electronic-resource-num&gt;&lt;/record&gt;&lt;/Cite&gt;&lt;/EndNote&gt;</w:instrText>
            </w:r>
            <w:r w:rsidR="002877B3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2877B3" w:rsidRPr="002877B3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54</w:t>
            </w:r>
            <w:r w:rsidR="002877B3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85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2009</w:t>
            </w:r>
          </w:p>
        </w:tc>
        <w:tc>
          <w:tcPr>
            <w:tcW w:w="1174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gamma</w:t>
            </w:r>
          </w:p>
        </w:tc>
        <w:tc>
          <w:tcPr>
            <w:tcW w:w="272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Ceriodaphnia dubia</w:t>
            </w:r>
          </w:p>
        </w:tc>
        <w:tc>
          <w:tcPr>
            <w:tcW w:w="116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Crustacea</w:t>
            </w:r>
          </w:p>
        </w:tc>
        <w:tc>
          <w:tcPr>
            <w:tcW w:w="1231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48</w:t>
            </w:r>
          </w:p>
        </w:tc>
        <w:tc>
          <w:tcPr>
            <w:tcW w:w="1049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LC50</w:t>
            </w:r>
          </w:p>
        </w:tc>
        <w:tc>
          <w:tcPr>
            <w:tcW w:w="1540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610000</w:t>
            </w:r>
          </w:p>
        </w:tc>
        <w:tc>
          <w:tcPr>
            <w:tcW w:w="1195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727" w:type="dxa"/>
            <w:hideMark/>
          </w:tcPr>
          <w:p w:rsidR="004048A7" w:rsidRPr="00A87E2F" w:rsidRDefault="004048A7">
            <w:pPr>
              <w:rPr>
                <w:rFonts w:asciiTheme="minorHAnsi" w:hAnsiTheme="minorHAnsi" w:cstheme="minorHAnsi"/>
                <w:sz w:val="16"/>
                <w:szCs w:val="16"/>
              </w:rPr>
            </w:pPr>
            <w:r w:rsidRPr="00A87E2F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</w:tr>
    </w:tbl>
    <w:p w:rsidR="00F01971" w:rsidRPr="003246C0" w:rsidRDefault="00F01971">
      <w:pPr>
        <w:spacing w:before="0" w:after="0" w:line="240" w:lineRule="auto"/>
        <w:rPr>
          <w:lang w:val="en-US"/>
        </w:rPr>
      </w:pPr>
      <w:r w:rsidRPr="003246C0">
        <w:rPr>
          <w:lang w:val="en-US"/>
        </w:rPr>
        <w:t>*Please note: For</w:t>
      </w:r>
      <w:r w:rsidRPr="00F01971">
        <w:rPr>
          <w:lang w:val="en-US"/>
        </w:rPr>
        <w:t xml:space="preserve"> alpha Al2O3 was only one data point reported, the standard AF of 1000 was applied to convert the LC50 into a predicted no-effect concentration</w:t>
      </w:r>
      <w:r>
        <w:rPr>
          <w:lang w:val="en-US"/>
        </w:rPr>
        <w:t>(cf. Echa 2008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ECHA&lt;/Author&gt;&lt;Year&gt;2008&lt;/Year&gt;&lt;RecNum&gt;29&lt;/RecNum&gt;&lt;DisplayText&gt;&lt;style face="superscript"&gt;70&lt;/style&gt;&lt;/DisplayText&gt;&lt;record&gt;&lt;rec-number&gt;29&lt;/rec-number&gt;&lt;foreign-keys&gt;&lt;key app="EN" db-id="xs0azz2xg5zradewdz8vefw4p0a9t0wfxex9" timestamp="1467635695"&gt;29&lt;/key&gt;&lt;/foreign-keys&gt;&lt;ref-type name="Legal Rule or Regulation"&gt;50&lt;/ref-type&gt;&lt;contributors&gt;&lt;authors&gt;&lt;author&gt;ECHA&lt;/author&gt;&lt;/authors&gt;&lt;/contributors&gt;&lt;titles&gt;&lt;title&gt;Guidance on information requirements and chemical safety assessment Chapter R.10 : Characterisation of dose [concentration]-response for environment&lt;/title&gt;&lt;/titles&gt;&lt;pages&gt;1-65&lt;/pages&gt;&lt;dates&gt;&lt;year&gt;2008&lt;/year&gt;&lt;/dates&gt;&lt;pub-location&gt;Helsinki, Finland&lt;/pub-location&gt;&lt;publisher&gt;European Chemicals Agency (ECHA)&lt;/publisher&gt;&lt;urls&gt;&lt;/urls&gt;&lt;/record&gt;&lt;/Cite&gt;&lt;/EndNote&gt;</w:instrText>
      </w:r>
      <w:r>
        <w:rPr>
          <w:lang w:val="en-US"/>
        </w:rPr>
        <w:fldChar w:fldCharType="separate"/>
      </w:r>
      <w:r w:rsidRPr="00F01971">
        <w:rPr>
          <w:noProof/>
          <w:vertAlign w:val="superscript"/>
          <w:lang w:val="en-US"/>
        </w:rPr>
        <w:t>70</w:t>
      </w:r>
      <w:r>
        <w:rPr>
          <w:lang w:val="en-US"/>
        </w:rPr>
        <w:fldChar w:fldCharType="end"/>
      </w:r>
    </w:p>
    <w:p w:rsidR="00F01971" w:rsidRDefault="00F01971">
      <w:pPr>
        <w:spacing w:before="0" w:after="0" w:line="240" w:lineRule="auto"/>
        <w:rPr>
          <w:lang w:val="en-US"/>
        </w:rPr>
      </w:pPr>
    </w:p>
    <w:p w:rsidR="00F10804" w:rsidRPr="008C34E7" w:rsidRDefault="00F10804" w:rsidP="00F10804">
      <w:pPr>
        <w:rPr>
          <w:lang w:val="en-US"/>
        </w:rPr>
      </w:pPr>
      <w:r w:rsidRPr="008C34E7">
        <w:rPr>
          <w:lang w:val="en-US"/>
        </w:rPr>
        <w:t>Legend: EC</w:t>
      </w:r>
      <w:r>
        <w:rPr>
          <w:lang w:val="en-US"/>
        </w:rPr>
        <w:t>x</w:t>
      </w:r>
      <w:r w:rsidRPr="008C34E7">
        <w:rPr>
          <w:lang w:val="en-US"/>
        </w:rPr>
        <w:t xml:space="preserve"> = e</w:t>
      </w:r>
      <w:r w:rsidRPr="00353D73">
        <w:rPr>
          <w:lang w:val="en-US"/>
        </w:rPr>
        <w:t xml:space="preserve">ffective concentration at which a response of </w:t>
      </w:r>
      <w:r>
        <w:rPr>
          <w:lang w:val="en-US"/>
        </w:rPr>
        <w:t xml:space="preserve">'x' percent is observed; ICx = Inhibitory </w:t>
      </w:r>
      <w:r w:rsidRPr="00353D73">
        <w:rPr>
          <w:lang w:val="en-US"/>
        </w:rPr>
        <w:t>concentration at which a</w:t>
      </w:r>
      <w:r>
        <w:rPr>
          <w:lang w:val="en-US"/>
        </w:rPr>
        <w:t>n</w:t>
      </w:r>
      <w:r w:rsidRPr="00353D73">
        <w:rPr>
          <w:lang w:val="en-US"/>
        </w:rPr>
        <w:t xml:space="preserve"> </w:t>
      </w:r>
      <w:r>
        <w:rPr>
          <w:lang w:val="en-US"/>
        </w:rPr>
        <w:t xml:space="preserve">inhibition </w:t>
      </w:r>
      <w:r w:rsidRPr="00353D73">
        <w:rPr>
          <w:lang w:val="en-US"/>
        </w:rPr>
        <w:t xml:space="preserve">of </w:t>
      </w:r>
      <w:r>
        <w:rPr>
          <w:lang w:val="en-US"/>
        </w:rPr>
        <w:t>'x' percent is observed regarding a specific biological function.; LCx: lethal concentration that is expected to cause death to x% of the population; NOEC= no observed effect concentration</w:t>
      </w:r>
    </w:p>
    <w:p w:rsidR="00F10804" w:rsidRPr="003246C0" w:rsidRDefault="00F10804">
      <w:pPr>
        <w:spacing w:before="0" w:after="0" w:line="240" w:lineRule="auto"/>
        <w:rPr>
          <w:lang w:val="en-US"/>
        </w:rPr>
      </w:pPr>
    </w:p>
    <w:p w:rsidR="007456D4" w:rsidRPr="003246C0" w:rsidRDefault="007456D4">
      <w:pPr>
        <w:spacing w:before="0" w:after="0" w:line="240" w:lineRule="auto"/>
        <w:rPr>
          <w:lang w:val="en-US"/>
        </w:rPr>
      </w:pPr>
      <w:r w:rsidRPr="003246C0">
        <w:rPr>
          <w:lang w:val="en-US"/>
        </w:rPr>
        <w:br w:type="page"/>
      </w:r>
    </w:p>
    <w:p w:rsidR="002F2FA5" w:rsidRPr="00A87E2F" w:rsidRDefault="002F2FA5" w:rsidP="002F2FA5">
      <w:pPr>
        <w:pStyle w:val="Caption"/>
        <w:keepNext/>
        <w:rPr>
          <w:lang w:val="en-US"/>
        </w:rPr>
      </w:pPr>
      <w:r w:rsidRPr="00A87E2F">
        <w:rPr>
          <w:lang w:val="en-US"/>
        </w:rPr>
        <w:lastRenderedPageBreak/>
        <w:t>Table S</w:t>
      </w:r>
      <w:r>
        <w:fldChar w:fldCharType="begin"/>
      </w:r>
      <w:r w:rsidRPr="00A87E2F">
        <w:rPr>
          <w:lang w:val="en-US"/>
        </w:rPr>
        <w:instrText xml:space="preserve"> SEQ Table \* ARABIC </w:instrText>
      </w:r>
      <w:r>
        <w:fldChar w:fldCharType="separate"/>
      </w:r>
      <w:r w:rsidR="00AA1AA3">
        <w:rPr>
          <w:noProof/>
          <w:lang w:val="en-US"/>
        </w:rPr>
        <w:t>6</w:t>
      </w:r>
      <w:r>
        <w:fldChar w:fldCharType="end"/>
      </w:r>
      <w:r w:rsidRPr="00A87E2F">
        <w:rPr>
          <w:lang w:val="en-US"/>
        </w:rPr>
        <w:t xml:space="preserve">: </w:t>
      </w:r>
      <w:r w:rsidR="00A87E2F">
        <w:rPr>
          <w:lang w:val="en-US"/>
        </w:rPr>
        <w:t>Ecotoxicological data that were</w:t>
      </w:r>
      <w:r w:rsidR="00F14944">
        <w:rPr>
          <w:lang w:val="en-US"/>
        </w:rPr>
        <w:t xml:space="preserve"> used</w:t>
      </w:r>
      <w:r w:rsidR="00A87E2F">
        <w:rPr>
          <w:lang w:val="en-US"/>
        </w:rPr>
        <w:t xml:space="preserve"> for the generation of the PSSD of multi-wall and single-wall carbon nanotubes in the fresh water compartmen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28"/>
        <w:gridCol w:w="695"/>
        <w:gridCol w:w="974"/>
        <w:gridCol w:w="1276"/>
        <w:gridCol w:w="2410"/>
        <w:gridCol w:w="1417"/>
        <w:gridCol w:w="1560"/>
        <w:gridCol w:w="1134"/>
        <w:gridCol w:w="1603"/>
        <w:gridCol w:w="1301"/>
      </w:tblGrid>
      <w:tr w:rsidR="002F2FA5" w:rsidRPr="00A87E2F" w:rsidTr="002F2FA5">
        <w:trPr>
          <w:trHeight w:val="570"/>
        </w:trPr>
        <w:tc>
          <w:tcPr>
            <w:tcW w:w="1728" w:type="dxa"/>
            <w:noWrap/>
            <w:hideMark/>
          </w:tcPr>
          <w:p w:rsidR="002F2FA5" w:rsidRPr="00A87E2F" w:rsidRDefault="002F2FA5" w:rsidP="002F2FA5">
            <w:pPr>
              <w:rPr>
                <w:b/>
                <w:bCs/>
                <w:sz w:val="16"/>
              </w:rPr>
            </w:pPr>
            <w:r w:rsidRPr="00A87E2F">
              <w:rPr>
                <w:b/>
                <w:bCs/>
                <w:sz w:val="16"/>
              </w:rPr>
              <w:t>authors</w:t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>
            <w:pPr>
              <w:rPr>
                <w:b/>
                <w:bCs/>
                <w:sz w:val="16"/>
              </w:rPr>
            </w:pPr>
            <w:r w:rsidRPr="00A87E2F">
              <w:rPr>
                <w:b/>
                <w:bCs/>
                <w:sz w:val="16"/>
              </w:rPr>
              <w:t>year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b/>
                <w:bCs/>
                <w:sz w:val="16"/>
              </w:rPr>
            </w:pPr>
            <w:r w:rsidRPr="00A87E2F">
              <w:rPr>
                <w:b/>
                <w:bCs/>
                <w:sz w:val="16"/>
              </w:rPr>
              <w:t>nano-form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b/>
                <w:bCs/>
                <w:sz w:val="16"/>
              </w:rPr>
            </w:pPr>
            <w:r w:rsidRPr="00A87E2F">
              <w:rPr>
                <w:b/>
                <w:bCs/>
                <w:sz w:val="16"/>
              </w:rPr>
              <w:t>dose descriptor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b/>
                <w:bCs/>
                <w:sz w:val="16"/>
              </w:rPr>
            </w:pPr>
            <w:r w:rsidRPr="00A87E2F">
              <w:rPr>
                <w:b/>
                <w:bCs/>
                <w:sz w:val="16"/>
              </w:rPr>
              <w:t>T</w:t>
            </w:r>
            <w:r w:rsidR="00FB108E">
              <w:rPr>
                <w:b/>
                <w:bCs/>
                <w:sz w:val="16"/>
              </w:rPr>
              <w:t>įt</w:t>
            </w:r>
            <w:r w:rsidRPr="00A87E2F">
              <w:rPr>
                <w:b/>
                <w:bCs/>
                <w:sz w:val="16"/>
              </w:rPr>
              <w:t>est organsim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b/>
                <w:bCs/>
                <w:sz w:val="16"/>
              </w:rPr>
            </w:pPr>
            <w:r w:rsidRPr="00A87E2F">
              <w:rPr>
                <w:b/>
                <w:bCs/>
                <w:sz w:val="16"/>
              </w:rPr>
              <w:t>taxonomic group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>
            <w:pPr>
              <w:rPr>
                <w:b/>
                <w:bCs/>
                <w:sz w:val="16"/>
              </w:rPr>
            </w:pPr>
            <w:r w:rsidRPr="00A87E2F">
              <w:rPr>
                <w:b/>
                <w:bCs/>
                <w:sz w:val="16"/>
              </w:rPr>
              <w:t xml:space="preserve">concentration [µg/l] </w:t>
            </w:r>
          </w:p>
        </w:tc>
        <w:tc>
          <w:tcPr>
            <w:tcW w:w="1134" w:type="dxa"/>
            <w:hideMark/>
          </w:tcPr>
          <w:p w:rsidR="002F2FA5" w:rsidRPr="00A87E2F" w:rsidRDefault="002F2FA5">
            <w:pPr>
              <w:rPr>
                <w:b/>
                <w:bCs/>
                <w:sz w:val="16"/>
              </w:rPr>
            </w:pPr>
            <w:r w:rsidRPr="00A87E2F">
              <w:rPr>
                <w:b/>
                <w:bCs/>
                <w:sz w:val="16"/>
              </w:rPr>
              <w:t xml:space="preserve">exposure </w:t>
            </w:r>
            <w:r w:rsidRPr="00A87E2F">
              <w:rPr>
                <w:b/>
                <w:bCs/>
                <w:sz w:val="16"/>
              </w:rPr>
              <w:br/>
              <w:t>time [h]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>
            <w:pPr>
              <w:rPr>
                <w:b/>
                <w:bCs/>
                <w:sz w:val="16"/>
              </w:rPr>
            </w:pPr>
            <w:r w:rsidRPr="00A87E2F">
              <w:rPr>
                <w:b/>
                <w:bCs/>
                <w:sz w:val="16"/>
              </w:rPr>
              <w:t>AF time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>
            <w:pPr>
              <w:rPr>
                <w:b/>
                <w:bCs/>
                <w:sz w:val="16"/>
                <w:lang w:val="en-US"/>
              </w:rPr>
            </w:pPr>
            <w:r w:rsidRPr="00A87E2F">
              <w:rPr>
                <w:b/>
                <w:bCs/>
                <w:sz w:val="16"/>
                <w:lang w:val="en-US"/>
              </w:rPr>
              <w:t xml:space="preserve">AF </w:t>
            </w:r>
            <w:r w:rsidRPr="00A87E2F">
              <w:rPr>
                <w:b/>
                <w:bCs/>
                <w:sz w:val="16"/>
                <w:lang w:val="en-US"/>
              </w:rPr>
              <w:br/>
              <w:t>no-effect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Mouchet et al.</w:t>
            </w:r>
            <w:r w:rsidR="00721676">
              <w:rPr>
                <w:sz w:val="16"/>
                <w:lang w:val="en-US"/>
              </w:rPr>
              <w:fldChar w:fldCharType="begin"/>
            </w:r>
            <w:r w:rsidR="00F01971">
              <w:rPr>
                <w:sz w:val="16"/>
                <w:lang w:val="en-US"/>
              </w:rPr>
              <w:instrText xml:space="preserve"> ADDIN EN.CITE &lt;EndNote&gt;&lt;Cite&gt;&lt;Author&gt;Mouchet&lt;/Author&gt;&lt;Year&gt;2008&lt;/Year&gt;&lt;RecNum&gt;798&lt;/RecNum&gt;&lt;DisplayText&gt;&lt;style face="superscript"&gt;71&lt;/style&gt;&lt;/DisplayText&gt;&lt;record&gt;&lt;rec-number&gt;798&lt;/rec-number&gt;&lt;foreign-keys&gt;&lt;key app="EN" db-id="xs0azz2xg5zradewdz8vefw4p0a9t0wfxex9" timestamp="1477654426"&gt;798&lt;/key&gt;&lt;key app="ENWeb" db-id=""&gt;0&lt;/key&gt;&lt;/foreign-keys&gt;&lt;ref-type name="Journal Article"&gt;17&lt;/ref-type&gt;&lt;contributors&gt;&lt;authors&gt;&lt;author&gt;Mouchet, F.&lt;/author&gt;&lt;author&gt;Landois, P.&lt;/author&gt;&lt;author&gt;Sarremejean, E.&lt;/author&gt;&lt;author&gt;Bernard, G.&lt;/author&gt;&lt;author&gt;Puech, P.&lt;/author&gt;&lt;author&gt;Pinelli, E.&lt;/author&gt;&lt;author&gt;Flahaut, E.&lt;/author&gt;&lt;author&gt;Gauthier, L.&lt;/author&gt;&lt;/authors&gt;&lt;/contributors&gt;&lt;auth-address&gt;Laboratoire d&amp;apos;Ecologie fonctionnelle - EcoLab, Universite Paul Sabatier, UMR UPS INPT CNRS 5245, Campus INP-ENSAT, Avenue de l&amp;apos;Agrobiopole, 31326 Auzeville-Tolosane, France. florence.mouchet@cict.fr&lt;/auth-address&gt;&lt;titles&gt;&lt;title&gt;Characterisation and in vivo ecotoxicity evaluation of double-wall carbon nanotubes in larvae of the amphibian Xenopus laevis&lt;/title&gt;&lt;secondary-title&gt;Aquat Toxicol&lt;/secondary-title&gt;&lt;/titles&gt;&lt;periodical&gt;&lt;full-title&gt;Aquat Toxicol&lt;/full-title&gt;&lt;/periodical&gt;&lt;pages&gt;127-37&lt;/pages&gt;&lt;volume&gt;87&lt;/volume&gt;&lt;number&gt;2&lt;/number&gt;&lt;keywords&gt;&lt;keyword&gt;Animals&lt;/keyword&gt;&lt;keyword&gt;Larva/drug effects&lt;/keyword&gt;&lt;keyword&gt;Microscopy, Electron, Transmission&lt;/keyword&gt;&lt;keyword&gt;Mutagenicity Tests&lt;/keyword&gt;&lt;keyword&gt;Nanotubes, Carbon/*toxicity&lt;/keyword&gt;&lt;keyword&gt;Spectrum Analysis, Raman&lt;/keyword&gt;&lt;keyword&gt;Toxicity Tests, Acute&lt;/keyword&gt;&lt;keyword&gt;Water Pollutants, Chemical/*toxicity&lt;/keyword&gt;&lt;keyword&gt;Xenopus laevis/growth &amp;amp; development/*physiology&lt;/keyword&gt;&lt;/keywords&gt;&lt;dates&gt;&lt;year&gt;2008&lt;/year&gt;&lt;pub-dates&gt;&lt;date&gt;Apr 28&lt;/date&gt;&lt;/pub-dates&gt;&lt;/dates&gt;&lt;isbn&gt;0166-445X (Print)&amp;#xD;0166-445X (Linking)&lt;/isbn&gt;&lt;accession-num&gt;18313771&lt;/accession-num&gt;&lt;urls&gt;&lt;related-urls&gt;&lt;url&gt;https://www.ncbi.nlm.nih.gov/pubmed/18313771&lt;/url&gt;&lt;/related-urls&gt;&lt;/urls&gt;&lt;electronic-resource-num&gt;10.1016/j.aquatox.2008.01.011&lt;/electronic-resource-num&gt;&lt;/record&gt;&lt;/Cite&gt;&lt;/EndNote&gt;</w:instrText>
            </w:r>
            <w:r w:rsidR="00721676">
              <w:rPr>
                <w:sz w:val="16"/>
                <w:lang w:val="en-US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  <w:lang w:val="en-US"/>
              </w:rPr>
              <w:t>71</w:t>
            </w:r>
            <w:r w:rsidR="00721676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2</w:t>
            </w:r>
            <w:r w:rsidR="00721676">
              <w:rPr>
                <w:sz w:val="16"/>
                <w:lang w:val="en-US"/>
              </w:rPr>
              <w:t>008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D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HON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Ambystoma mexicanum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vertebrat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10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28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Alloy et al.</w:t>
            </w:r>
            <w:r w:rsidR="00F07D23">
              <w:rPr>
                <w:sz w:val="16"/>
                <w:lang w:val="en-US"/>
              </w:rPr>
              <w:fldChar w:fldCharType="begin"/>
            </w:r>
            <w:r w:rsidR="00F01971">
              <w:rPr>
                <w:sz w:val="16"/>
                <w:lang w:val="en-US"/>
              </w:rPr>
              <w:instrText xml:space="preserve"> ADDIN EN.CITE &lt;EndNote&gt;&lt;Cite&gt;&lt;Author&gt;Alloy&lt;/Author&gt;&lt;Year&gt;2011&lt;/Year&gt;&lt;RecNum&gt;1177&lt;/RecNum&gt;&lt;DisplayText&gt;&lt;style face="superscript"&gt;72&lt;/style&gt;&lt;/DisplayText&gt;&lt;record&gt;&lt;rec-number&gt;1177&lt;/rec-number&gt;&lt;foreign-keys&gt;&lt;key app="EN" db-id="xs0azz2xg5zradewdz8vefw4p0a9t0wfxex9" timestamp="1540204703"&gt;1177&lt;/key&gt;&lt;key app="ENWeb" db-id=""&gt;0&lt;/key&gt;&lt;/foreign-keys&gt;&lt;ref-type name="Journal Article"&gt;17&lt;/ref-type&gt;&lt;contributors&gt;&lt;authors&gt;&lt;author&gt;Alloy, M. M.&lt;/author&gt;&lt;author&gt;Roberts, A. P.&lt;/author&gt;&lt;/authors&gt;&lt;/contributors&gt;&lt;auth-address&gt;University of North Texas, Department of Biological Science,1155 Union Circle, #305220 Denton, TX 76203-5017, USA. MatthewAlloy@my.unt.edu&lt;/auth-address&gt;&lt;titles&gt;&lt;title&gt;Effects of suspended multi-walled carbon nanotubes on daphnid growth and reproduction&lt;/title&gt;&lt;secondary-title&gt;Ecotoxicol Environ Saf&lt;/secondary-title&gt;&lt;/titles&gt;&lt;periodical&gt;&lt;full-title&gt;Ecotoxicol Environ Saf&lt;/full-title&gt;&lt;/periodical&gt;&lt;pages&gt;1839-43&lt;/pages&gt;&lt;volume&gt;74&lt;/volume&gt;&lt;number&gt;7&lt;/number&gt;&lt;edition&gt;2011/07/19&lt;/edition&gt;&lt;keywords&gt;&lt;keyword&gt;Animals&lt;/keyword&gt;&lt;keyword&gt;Daphnia/*drug effects/physiology&lt;/keyword&gt;&lt;keyword&gt;Hydrogen-Ion Concentration&lt;/keyword&gt;&lt;keyword&gt;Lipids/pharmacology&lt;/keyword&gt;&lt;keyword&gt;Nanotubes, Carbon/*toxicity&lt;/keyword&gt;&lt;keyword&gt;Organic Chemicals/chemistry&lt;/keyword&gt;&lt;keyword&gt;Reproduction&lt;/keyword&gt;&lt;keyword&gt;Solubility&lt;/keyword&gt;&lt;keyword&gt;Suspensions&lt;/keyword&gt;&lt;keyword&gt;Toxicity Tests, Acute&lt;/keyword&gt;&lt;keyword&gt;Toxicity Tests, Chronic&lt;/keyword&gt;&lt;keyword&gt;Water/chemistry&lt;/keyword&gt;&lt;keyword&gt;Water Pollutants, Chemical/*toxicity&lt;/keyword&gt;&lt;/keywords&gt;&lt;dates&gt;&lt;year&gt;2011&lt;/year&gt;&lt;pub-dates&gt;&lt;date&gt;Oct&lt;/date&gt;&lt;/pub-dates&gt;&lt;/dates&gt;&lt;isbn&gt;1090-2414 (Electronic)&amp;#xD;0147-6513 (Linking)&lt;/isbn&gt;&lt;accession-num&gt;21764452&lt;/accession-num&gt;&lt;urls&gt;&lt;related-urls&gt;&lt;url&gt;https://www.ncbi.nlm.nih.gov/pubmed/21764452&lt;/url&gt;&lt;/related-urls&gt;&lt;/urls&gt;&lt;electronic-resource-num&gt;10.1016/j.ecoenv.2011.06.020&lt;/electronic-resource-num&gt;&lt;/record&gt;&lt;/Cite&gt;&lt;/EndNote&gt;</w:instrText>
            </w:r>
            <w:r w:rsidR="00F07D23">
              <w:rPr>
                <w:sz w:val="16"/>
                <w:lang w:val="en-US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  <w:lang w:val="en-US"/>
              </w:rPr>
              <w:t>72</w:t>
            </w:r>
            <w:r w:rsidR="00F07D23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L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  <w:lang w:val="en-US"/>
              </w:rPr>
              <w:t>Ceriodaphnia dub</w:t>
            </w:r>
            <w:r w:rsidRPr="00A87E2F">
              <w:rPr>
                <w:sz w:val="16"/>
              </w:rPr>
              <w:t>i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'38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6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Kennedy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Kennedy&lt;/Author&gt;&lt;Year&gt;2008&lt;/Year&gt;&lt;RecNum&gt;1183&lt;/RecNum&gt;&lt;DisplayText&gt;&lt;style face="superscript"&gt;73&lt;/style&gt;&lt;/DisplayText&gt;&lt;record&gt;&lt;rec-number&gt;1183&lt;/rec-number&gt;&lt;foreign-keys&gt;&lt;key app="EN" db-id="xs0azz2xg5zradewdz8vefw4p0a9t0wfxex9" timestamp="1540204727"&gt;1183&lt;/key&gt;&lt;key app="ENWeb" db-id=""&gt;0&lt;/key&gt;&lt;/foreign-keys&gt;&lt;ref-type name="Journal Article"&gt;17&lt;/ref-type&gt;&lt;contributors&gt;&lt;authors&gt;&lt;author&gt;Kennedy, A. J.&lt;/author&gt;&lt;author&gt;Hull, M.&lt;/author&gt;&lt;author&gt;Steevens, J. A.&lt;/author&gt;&lt;author&gt;Dontsova, K.M.&lt;/author&gt;&lt;author&gt;Chappell, M.&lt;/author&gt;&lt;author&gt;Gunter, J.C.&lt;/author&gt;&lt;author&gt;Weiss, C.A.&lt;/author&gt;&lt;/authors&gt;&lt;/contributors&gt;&lt;titles&gt;&lt;title&gt;Factors influencing the partitioning and toxcitiy of nanotubes in the aquativ environment&lt;/title&gt;&lt;secondary-title&gt;Environmental Toxicology and Chemistry&lt;/secondary-title&gt;&lt;/titles&gt;&lt;periodical&gt;&lt;full-title&gt;Environ Toxicol Chem&lt;/full-title&gt;&lt;abbr-1&gt;Environmental Toxicology and Chemistry&lt;/abbr-1&gt;&lt;/periodical&gt;&lt;pages&gt;1932-1941&lt;/pages&gt;&lt;volume&gt;27&lt;/volume&gt;&lt;number&gt;9&lt;/number&gt;&lt;dates&gt;&lt;year&gt;2008&lt;/year&gt;&lt;/dates&gt;&lt;urls&gt;&lt;/urls&gt;&lt;electronic-resource-num&gt;10.1897/07-624.S1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3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8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eriodaphnia dubi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50'9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518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i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i&lt;/Author&gt;&lt;Year&gt;2011&lt;/Year&gt;&lt;RecNum&gt;1176&lt;/RecNum&gt;&lt;DisplayText&gt;&lt;style face="superscript"&gt;74&lt;/style&gt;&lt;/DisplayText&gt;&lt;record&gt;&lt;rec-number&gt;1176&lt;/rec-number&gt;&lt;foreign-keys&gt;&lt;key app="EN" db-id="xs0azz2xg5zradewdz8vefw4p0a9t0wfxex9" timestamp="1540204701"&gt;1176&lt;/key&gt;&lt;key app="ENWeb" db-id=""&gt;0&lt;/key&gt;&lt;/foreign-keys&gt;&lt;ref-type name="Journal Article"&gt;17&lt;/ref-type&gt;&lt;contributors&gt;&lt;authors&gt;&lt;author&gt;Li, Minghua&lt;/author&gt;&lt;author&gt;Huang, C. P.&lt;/author&gt;&lt;/authors&gt;&lt;/contributors&gt;&lt;titles&gt;&lt;title&gt;The responses of Ceriodaphnia dubia toward multi-walled carbon nanotubes: Effect of physical–chemical treatment&lt;/title&gt;&lt;secondary-title&gt;Carbon&lt;/secondary-title&gt;&lt;/titles&gt;&lt;periodical&gt;&lt;full-title&gt;Carbon&lt;/full-title&gt;&lt;abbr-1&gt;Carbon&lt;/abbr-1&gt;&lt;/periodical&gt;&lt;pages&gt;1672-1679&lt;/pages&gt;&lt;volume&gt;49&lt;/volume&gt;&lt;number&gt;5&lt;/number&gt;&lt;section&gt;1672&lt;/section&gt;&lt;dates&gt;&lt;year&gt;2011&lt;/year&gt;&lt;/dates&gt;&lt;isbn&gt;00086223&lt;/isbn&gt;&lt;urls&gt;&lt;/urls&gt;&lt;electronic-resource-num&gt;10.1016/j.carbon.2010.12.052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4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 xml:space="preserve">LC50 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eriodaphnia dubi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8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4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8'4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1'3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1'5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2'4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2'4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2'7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3'9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6'2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6'8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8'8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9'6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1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1'4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5'8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6'3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lastRenderedPageBreak/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7'3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62'8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74'5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Lo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Long&lt;/Author&gt;&lt;Year&gt;2012&lt;/Year&gt;&lt;RecNum&gt;1182&lt;/RecNum&gt;&lt;DisplayText&gt;&lt;style face="superscript"&gt;75&lt;/style&gt;&lt;/DisplayText&gt;&lt;record&gt;&lt;rec-number&gt;1182&lt;/rec-number&gt;&lt;foreign-keys&gt;&lt;key app="EN" db-id="xs0azz2xg5zradewdz8vefw4p0a9t0wfxex9" timestamp="1540204722"&gt;1182&lt;/key&gt;&lt;key app="ENWeb" db-id=""&gt;0&lt;/key&gt;&lt;/foreign-keys&gt;&lt;ref-type name="Journal Article"&gt;17&lt;/ref-type&gt;&lt;contributors&gt;&lt;authors&gt;&lt;author&gt;Long, Z.&lt;/author&gt;&lt;author&gt;Ji, J.&lt;/author&gt;&lt;author&gt;Yang, K.&lt;/author&gt;&lt;author&gt;Lin, D.&lt;/author&gt;&lt;author&gt;Wu, F.&lt;/author&gt;&lt;/authors&gt;&lt;/contributors&gt;&lt;auth-address&gt;Department of Environmental Science, Zhejiang University, Hangzhou 310058, China.&lt;/auth-address&gt;&lt;titles&gt;&lt;title&gt;Systematic and quantitative investigation of the mechanism of carbon nanotubes&amp;apos; toxicity toward algae&lt;/title&gt;&lt;secondary-title&gt;Environ Sci Technol&lt;/secondary-title&gt;&lt;/titles&gt;&lt;periodical&gt;&lt;full-title&gt;Environ Sci Technol&lt;/full-title&gt;&lt;/periodical&gt;&lt;pages&gt;8458-66&lt;/pages&gt;&lt;volume&gt;46&lt;/volume&gt;&lt;number&gt;15&lt;/number&gt;&lt;edition&gt;2012/07/05&lt;/edition&gt;&lt;keywords&gt;&lt;keyword&gt;Adsorption&lt;/keyword&gt;&lt;keyword&gt;Chlorophyta/*drug effects&lt;/keyword&gt;&lt;keyword&gt;Lipid Peroxidation&lt;/keyword&gt;&lt;keyword&gt;Nanotubes, Carbon/*toxicity&lt;/keyword&gt;&lt;keyword&gt;Oxidative Stress&lt;/keyword&gt;&lt;keyword&gt;Reactive Oxygen Species/metabolism&lt;/keyword&gt;&lt;/keywords&gt;&lt;dates&gt;&lt;year&gt;2012&lt;/year&gt;&lt;pub-dates&gt;&lt;date&gt;Aug 7&lt;/date&gt;&lt;/pub-dates&gt;&lt;/dates&gt;&lt;isbn&gt;1520-5851 (Electronic)&amp;#xD;0013-936X (Linking)&lt;/isbn&gt;&lt;accession-num&gt;22759191&lt;/accession-num&gt;&lt;urls&gt;&lt;related-urls&gt;&lt;url&gt;https://www.ncbi.nlm.nih.gov/pubmed/22759191&lt;/url&gt;&lt;/related-urls&gt;&lt;/urls&gt;&lt;electronic-resource-num&gt;10.1021/es301802g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I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sp.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75'2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chwab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Schwab&lt;/Author&gt;&lt;Year&gt;2011&lt;/Year&gt;&lt;RecNum&gt;1181&lt;/RecNum&gt;&lt;DisplayText&gt;&lt;style face="superscript"&gt;76&lt;/style&gt;&lt;/DisplayText&gt;&lt;record&gt;&lt;rec-number&gt;1181&lt;/rec-number&gt;&lt;foreign-keys&gt;&lt;key app="EN" db-id="xs0azz2xg5zradewdz8vefw4p0a9t0wfxex9" timestamp="1540204718"&gt;1181&lt;/key&gt;&lt;key app="ENWeb" db-id=""&gt;0&lt;/key&gt;&lt;/foreign-keys&gt;&lt;ref-type name="Journal Article"&gt;17&lt;/ref-type&gt;&lt;contributors&gt;&lt;authors&gt;&lt;author&gt;Schwab, F.&lt;/author&gt;&lt;author&gt;Bucheli, T. D.&lt;/author&gt;&lt;author&gt;Lukhele, L. P.&lt;/author&gt;&lt;author&gt;Magrez, A.&lt;/author&gt;&lt;author&gt;Nowack, B.&lt;/author&gt;&lt;author&gt;Sigg, L.&lt;/author&gt;&lt;author&gt;Knauer, K.&lt;/author&gt;&lt;/authors&gt;&lt;/contributors&gt;&lt;auth-address&gt;Empa-Swiss Federal Laboratories for Materials Science and Technology , CH-9014 St. Gallen, Switzerland.&lt;/auth-address&gt;&lt;titles&gt;&lt;title&gt;Are carbon nanotube effects on green algae caused by shading and agglomeration?&lt;/title&gt;&lt;secondary-title&gt;Environ Sci Technol&lt;/secondary-title&gt;&lt;/titles&gt;&lt;periodical&gt;&lt;full-title&gt;Environ Sci Technol&lt;/full-title&gt;&lt;/periodical&gt;&lt;pages&gt;6136-44&lt;/pages&gt;&lt;volume&gt;45&lt;/volume&gt;&lt;number&gt;14&lt;/number&gt;&lt;edition&gt;2011/06/28&lt;/edition&gt;&lt;keywords&gt;&lt;keyword&gt;Chlorophyta/drug effects/*growth &amp;amp; development&lt;/keyword&gt;&lt;keyword&gt;Environmental Pollutants/chemistry/*toxicity&lt;/keyword&gt;&lt;keyword&gt;*Light&lt;/keyword&gt;&lt;keyword&gt;Microscopy, Fluorescence&lt;/keyword&gt;&lt;keyword&gt;Nanotubes, Carbon/chemistry/*toxicity&lt;/keyword&gt;&lt;keyword&gt;Photosynthesis/drug effects/physiology&lt;/keyword&gt;&lt;keyword&gt;Regression Analysis&lt;/keyword&gt;&lt;keyword&gt;Spectrophotometry, Ultraviolet&lt;/keyword&gt;&lt;/keywords&gt;&lt;dates&gt;&lt;year&gt;2011&lt;/year&gt;&lt;pub-dates&gt;&lt;date&gt;Jul 15&lt;/date&gt;&lt;/pub-dates&gt;&lt;/dates&gt;&lt;isbn&gt;1520-5851 (Electronic)&amp;#xD;0013-936X (Linking)&lt;/isbn&gt;&lt;accession-num&gt;21702508&lt;/accession-num&gt;&lt;urls&gt;&lt;related-urls&gt;&lt;url&gt;https://www.ncbi.nlm.nih.gov/pubmed/21702508&lt;/url&gt;&lt;/related-urls&gt;&lt;/urls&gt;&lt;electronic-resource-num&gt;10.1021/es200506b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6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vulgar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2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chwab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Schwab&lt;/Author&gt;&lt;Year&gt;2011&lt;/Year&gt;&lt;RecNum&gt;1181&lt;/RecNum&gt;&lt;DisplayText&gt;&lt;style face="superscript"&gt;76&lt;/style&gt;&lt;/DisplayText&gt;&lt;record&gt;&lt;rec-number&gt;1181&lt;/rec-number&gt;&lt;foreign-keys&gt;&lt;key app="EN" db-id="xs0azz2xg5zradewdz8vefw4p0a9t0wfxex9" timestamp="1540204718"&gt;1181&lt;/key&gt;&lt;key app="ENWeb" db-id=""&gt;0&lt;/key&gt;&lt;/foreign-keys&gt;&lt;ref-type name="Journal Article"&gt;17&lt;/ref-type&gt;&lt;contributors&gt;&lt;authors&gt;&lt;author&gt;Schwab, F.&lt;/author&gt;&lt;author&gt;Bucheli, T. D.&lt;/author&gt;&lt;author&gt;Lukhele, L. P.&lt;/author&gt;&lt;author&gt;Magrez, A.&lt;/author&gt;&lt;author&gt;Nowack, B.&lt;/author&gt;&lt;author&gt;Sigg, L.&lt;/author&gt;&lt;author&gt;Knauer, K.&lt;/author&gt;&lt;/authors&gt;&lt;/contributors&gt;&lt;auth-address&gt;Empa-Swiss Federal Laboratories for Materials Science and Technology , CH-9014 St. Gallen, Switzerland.&lt;/auth-address&gt;&lt;titles&gt;&lt;title&gt;Are carbon nanotube effects on green algae caused by shading and agglomeration?&lt;/title&gt;&lt;secondary-title&gt;Environ Sci Technol&lt;/secondary-title&gt;&lt;/titles&gt;&lt;periodical&gt;&lt;full-title&gt;Environ Sci Technol&lt;/full-title&gt;&lt;/periodical&gt;&lt;pages&gt;6136-44&lt;/pages&gt;&lt;volume&gt;45&lt;/volume&gt;&lt;number&gt;14&lt;/number&gt;&lt;edition&gt;2011/06/28&lt;/edition&gt;&lt;keywords&gt;&lt;keyword&gt;Chlorophyta/drug effects/*growth &amp;amp; development&lt;/keyword&gt;&lt;keyword&gt;Environmental Pollutants/chemistry/*toxicity&lt;/keyword&gt;&lt;keyword&gt;*Light&lt;/keyword&gt;&lt;keyword&gt;Microscopy, Fluorescence&lt;/keyword&gt;&lt;keyword&gt;Nanotubes, Carbon/chemistry/*toxicity&lt;/keyword&gt;&lt;keyword&gt;Photosynthesis/drug effects/physiology&lt;/keyword&gt;&lt;keyword&gt;Regression Analysis&lt;/keyword&gt;&lt;keyword&gt;Spectrophotometry, Ultraviolet&lt;/keyword&gt;&lt;/keywords&gt;&lt;dates&gt;&lt;year&gt;2011&lt;/year&gt;&lt;pub-dates&gt;&lt;date&gt;Jul 15&lt;/date&gt;&lt;/pub-dates&gt;&lt;/dates&gt;&lt;isbn&gt;1520-5851 (Electronic)&amp;#xD;0013-936X (Linking)&lt;/isbn&gt;&lt;accession-num&gt;21702508&lt;/accession-num&gt;&lt;urls&gt;&lt;related-urls&gt;&lt;url&gt;https://www.ncbi.nlm.nih.gov/pubmed/21702508&lt;/url&gt;&lt;/related-urls&gt;&lt;/urls&gt;&lt;electronic-resource-num&gt;10.1021/es200506b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6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 xml:space="preserve">NOEC 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vulgar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8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chwab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Schwab&lt;/Author&gt;&lt;Year&gt;2011&lt;/Year&gt;&lt;RecNum&gt;1181&lt;/RecNum&gt;&lt;DisplayText&gt;&lt;style face="superscript"&gt;76&lt;/style&gt;&lt;/DisplayText&gt;&lt;record&gt;&lt;rec-number&gt;1181&lt;/rec-number&gt;&lt;foreign-keys&gt;&lt;key app="EN" db-id="xs0azz2xg5zradewdz8vefw4p0a9t0wfxex9" timestamp="1540204718"&gt;1181&lt;/key&gt;&lt;key app="ENWeb" db-id=""&gt;0&lt;/key&gt;&lt;/foreign-keys&gt;&lt;ref-type name="Journal Article"&gt;17&lt;/ref-type&gt;&lt;contributors&gt;&lt;authors&gt;&lt;author&gt;Schwab, F.&lt;/author&gt;&lt;author&gt;Bucheli, T. D.&lt;/author&gt;&lt;author&gt;Lukhele, L. P.&lt;/author&gt;&lt;author&gt;Magrez, A.&lt;/author&gt;&lt;author&gt;Nowack, B.&lt;/author&gt;&lt;author&gt;Sigg, L.&lt;/author&gt;&lt;author&gt;Knauer, K.&lt;/author&gt;&lt;/authors&gt;&lt;/contributors&gt;&lt;auth-address&gt;Empa-Swiss Federal Laboratories for Materials Science and Technology , CH-9014 St. Gallen, Switzerland.&lt;/auth-address&gt;&lt;titles&gt;&lt;title&gt;Are carbon nanotube effects on green algae caused by shading and agglomeration?&lt;/title&gt;&lt;secondary-title&gt;Environ Sci Technol&lt;/secondary-title&gt;&lt;/titles&gt;&lt;periodical&gt;&lt;full-title&gt;Environ Sci Technol&lt;/full-title&gt;&lt;/periodical&gt;&lt;pages&gt;6136-44&lt;/pages&gt;&lt;volume&gt;45&lt;/volume&gt;&lt;number&gt;14&lt;/number&gt;&lt;edition&gt;2011/06/28&lt;/edition&gt;&lt;keywords&gt;&lt;keyword&gt;Chlorophyta/drug effects/*growth &amp;amp; development&lt;/keyword&gt;&lt;keyword&gt;Environmental Pollutants/chemistry/*toxicity&lt;/keyword&gt;&lt;keyword&gt;*Light&lt;/keyword&gt;&lt;keyword&gt;Microscopy, Fluorescence&lt;/keyword&gt;&lt;keyword&gt;Nanotubes, Carbon/chemistry/*toxicity&lt;/keyword&gt;&lt;keyword&gt;Photosynthesis/drug effects/physiology&lt;/keyword&gt;&lt;keyword&gt;Regression Analysis&lt;/keyword&gt;&lt;keyword&gt;Spectrophotometry, Ultraviolet&lt;/keyword&gt;&lt;/keywords&gt;&lt;dates&gt;&lt;year&gt;2011&lt;/year&gt;&lt;pub-dates&gt;&lt;date&gt;Jul 15&lt;/date&gt;&lt;/pub-dates&gt;&lt;/dates&gt;&lt;isbn&gt;1520-5851 (Electronic)&amp;#xD;0013-936X (Linking)&lt;/isbn&gt;&lt;accession-num&gt;21702508&lt;/accession-num&gt;&lt;urls&gt;&lt;related-urls&gt;&lt;url&gt;https://www.ncbi.nlm.nih.gov/pubmed/21702508&lt;/url&gt;&lt;/related-urls&gt;&lt;/urls&gt;&lt;electronic-resource-num&gt;10.1021/es200506b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6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vulgar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chwab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Schwab&lt;/Author&gt;&lt;Year&gt;2011&lt;/Year&gt;&lt;RecNum&gt;1181&lt;/RecNum&gt;&lt;DisplayText&gt;&lt;style face="superscript"&gt;76&lt;/style&gt;&lt;/DisplayText&gt;&lt;record&gt;&lt;rec-number&gt;1181&lt;/rec-number&gt;&lt;foreign-keys&gt;&lt;key app="EN" db-id="xs0azz2xg5zradewdz8vefw4p0a9t0wfxex9" timestamp="1540204718"&gt;1181&lt;/key&gt;&lt;key app="ENWeb" db-id=""&gt;0&lt;/key&gt;&lt;/foreign-keys&gt;&lt;ref-type name="Journal Article"&gt;17&lt;/ref-type&gt;&lt;contributors&gt;&lt;authors&gt;&lt;author&gt;Schwab, F.&lt;/author&gt;&lt;author&gt;Bucheli, T. D.&lt;/author&gt;&lt;author&gt;Lukhele, L. P.&lt;/author&gt;&lt;author&gt;Magrez, A.&lt;/author&gt;&lt;author&gt;Nowack, B.&lt;/author&gt;&lt;author&gt;Sigg, L.&lt;/author&gt;&lt;author&gt;Knauer, K.&lt;/author&gt;&lt;/authors&gt;&lt;/contributors&gt;&lt;auth-address&gt;Empa-Swiss Federal Laboratories for Materials Science and Technology , CH-9014 St. Gallen, Switzerland.&lt;/auth-address&gt;&lt;titles&gt;&lt;title&gt;Are carbon nanotube effects on green algae caused by shading and agglomeration?&lt;/title&gt;&lt;secondary-title&gt;Environ Sci Technol&lt;/secondary-title&gt;&lt;/titles&gt;&lt;periodical&gt;&lt;full-title&gt;Environ Sci Technol&lt;/full-title&gt;&lt;/periodical&gt;&lt;pages&gt;6136-44&lt;/pages&gt;&lt;volume&gt;45&lt;/volume&gt;&lt;number&gt;14&lt;/number&gt;&lt;edition&gt;2011/06/28&lt;/edition&gt;&lt;keywords&gt;&lt;keyword&gt;Chlorophyta/drug effects/*growth &amp;amp; development&lt;/keyword&gt;&lt;keyword&gt;Environmental Pollutants/chemistry/*toxicity&lt;/keyword&gt;&lt;keyword&gt;*Light&lt;/keyword&gt;&lt;keyword&gt;Microscopy, Fluorescence&lt;/keyword&gt;&lt;keyword&gt;Nanotubes, Carbon/chemistry/*toxicity&lt;/keyword&gt;&lt;keyword&gt;Photosynthesis/drug effects/physiology&lt;/keyword&gt;&lt;keyword&gt;Regression Analysis&lt;/keyword&gt;&lt;keyword&gt;Spectrophotometry, Ultraviolet&lt;/keyword&gt;&lt;/keywords&gt;&lt;dates&gt;&lt;year&gt;2011&lt;/year&gt;&lt;pub-dates&gt;&lt;date&gt;Jul 15&lt;/date&gt;&lt;/pub-dates&gt;&lt;/dates&gt;&lt;isbn&gt;1520-5851 (Electronic)&amp;#xD;0013-936X (Linking)&lt;/isbn&gt;&lt;accession-num&gt;21702508&lt;/accession-num&gt;&lt;urls&gt;&lt;related-urls&gt;&lt;url&gt;https://www.ncbi.nlm.nih.gov/pubmed/21702508&lt;/url&gt;&lt;/related-urls&gt;&lt;/urls&gt;&lt;electronic-resource-num&gt;10.1021/es200506b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6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vulgar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chwab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Schwab&lt;/Author&gt;&lt;Year&gt;2011&lt;/Year&gt;&lt;RecNum&gt;1181&lt;/RecNum&gt;&lt;DisplayText&gt;&lt;style face="superscript"&gt;76&lt;/style&gt;&lt;/DisplayText&gt;&lt;record&gt;&lt;rec-number&gt;1181&lt;/rec-number&gt;&lt;foreign-keys&gt;&lt;key app="EN" db-id="xs0azz2xg5zradewdz8vefw4p0a9t0wfxex9" timestamp="1540204718"&gt;1181&lt;/key&gt;&lt;key app="ENWeb" db-id=""&gt;0&lt;/key&gt;&lt;/foreign-keys&gt;&lt;ref-type name="Journal Article"&gt;17&lt;/ref-type&gt;&lt;contributors&gt;&lt;authors&gt;&lt;author&gt;Schwab, F.&lt;/author&gt;&lt;author&gt;Bucheli, T. D.&lt;/author&gt;&lt;author&gt;Lukhele, L. P.&lt;/author&gt;&lt;author&gt;Magrez, A.&lt;/author&gt;&lt;author&gt;Nowack, B.&lt;/author&gt;&lt;author&gt;Sigg, L.&lt;/author&gt;&lt;author&gt;Knauer, K.&lt;/author&gt;&lt;/authors&gt;&lt;/contributors&gt;&lt;auth-address&gt;Empa-Swiss Federal Laboratories for Materials Science and Technology , CH-9014 St. Gallen, Switzerland.&lt;/auth-address&gt;&lt;titles&gt;&lt;title&gt;Are carbon nanotube effects on green algae caused by shading and agglomeration?&lt;/title&gt;&lt;secondary-title&gt;Environ Sci Technol&lt;/secondary-title&gt;&lt;/titles&gt;&lt;periodical&gt;&lt;full-title&gt;Environ Sci Technol&lt;/full-title&gt;&lt;/periodical&gt;&lt;pages&gt;6136-44&lt;/pages&gt;&lt;volume&gt;45&lt;/volume&gt;&lt;number&gt;14&lt;/number&gt;&lt;edition&gt;2011/06/28&lt;/edition&gt;&lt;keywords&gt;&lt;keyword&gt;Chlorophyta/drug effects/*growth &amp;amp; development&lt;/keyword&gt;&lt;keyword&gt;Environmental Pollutants/chemistry/*toxicity&lt;/keyword&gt;&lt;keyword&gt;*Light&lt;/keyword&gt;&lt;keyword&gt;Microscopy, Fluorescence&lt;/keyword&gt;&lt;keyword&gt;Nanotubes, Carbon/chemistry/*toxicity&lt;/keyword&gt;&lt;keyword&gt;Photosynthesis/drug effects/physiology&lt;/keyword&gt;&lt;keyword&gt;Regression Analysis&lt;/keyword&gt;&lt;keyword&gt;Spectrophotometry, Ultraviolet&lt;/keyword&gt;&lt;/keywords&gt;&lt;dates&gt;&lt;year&gt;2011&lt;/year&gt;&lt;pub-dates&gt;&lt;date&gt;Jul 15&lt;/date&gt;&lt;/pub-dates&gt;&lt;/dates&gt;&lt;isbn&gt;1520-5851 (Electronic)&amp;#xD;0013-936X (Linking)&lt;/isbn&gt;&lt;accession-num&gt;21702508&lt;/accession-num&gt;&lt;urls&gt;&lt;related-urls&gt;&lt;url&gt;https://www.ncbi.nlm.nih.gov/pubmed/21702508&lt;/url&gt;&lt;/related-urls&gt;&lt;/urls&gt;&lt;electronic-resource-num&gt;10.1021/es200506b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6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vulgar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ohn et al.</w:t>
            </w:r>
            <w:r w:rsidR="00F07D23">
              <w:rPr>
                <w:sz w:val="16"/>
              </w:rPr>
              <w:fldChar w:fldCharType="begin">
                <w:fldData xml:space="preserve">PEVuZE5vdGU+PENpdGU+PEF1dGhvcj5Tb2huPC9BdXRob3I+PFllYXI+MjAxNTwvWWVhcj48UmVj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</w:fldData>
              </w:fldChar>
            </w:r>
            <w:r w:rsidR="00F01971">
              <w:rPr>
                <w:sz w:val="16"/>
              </w:rPr>
              <w:instrText xml:space="preserve"> ADDIN EN.CITE </w:instrText>
            </w:r>
            <w:r w:rsidR="00F01971">
              <w:rPr>
                <w:sz w:val="16"/>
              </w:rPr>
              <w:fldChar w:fldCharType="begin">
                <w:fldData xml:space="preserve">PEVuZE5vdGU+PENpdGU+PEF1dGhvcj5Tb2huPC9BdXRob3I+PFllYXI+MjAxNTwvWWVhcj48UmVj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</w:fldData>
              </w:fldChar>
            </w:r>
            <w:r w:rsidR="00F01971">
              <w:rPr>
                <w:sz w:val="16"/>
              </w:rPr>
              <w:instrText xml:space="preserve"> ADDIN EN.CITE.DATA </w:instrText>
            </w:r>
            <w:r w:rsidR="00F01971">
              <w:rPr>
                <w:sz w:val="16"/>
              </w:rPr>
            </w:r>
            <w:r w:rsidR="00F01971">
              <w:rPr>
                <w:sz w:val="16"/>
              </w:rPr>
              <w:fldChar w:fldCharType="end"/>
            </w:r>
            <w:r w:rsidR="00F07D23">
              <w:rPr>
                <w:sz w:val="16"/>
              </w:rPr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7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5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vulgar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0'96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72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Pereira et al.</w:t>
            </w:r>
            <w:r w:rsidR="00F07D23">
              <w:rPr>
                <w:sz w:val="16"/>
              </w:rPr>
              <w:fldChar w:fldCharType="begin">
                <w:fldData xml:space="preserve">PEVuZE5vdGU+PENpdGU+PEF1dGhvcj5QZXJlaXJhPC9BdXRob3I+PFllYXI+MjAxNDwvWWVhcj48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</w:fldData>
              </w:fldChar>
            </w:r>
            <w:r w:rsidR="00F01971">
              <w:rPr>
                <w:sz w:val="16"/>
              </w:rPr>
              <w:instrText xml:space="preserve"> ADDIN EN.CITE </w:instrText>
            </w:r>
            <w:r w:rsidR="00F01971">
              <w:rPr>
                <w:sz w:val="16"/>
              </w:rPr>
              <w:fldChar w:fldCharType="begin">
                <w:fldData xml:space="preserve">PEVuZE5vdGU+PENpdGU+PEF1dGhvcj5QZXJlaXJhPC9BdXRob3I+PFllYXI+MjAxNDwvWWVhcj48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</w:fldData>
              </w:fldChar>
            </w:r>
            <w:r w:rsidR="00F01971">
              <w:rPr>
                <w:sz w:val="16"/>
              </w:rPr>
              <w:instrText xml:space="preserve"> ADDIN EN.CITE.DATA </w:instrText>
            </w:r>
            <w:r w:rsidR="00F01971">
              <w:rPr>
                <w:sz w:val="16"/>
              </w:rPr>
            </w:r>
            <w:r w:rsidR="00F01971">
              <w:rPr>
                <w:sz w:val="16"/>
              </w:rPr>
              <w:fldChar w:fldCharType="end"/>
            </w:r>
            <w:r w:rsidR="00F07D23">
              <w:rPr>
                <w:sz w:val="16"/>
              </w:rPr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8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4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44.67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vulgar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5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Pereira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>
                <w:fldData xml:space="preserve">PEVuZE5vdGU+PENpdGU+PEF1dGhvcj5QZXJlaXJhPC9BdXRob3I+PFllYXI+MjAxNDwvWWVhcj48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</w:fldData>
              </w:fldChar>
            </w:r>
            <w:r w:rsidR="00F01971">
              <w:rPr>
                <w:sz w:val="16"/>
              </w:rPr>
              <w:instrText xml:space="preserve"> ADDIN EN.CITE </w:instrText>
            </w:r>
            <w:r w:rsidR="00F01971">
              <w:rPr>
                <w:sz w:val="16"/>
              </w:rPr>
              <w:fldChar w:fldCharType="begin">
                <w:fldData xml:space="preserve">PEVuZE5vdGU+PENpdGU+PEF1dGhvcj5QZXJlaXJhPC9BdXRob3I+PFllYXI+MjAxNDwvWWVhcj48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</w:fldData>
              </w:fldChar>
            </w:r>
            <w:r w:rsidR="00F01971">
              <w:rPr>
                <w:sz w:val="16"/>
              </w:rPr>
              <w:instrText xml:space="preserve"> ADDIN EN.CITE.DATA </w:instrText>
            </w:r>
            <w:r w:rsidR="00F01971">
              <w:rPr>
                <w:sz w:val="16"/>
              </w:rPr>
            </w:r>
            <w:r w:rsidR="00F01971">
              <w:rPr>
                <w:sz w:val="16"/>
              </w:rPr>
              <w:fldChar w:fldCharType="end"/>
            </w:r>
            <w:r w:rsidR="00F07D23">
              <w:rPr>
                <w:sz w:val="16"/>
              </w:rPr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8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4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4.4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hlorella vulgar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imon-Deckers et al.</w:t>
            </w:r>
            <w:r w:rsidR="00AC6908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Simon-Deckers&lt;/Author&gt;&lt;Year&gt;2009&lt;/Year&gt;&lt;RecNum&gt;1190&lt;/RecNum&gt;&lt;DisplayText&gt;&lt;style face="superscript"&gt;79&lt;/style&gt;&lt;/DisplayText&gt;&lt;record&gt;&lt;rec-number&gt;1190&lt;/rec-number&gt;&lt;foreign-keys&gt;&lt;key app="EN" db-id="xs0azz2xg5zradewdz8vefw4p0a9t0wfxex9" timestamp="1540213715"&gt;1190&lt;/key&gt;&lt;/foreign-keys&gt;&lt;ref-type name="Journal Article"&gt;17&lt;/ref-type&gt;&lt;contributors&gt;&lt;authors&gt;&lt;author&gt;Simon-Deckers, Angélique&lt;/author&gt;&lt;author&gt;Loo, Sylvain&lt;/author&gt;&lt;author&gt;Mayne-L’hermite, Martine&lt;/author&gt;&lt;author&gt;Herlin-Boime, Nathalie&lt;/author&gt;&lt;author&gt;Menguy, Nicolas&lt;/author&gt;&lt;author&gt;Reynaud, Cécile&lt;/author&gt;&lt;author&gt;Gouget, Barbara&lt;/author&gt;&lt;author&gt;Carrière, Marie&lt;/author&gt;&lt;/authors&gt;&lt;/contributors&gt;&lt;titles&gt;&lt;title&gt;Size-, Composition- and Shape-Dependent Toxicological Impact of Metal Oxide Nanoparticles and Carbon Nanotubes toward Bacteria&lt;/title&gt;&lt;secondary-title&gt;Environmental Science &amp;amp; Technology&lt;/secondary-title&gt;&lt;/titles&gt;&lt;periodical&gt;&lt;full-title&gt;Environmental Science &amp;amp; Technology&lt;/full-title&gt;&lt;/periodical&gt;&lt;pages&gt;8423-8429&lt;/pages&gt;&lt;volume&gt;43&lt;/volume&gt;&lt;number&gt;21&lt;/number&gt;&lt;dates&gt;&lt;year&gt;2009&lt;/year&gt;&lt;pub-dates&gt;&lt;date&gt;2009/11/01&lt;/date&gt;&lt;/pub-dates&gt;&lt;/dates&gt;&lt;publisher&gt;American Chemical Society&lt;/publisher&gt;&lt;isbn&gt;0013-936X&lt;/isbn&gt;&lt;urls&gt;&lt;related-urls&gt;&lt;url&gt;https://doi.org/10.1021/es9016975&lt;/url&gt;&lt;/related-urls&gt;&lt;/urls&gt;&lt;electronic-resource-num&gt;10.1021/es9016975&lt;/electronic-resource-num&gt;&lt;/record&gt;&lt;/Cite&gt;&lt;/EndNote&gt;</w:instrText>
            </w:r>
            <w:r w:rsidR="00AC6908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9</w:t>
            </w:r>
            <w:r w:rsidR="00AC6908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9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 xml:space="preserve">Cupriavididus </w:t>
            </w:r>
            <w:r w:rsidRPr="00A87E2F">
              <w:rPr>
                <w:sz w:val="16"/>
              </w:rPr>
              <w:br/>
              <w:t>metalliduran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bacteri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4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Asharani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Asharani&lt;/Author&gt;&lt;Year&gt;2008&lt;/Year&gt;&lt;RecNum&gt;1174&lt;/RecNum&gt;&lt;DisplayText&gt;&lt;style face="superscript"&gt;80&lt;/style&gt;&lt;/DisplayText&gt;&lt;record&gt;&lt;rec-number&gt;1174&lt;/rec-number&gt;&lt;foreign-keys&gt;&lt;key app="EN" db-id="xs0azz2xg5zradewdz8vefw4p0a9t0wfxex9" timestamp="1540204375"&gt;1174&lt;/key&gt;&lt;/foreign-keys&gt;&lt;ref-type name="Journal Article"&gt;17&lt;/ref-type&gt;&lt;contributors&gt;&lt;authors&gt;&lt;author&gt;Asharani, P. V.&lt;/author&gt;&lt;author&gt;Serina, N. G. B.&lt;/author&gt;&lt;author&gt;Nurmawati, M. H.&lt;/author&gt;&lt;author&gt;Wu, Y. L.&lt;/author&gt;&lt;author&gt;Gong, Z.&lt;/author&gt;&lt;author&gt;Valiyaveettil, S.&lt;/author&gt;&lt;/authors&gt;&lt;/contributors&gt;&lt;titles&gt;&lt;title&gt;Impact of Multi-Walled Carbon Nanotubes on Aquatic Species&lt;/title&gt;&lt;secondary-title&gt;Journal of Nanoscience and Nanotechnology&lt;/secondary-title&gt;&lt;/titles&gt;&lt;periodical&gt;&lt;full-title&gt;Journal of Nanoscience and Nanotechnology&lt;/full-title&gt;&lt;/periodical&gt;&lt;pages&gt;3603-3609&lt;/pages&gt;&lt;volume&gt;8&lt;/volume&gt;&lt;number&gt;7&lt;/number&gt;&lt;keywords&gt;&lt;keyword&gt;MWCNT&lt;/keyword&gt;&lt;keyword&gt;APOPTOSIS&lt;/keyword&gt;&lt;keyword&gt;CAPPING AGENT&lt;/keyword&gt;&lt;keyword&gt;HOURS POST FERTILIZATION (HPF)&lt;/keyword&gt;&lt;keyword&gt;ZEBRAFISH&lt;/keyword&gt;&lt;keyword&gt;TOXICITY&lt;/keyword&gt;&lt;/keywords&gt;&lt;dates&gt;&lt;year&gt;2008&lt;/year&gt;&lt;pub-dates&gt;&lt;date&gt;//&lt;/date&gt;&lt;/pub-dates&gt;&lt;/dates&gt;&lt;urls&gt;&lt;related-urls&gt;&lt;url&gt;https://www.ingentaconnect.com/content/asp/jnn/2008/00000008/00000007/art00045&lt;/url&gt;&lt;url&gt;https://doi.org/10.1166/jnn.2008.432&lt;/url&gt;&lt;/related-urls&gt;&lt;/urls&gt;&lt;electronic-resource-num&gt;10.1166/jnn.2008.432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0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8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nio rerio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zebrafish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72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Cheng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Cheng&lt;/Author&gt;&lt;Year&gt;2007&lt;/Year&gt;&lt;RecNum&gt;1178&lt;/RecNum&gt;&lt;DisplayText&gt;&lt;style face="superscript"&gt;81&lt;/style&gt;&lt;/DisplayText&gt;&lt;record&gt;&lt;rec-number&gt;1178&lt;/rec-number&gt;&lt;foreign-keys&gt;&lt;key app="EN" db-id="xs0azz2xg5zradewdz8vefw4p0a9t0wfxex9" timestamp="1540204709"&gt;1178&lt;/key&gt;&lt;key app="ENWeb" db-id=""&gt;0&lt;/key&gt;&lt;/foreign-keys&gt;&lt;ref-type name="Journal Article"&gt;17&lt;/ref-type&gt;&lt;contributors&gt;&lt;authors&gt;&lt;author&gt;Cheng, J.&lt;/author&gt;&lt;author&gt;Flahaut, E.&lt;/author&gt;&lt;author&gt;Cheng, S. H.&lt;/author&gt;&lt;/authors&gt;&lt;/contributors&gt;&lt;auth-address&gt;Department of Biology and Chemistry, City University of Hong Kong, Hong Kong, People&amp;apos;s Republic of China.&lt;/auth-address&gt;&lt;titles&gt;&lt;title&gt;Effect of carbon nanotubes on developing zebrafish (Danio rerio) embryos&lt;/title&gt;&lt;secondary-title&gt;Environ Toxicol Chem&lt;/secondary-title&gt;&lt;/titles&gt;&lt;periodical&gt;&lt;full-title&gt;Environ Toxicol Chem&lt;/full-title&gt;&lt;abbr-1&gt;Environmental Toxicology and Chemistry&lt;/abbr-1&gt;&lt;/periodical&gt;&lt;pages&gt;708-16&lt;/pages&gt;&lt;volume&gt;26&lt;/volume&gt;&lt;number&gt;4&lt;/number&gt;&lt;edition&gt;2007/04/24&lt;/edition&gt;&lt;keywords&gt;&lt;keyword&gt;Analysis of Variance&lt;/keyword&gt;&lt;keyword&gt;Animals&lt;/keyword&gt;&lt;keyword&gt;Apoptosis/drug effects&lt;/keyword&gt;&lt;keyword&gt;Blood Vessels/drug effects&lt;/keyword&gt;&lt;keyword&gt;Chorion/drug effects/ultrastructure&lt;/keyword&gt;&lt;keyword&gt;Dose-Response Relationship, Drug&lt;/keyword&gt;&lt;keyword&gt;Embryo, Nonmammalian/drug effects&lt;/keyword&gt;&lt;keyword&gt;Embryonic Development/*drug effects&lt;/keyword&gt;&lt;keyword&gt;Hydrogen-Ion Concentration&lt;/keyword&gt;&lt;keyword&gt;In Situ Hybridization&lt;/keyword&gt;&lt;keyword&gt;Microscopy, Electron, Scanning&lt;/keyword&gt;&lt;keyword&gt;Nanotubes, Carbon/*toxicity&lt;/keyword&gt;&lt;keyword&gt;Particle Size&lt;/keyword&gt;&lt;keyword&gt;Soot/toxicity&lt;/keyword&gt;&lt;keyword&gt;Temperature&lt;/keyword&gt;&lt;keyword&gt;Toxicity Tests&lt;/keyword&gt;&lt;keyword&gt;*Zebrafish&lt;/keyword&gt;&lt;/keywords&gt;&lt;dates&gt;&lt;year&gt;2007&lt;/year&gt;&lt;pub-dates&gt;&lt;date&gt;Apr&lt;/date&gt;&lt;/pub-dates&gt;&lt;/dates&gt;&lt;isbn&gt;0730-7268 (Print)&amp;#xD;0730-7268 (Linking)&lt;/isbn&gt;&lt;accession-num&gt;17447555&lt;/accession-num&gt;&lt;urls&gt;&lt;related-urls&gt;&lt;url&gt;https://www.ncbi.nlm.nih.gov/pubmed/17447555&lt;/url&gt;&lt;/related-urls&gt;&lt;/urls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1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7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nio rerio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zebrafish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2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72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Cheng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Cheng&lt;/Author&gt;&lt;Year&gt;2007&lt;/Year&gt;&lt;RecNum&gt;1178&lt;/RecNum&gt;&lt;DisplayText&gt;&lt;style face="superscript"&gt;81&lt;/style&gt;&lt;/DisplayText&gt;&lt;record&gt;&lt;rec-number&gt;1178&lt;/rec-number&gt;&lt;foreign-keys&gt;&lt;key app="EN" db-id="xs0azz2xg5zradewdz8vefw4p0a9t0wfxex9" timestamp="1540204709"&gt;1178&lt;/key&gt;&lt;key app="ENWeb" db-id=""&gt;0&lt;/key&gt;&lt;/foreign-keys&gt;&lt;ref-type name="Journal Article"&gt;17&lt;/ref-type&gt;&lt;contributors&gt;&lt;authors&gt;&lt;author&gt;Cheng, J.&lt;/author&gt;&lt;author&gt;Flahaut, E.&lt;/author&gt;&lt;author&gt;Cheng, S. H.&lt;/author&gt;&lt;/authors&gt;&lt;/contributors&gt;&lt;auth-address&gt;Department of Biology and Chemistry, City University of Hong Kong, Hong Kong, People&amp;apos;s Republic of China.&lt;/auth-address&gt;&lt;titles&gt;&lt;title&gt;Effect of carbon nanotubes on developing zebrafish (Danio rerio) embryos&lt;/title&gt;&lt;secondary-title&gt;Environ Toxicol Chem&lt;/secondary-title&gt;&lt;/titles&gt;&lt;periodical&gt;&lt;full-title&gt;Environ Toxicol Chem&lt;/full-title&gt;&lt;abbr-1&gt;Environmental Toxicology and Chemistry&lt;/abbr-1&gt;&lt;/periodical&gt;&lt;pages&gt;708-16&lt;/pages&gt;&lt;volume&gt;26&lt;/volume&gt;&lt;number&gt;4&lt;/number&gt;&lt;edition&gt;2007/04/24&lt;/edition&gt;&lt;keywords&gt;&lt;keyword&gt;Analysis of Variance&lt;/keyword&gt;&lt;keyword&gt;Animals&lt;/keyword&gt;&lt;keyword&gt;Apoptosis/drug effects&lt;/keyword&gt;&lt;keyword&gt;Blood Vessels/drug effects&lt;/keyword&gt;&lt;keyword&gt;Chorion/drug effects/ultrastructure&lt;/keyword&gt;&lt;keyword&gt;Dose-Response Relationship, Drug&lt;/keyword&gt;&lt;keyword&gt;Embryo, Nonmammalian/drug effects&lt;/keyword&gt;&lt;keyword&gt;Embryonic Development/*drug effects&lt;/keyword&gt;&lt;keyword&gt;Hydrogen-Ion Concentration&lt;/keyword&gt;&lt;keyword&gt;In Situ Hybridization&lt;/keyword&gt;&lt;keyword&gt;Microscopy, Electron, Scanning&lt;/keyword&gt;&lt;keyword&gt;Nanotubes, Carbon/*toxicity&lt;/keyword&gt;&lt;keyword&gt;Particle Size&lt;/keyword&gt;&lt;keyword&gt;Soot/toxicity&lt;/keyword&gt;&lt;keyword&gt;Temperature&lt;/keyword&gt;&lt;keyword&gt;Toxicity Tests&lt;/keyword&gt;&lt;keyword&gt;*Zebrafish&lt;/keyword&gt;&lt;/keywords&gt;&lt;dates&gt;&lt;year&gt;2007&lt;/year&gt;&lt;pub-dates&gt;&lt;date&gt;Apr&lt;/date&gt;&lt;/pub-dates&gt;&lt;/dates&gt;&lt;isbn&gt;0730-7268 (Print)&amp;#xD;0730-7268 (Linking)&lt;/isbn&gt;&lt;accession-num&gt;17447555&lt;/accession-num&gt;&lt;urls&gt;&lt;related-urls&gt;&lt;url&gt;https://www.ncbi.nlm.nih.gov/pubmed/17447555&lt;/url&gt;&lt;/related-urls&gt;&lt;/urls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1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7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nio rerio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zebrafish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4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72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7D23">
            <w:pPr>
              <w:rPr>
                <w:sz w:val="16"/>
              </w:rPr>
            </w:pPr>
            <w:r w:rsidRPr="00A87E2F">
              <w:rPr>
                <w:sz w:val="16"/>
              </w:rPr>
              <w:t>Zhu et al.</w:t>
            </w:r>
            <w:r w:rsidR="00F07D23">
              <w:rPr>
                <w:sz w:val="16"/>
              </w:rPr>
              <w:fldChar w:fldCharType="begin"/>
            </w:r>
            <w:r w:rsidR="00F07D23">
              <w:rPr>
                <w:sz w:val="16"/>
              </w:rPr>
              <w:instrText xml:space="preserve"> ADDIN EN.CITE &lt;EndNote&gt;&lt;Cite&gt;&lt;Author&gt;Zhu&lt;/Author&gt;&lt;Year&gt;2008&lt;/Year&gt;&lt;RecNum&gt;1168&lt;/RecNum&gt;&lt;DisplayText&gt;&lt;style face="superscript"&gt;64&lt;/style&gt;&lt;/DisplayText&gt;&lt;record&gt;&lt;rec-number&gt;1168&lt;/rec-number&gt;&lt;foreign-keys&gt;&lt;key app="EN" db-id="xs0azz2xg5zradewdz8vefw4p0a9t0wfxex9" timestamp="1540200380"&gt;1168&lt;/key&gt;&lt;key app="ENWeb" db-id=""&gt;0&lt;/key&gt;&lt;/foreign-keys&gt;&lt;ref-type name="Journal Article"&gt;17&lt;/ref-type&gt;&lt;contributors&gt;&lt;authors&gt;&lt;author&gt;Zhu, Xiaoshan&lt;/author&gt;&lt;author&gt;Zhu, Lin&lt;/author&gt;&lt;author&gt;Chen, Yongsheng&lt;/author&gt;&lt;author&gt;Tian, Shengyan&lt;/author&gt;&lt;/authors&gt;&lt;/contributors&gt;&lt;titles&gt;&lt;title&gt;Acute toxicities of six manufactured nanomaterial suspensions to Daphnia magna&lt;/title&gt;&lt;secondary-title&gt;Journal of Nanoparticle Research&lt;/secondary-title&gt;&lt;/titles&gt;&lt;periodical&gt;&lt;full-title&gt;Journal of Nanoparticle Research&lt;/full-title&gt;&lt;/periodical&gt;&lt;pages&gt;67-75&lt;/pages&gt;&lt;volume&gt;11&lt;/volume&gt;&lt;number&gt;1&lt;/number&gt;&lt;section&gt;67&lt;/section&gt;&lt;dates&gt;&lt;year&gt;2008&lt;/year&gt;&lt;/dates&gt;&lt;isbn&gt;1388-0764&amp;#xD;1572-896X&lt;/isbn&gt;&lt;urls&gt;&lt;/urls&gt;&lt;electronic-resource-num&gt;10.1007/s11051-008-9426-8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7D23" w:rsidRPr="00F07D23">
              <w:rPr>
                <w:noProof/>
                <w:sz w:val="16"/>
                <w:vertAlign w:val="superscript"/>
              </w:rPr>
              <w:t>64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8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'306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Edgington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Edgington&lt;/Author&gt;&lt;Year&gt;2010&lt;/Year&gt;&lt;RecNum&gt;1179&lt;/RecNum&gt;&lt;DisplayText&gt;&lt;style face="superscript"&gt;82&lt;/style&gt;&lt;/DisplayText&gt;&lt;record&gt;&lt;rec-number&gt;1179&lt;/rec-number&gt;&lt;foreign-keys&gt;&lt;key app="EN" db-id="xs0azz2xg5zradewdz8vefw4p0a9t0wfxex9" timestamp="1540204713"&gt;1179&lt;/key&gt;&lt;key app="ENWeb" db-id=""&gt;0&lt;/key&gt;&lt;/foreign-keys&gt;&lt;ref-type name="Journal Article"&gt;17&lt;/ref-type&gt;&lt;contributors&gt;&lt;authors&gt;&lt;author&gt;Edgington, A. J.&lt;/author&gt;&lt;author&gt;Roberts, A. P.&lt;/author&gt;&lt;author&gt;Taylor, L. M.&lt;/author&gt;&lt;author&gt;Alloy, M. M.&lt;/author&gt;&lt;author&gt;Reppert, J.&lt;/author&gt;&lt;author&gt;Rao, A. M.&lt;/author&gt;&lt;author&gt;Mao, J.&lt;/author&gt;&lt;author&gt;Klaine, S. J.&lt;/author&gt;&lt;/authors&gt;&lt;/contributors&gt;&lt;auth-address&gt;University of North Texas, Department of Biological Sciences, Denton, Texas 76203, USA. aedging@clemson.edu&lt;/auth-address&gt;&lt;titles&gt;&lt;title&gt;The influence of natural organic matter on the toxicity of multiwalled carbon nanotubes&lt;/title&gt;&lt;secondary-title&gt;Environ Toxicol Chem&lt;/secondary-title&gt;&lt;/titles&gt;&lt;periodical&gt;&lt;full-title&gt;Environ Toxicol Chem&lt;/full-title&gt;&lt;abbr-1&gt;Environmental Toxicology and Chemistry&lt;/abbr-1&gt;&lt;/periodical&gt;&lt;pages&gt;2511-8&lt;/pages&gt;&lt;volume&gt;29&lt;/volume&gt;&lt;number&gt;11&lt;/number&gt;&lt;edition&gt;2010/09/25&lt;/edition&gt;&lt;keywords&gt;&lt;keyword&gt;Animals&lt;/keyword&gt;&lt;keyword&gt;Cladocera/*drug effects/growth &amp;amp; development&lt;/keyword&gt;&lt;keyword&gt;Daphnia/*drug effects/growth &amp;amp; development&lt;/keyword&gt;&lt;keyword&gt;Dose-Response Relationship, Drug&lt;/keyword&gt;&lt;keyword&gt;Lethal Dose 50&lt;/keyword&gt;&lt;keyword&gt;Nanotubes, Carbon/analysis/*toxicity&lt;/keyword&gt;&lt;keyword&gt;Water Pollutants, Chemical/analysis/*toxicity&lt;/keyword&gt;&lt;/keywords&gt;&lt;dates&gt;&lt;year&gt;2010&lt;/year&gt;&lt;pub-dates&gt;&lt;date&gt;Nov&lt;/date&gt;&lt;/pub-dates&gt;&lt;/dates&gt;&lt;isbn&gt;1552-8618 (Electronic)&amp;#xD;0730-7268 (Linking)&lt;/isbn&gt;&lt;accession-num&gt;20865699&lt;/accession-num&gt;&lt;urls&gt;&lt;related-urls&gt;&lt;url&gt;https://www.ncbi.nlm.nih.gov/pubmed/20865699&lt;/url&gt;&lt;/related-urls&gt;&lt;/urls&gt;&lt;electronic-resource-num&gt;10.1002/etc.309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2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0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Zhu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7D23">
              <w:rPr>
                <w:sz w:val="16"/>
              </w:rPr>
              <w:instrText xml:space="preserve"> ADDIN EN.CITE &lt;EndNote&gt;&lt;Cite&gt;&lt;Author&gt;Zhu&lt;/Author&gt;&lt;Year&gt;2008&lt;/Year&gt;&lt;RecNum&gt;1168&lt;/RecNum&gt;&lt;DisplayText&gt;&lt;style face="superscript"&gt;64&lt;/style&gt;&lt;/DisplayText&gt;&lt;record&gt;&lt;rec-number&gt;1168&lt;/rec-number&gt;&lt;foreign-keys&gt;&lt;key app="EN" db-id="xs0azz2xg5zradewdz8vefw4p0a9t0wfxex9" timestamp="1540200380"&gt;1168&lt;/key&gt;&lt;key app="ENWeb" db-id=""&gt;0&lt;/key&gt;&lt;/foreign-keys&gt;&lt;ref-type name="Journal Article"&gt;17&lt;/ref-type&gt;&lt;contributors&gt;&lt;authors&gt;&lt;author&gt;Zhu, Xiaoshan&lt;/author&gt;&lt;author&gt;Zhu, Lin&lt;/author&gt;&lt;author&gt;Chen, Yongsheng&lt;/author&gt;&lt;author&gt;Tian, Shengyan&lt;/author&gt;&lt;/authors&gt;&lt;/contributors&gt;&lt;titles&gt;&lt;title&gt;Acute toxicities of six manufactured nanomaterial suspensions to Daphnia magna&lt;/title&gt;&lt;secondary-title&gt;Journal of Nanoparticle Research&lt;/secondary-title&gt;&lt;/titles&gt;&lt;periodical&gt;&lt;full-title&gt;Journal of Nanoparticle Research&lt;/full-title&gt;&lt;/periodical&gt;&lt;pages&gt;67-75&lt;/pages&gt;&lt;volume&gt;11&lt;/volume&gt;&lt;number&gt;1&lt;/number&gt;&lt;section&gt;67&lt;/section&gt;&lt;dates&gt;&lt;year&gt;2008&lt;/year&gt;&lt;/dates&gt;&lt;isbn&gt;1388-0764&amp;#xD;1572-896X&lt;/isbn&gt;&lt;urls&gt;&lt;/urls&gt;&lt;electronic-resource-num&gt;10.1007/s11051-008-9426-8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7D23" w:rsidRPr="00F07D23">
              <w:rPr>
                <w:noProof/>
                <w:sz w:val="16"/>
                <w:vertAlign w:val="superscript"/>
              </w:rPr>
              <w:t>64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8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8'723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Petersen et al.</w:t>
            </w:r>
            <w:r w:rsidR="00AC6908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Petersen&lt;/Author&gt;&lt;Year&gt;2011&lt;/Year&gt;&lt;RecNum&gt;1191&lt;/RecNum&gt;&lt;DisplayText&gt;&lt;style face="superscript"&gt;83&lt;/style&gt;&lt;/DisplayText&gt;&lt;record&gt;&lt;rec-number&gt;1191&lt;/rec-number&gt;&lt;foreign-keys&gt;&lt;key app="EN" db-id="xs0azz2xg5zradewdz8vefw4p0a9t0wfxex9" timestamp="1540214554"&gt;1191&lt;/key&gt;&lt;/foreign-keys&gt;&lt;ref-type name="Journal Article"&gt;17&lt;/ref-type&gt;&lt;contributors&gt;&lt;authors&gt;&lt;author&gt;Petersen, E. J.&lt;/author&gt;&lt;author&gt;Pinto, R. A.&lt;/author&gt;&lt;author&gt;Mai, D. J.&lt;/author&gt;&lt;author&gt;Landrum, P. F.&lt;/author&gt;&lt;author&gt;Weber, W. J., Jr.&lt;/author&gt;&lt;/authors&gt;&lt;/contributors&gt;&lt;auth-address&gt;Chemical Science and Technology Laboratory, National Institute of Standards and Technology, Gaithersburg, Maryland 20899, United States. Elijah.Petersen@nist.gov&lt;/auth-address&gt;&lt;titles&gt;&lt;title&gt;Influence of polyethyleneimine graftings of multi-walled carbon nanotubes on their accumulation and elimination by and toxicity to Daphnia magna&lt;/title&gt;&lt;secondary-title&gt;Environ Sci Technol&lt;/secondary-title&gt;&lt;/titles&gt;&lt;periodical&gt;&lt;full-title&gt;Environ Sci Technol&lt;/full-title&gt;&lt;/periodical&gt;&lt;pages&gt;1133-8&lt;/pages&gt;&lt;volume&gt;45&lt;/volume&gt;&lt;number&gt;3&lt;/number&gt;&lt;edition&gt;2010/12/25&lt;/edition&gt;&lt;keywords&gt;&lt;keyword&gt;Animals&lt;/keyword&gt;&lt;keyword&gt;Daphnia/drug effects/*metabolism&lt;/keyword&gt;&lt;keyword&gt;Dose-Response Relationship, Drug&lt;/keyword&gt;&lt;keyword&gt;Models, Biological&lt;/keyword&gt;&lt;keyword&gt;Nanotubes, Carbon/*chemistry/toxicity&lt;/keyword&gt;&lt;keyword&gt;Polyethyleneimine/*chemistry/metabolism/toxicity&lt;/keyword&gt;&lt;keyword&gt;Surface Properties&lt;/keyword&gt;&lt;keyword&gt;Water Pollutants, Chemical/*chemistry/metabolism/toxicity&lt;/keyword&gt;&lt;/keywords&gt;&lt;dates&gt;&lt;year&gt;2011&lt;/year&gt;&lt;pub-dates&gt;&lt;date&gt;Feb 1&lt;/date&gt;&lt;/pub-dates&gt;&lt;/dates&gt;&lt;isbn&gt;1520-5851 (Electronic)&amp;#xD;0013-936X (Linking)&lt;/isbn&gt;&lt;accession-num&gt;21182278&lt;/accession-num&gt;&lt;urls&gt;&lt;related-urls&gt;&lt;url&gt;https://www.ncbi.nlm.nih.gov/pubmed/21182278&lt;/url&gt;&lt;/related-urls&gt;&lt;/urls&gt;&lt;electronic-resource-num&gt;10.1021/es1030239&lt;/electronic-resource-num&gt;&lt;/record&gt;&lt;/Cite&gt;&lt;/EndNote&gt;</w:instrText>
            </w:r>
            <w:r w:rsidR="00AC6908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3</w:t>
            </w:r>
            <w:r w:rsidR="00AC6908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'6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Baumerte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Baumerte&lt;/Author&gt;&lt;Year&gt;2013&lt;/Year&gt;&lt;RecNum&gt;815&lt;/RecNum&gt;&lt;DisplayText&gt;&lt;style face="superscript"&gt;84&lt;/style&gt;&lt;/DisplayText&gt;&lt;record&gt;&lt;rec-number&gt;815&lt;/rec-number&gt;&lt;foreign-keys&gt;&lt;key app="EN" db-id="xs0azz2xg5zradewdz8vefw4p0a9t0wfxex9" timestamp="1477654486"&gt;815&lt;/key&gt;&lt;key app="ENWeb" db-id=""&gt;0&lt;/key&gt;&lt;/foreign-keys&gt;&lt;ref-type name="Journal Article"&gt;17&lt;/ref-type&gt;&lt;contributors&gt;&lt;authors&gt;&lt;author&gt;Baumerte, A.&lt;/author&gt;&lt;author&gt;Sakale, G.&lt;/author&gt;&lt;author&gt;Zavickis, J.&lt;/author&gt;&lt;author&gt;Putna, I.&lt;/author&gt;&lt;author&gt;Balode, M.&lt;/author&gt;&lt;author&gt;Mrzel, A.&lt;/author&gt;&lt;author&gt;Knite, M.&lt;/author&gt;&lt;/authors&gt;&lt;/contributors&gt;&lt;titles&gt;&lt;title&gt;Comparison of effects on crustaceans: carbon nanoparticles and molybdenum compounds nanowires&lt;/title&gt;&lt;secondary-title&gt;Journal of Physics: Conference Series&lt;/secondary-title&gt;&lt;/titles&gt;&lt;periodical&gt;&lt;full-title&gt;Journal of Physics: Conference Series&lt;/full-title&gt;&lt;/periodical&gt;&lt;pages&gt;012041&lt;/pages&gt;&lt;volume&gt;429&lt;/volume&gt;&lt;dates&gt;&lt;year&gt;2013&lt;/year&gt;&lt;/dates&gt;&lt;isbn&gt;1742-6588&amp;#xD;1742-6596&lt;/isbn&gt;&lt;urls&gt;&lt;/urls&gt;&lt;electronic-resource-num&gt;10.1088/1742-6596/429/1/012041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4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3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1'48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lastRenderedPageBreak/>
              <w:t>Alloy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Alloy&lt;/Author&gt;&lt;Year&gt;2011&lt;/Year&gt;&lt;RecNum&gt;1177&lt;/RecNum&gt;&lt;DisplayText&gt;&lt;style face="superscript"&gt;72&lt;/style&gt;&lt;/DisplayText&gt;&lt;record&gt;&lt;rec-number&gt;1177&lt;/rec-number&gt;&lt;foreign-keys&gt;&lt;key app="EN" db-id="xs0azz2xg5zradewdz8vefw4p0a9t0wfxex9" timestamp="1540204703"&gt;1177&lt;/key&gt;&lt;key app="ENWeb" db-id=""&gt;0&lt;/key&gt;&lt;/foreign-keys&gt;&lt;ref-type name="Journal Article"&gt;17&lt;/ref-type&gt;&lt;contributors&gt;&lt;authors&gt;&lt;author&gt;Alloy, M. M.&lt;/author&gt;&lt;author&gt;Roberts, A. P.&lt;/author&gt;&lt;/authors&gt;&lt;/contributors&gt;&lt;auth-address&gt;University of North Texas, Department of Biological Science,1155 Union Circle, #305220 Denton, TX 76203-5017, USA. MatthewAlloy@my.unt.edu&lt;/auth-address&gt;&lt;titles&gt;&lt;title&gt;Effects of suspended multi-walled carbon nanotubes on daphnid growth and reproduction&lt;/title&gt;&lt;secondary-title&gt;Ecotoxicol Environ Saf&lt;/secondary-title&gt;&lt;/titles&gt;&lt;periodical&gt;&lt;full-title&gt;Ecotoxicol Environ Saf&lt;/full-title&gt;&lt;/periodical&gt;&lt;pages&gt;1839-43&lt;/pages&gt;&lt;volume&gt;74&lt;/volume&gt;&lt;number&gt;7&lt;/number&gt;&lt;edition&gt;2011/07/19&lt;/edition&gt;&lt;keywords&gt;&lt;keyword&gt;Animals&lt;/keyword&gt;&lt;keyword&gt;Daphnia/*drug effects/physiology&lt;/keyword&gt;&lt;keyword&gt;Hydrogen-Ion Concentration&lt;/keyword&gt;&lt;keyword&gt;Lipids/pharmacology&lt;/keyword&gt;&lt;keyword&gt;Nanotubes, Carbon/*toxicity&lt;/keyword&gt;&lt;keyword&gt;Organic Chemicals/chemistry&lt;/keyword&gt;&lt;keyword&gt;Reproduction&lt;/keyword&gt;&lt;keyword&gt;Solubility&lt;/keyword&gt;&lt;keyword&gt;Suspensions&lt;/keyword&gt;&lt;keyword&gt;Toxicity Tests, Acute&lt;/keyword&gt;&lt;keyword&gt;Toxicity Tests, Chronic&lt;/keyword&gt;&lt;keyword&gt;Water/chemistry&lt;/keyword&gt;&lt;keyword&gt;Water Pollutants, Chemical/*toxicity&lt;/keyword&gt;&lt;/keywords&gt;&lt;dates&gt;&lt;year&gt;2011&lt;/year&gt;&lt;pub-dates&gt;&lt;date&gt;Oct&lt;/date&gt;&lt;/pub-dates&gt;&lt;/dates&gt;&lt;isbn&gt;1090-2414 (Electronic)&amp;#xD;0147-6513 (Linking)&lt;/isbn&gt;&lt;accession-num&gt;21764452&lt;/accession-num&gt;&lt;urls&gt;&lt;related-urls&gt;&lt;url&gt;https://www.ncbi.nlm.nih.gov/pubmed/21764452&lt;/url&gt;&lt;/related-urls&gt;&lt;/urls&gt;&lt;electronic-resource-num&gt;10.1016/j.ecoenv.2011.06.020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2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4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504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Petersen et al.</w:t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2'7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anchis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Sanchis&lt;/Author&gt;&lt;Year&gt;2016&lt;/Year&gt;&lt;RecNum&gt;784&lt;/RecNum&gt;&lt;DisplayText&gt;&lt;style face="superscript"&gt;85&lt;/style&gt;&lt;/DisplayText&gt;&lt;record&gt;&lt;rec-number&gt;784&lt;/rec-number&gt;&lt;foreign-keys&gt;&lt;key app="EN" db-id="xs0azz2xg5zradewdz8vefw4p0a9t0wfxex9" timestamp="1474985457"&gt;784&lt;/key&gt;&lt;key app="ENWeb" db-id=""&gt;0&lt;/key&gt;&lt;/foreign-keys&gt;&lt;ref-type name="Journal Article"&gt;17&lt;/ref-type&gt;&lt;contributors&gt;&lt;authors&gt;&lt;author&gt;Sanchis, J.&lt;/author&gt;&lt;author&gt;Olmos, M.&lt;/author&gt;&lt;author&gt;Vincent, P.&lt;/author&gt;&lt;author&gt;Farre, M.&lt;/author&gt;&lt;author&gt;Barcelo, D.&lt;/author&gt;&lt;/authors&gt;&lt;/contributors&gt;&lt;auth-address&gt;Institute of Environmental Assessment and Water Research (IDAEA-CSIC) , C/Jordi Girona, 18-26, 08034 Barcelona, Catalonia, Spain.&amp;#xD;NanoSight Ltd. , Minton Park, London Road, Amesbury, Wiltshire SP4 7RT, United Kingdom.&amp;#xD;Catalan Institute of Water Research (ICRA) , C/Emili Grahit, 101, 17003 Girona, Catalonia, Spain.&lt;/auth-address&gt;&lt;titles&gt;&lt;title&gt;New Insights on the Influence of Organic Co-Contaminants on the Aquatic Toxicology of Carbon Nanomaterials&lt;/title&gt;&lt;secondary-title&gt;Environ Sci Technol&lt;/secondary-title&gt;&lt;/titles&gt;&lt;periodical&gt;&lt;full-title&gt;Environ Sci Technol&lt;/full-title&gt;&lt;/periodical&gt;&lt;pages&gt;961-9&lt;/pages&gt;&lt;volume&gt;50&lt;/volume&gt;&lt;number&gt;2&lt;/number&gt;&lt;keywords&gt;&lt;keyword&gt;Aliivibrio fischeri/*drug effects&lt;/keyword&gt;&lt;keyword&gt;Animals&lt;/keyword&gt;&lt;keyword&gt;Biological Assay&lt;/keyword&gt;&lt;keyword&gt;Daphnia/*drug effects&lt;/keyword&gt;&lt;keyword&gt;Nanostructures&lt;/keyword&gt;&lt;keyword&gt;Nanotubes, Carbon/*toxicity&lt;/keyword&gt;&lt;keyword&gt;Organic Chemicals/*toxicity&lt;/keyword&gt;&lt;keyword&gt;Triclosan/pharmacology&lt;/keyword&gt;&lt;keyword&gt;Water Pollutants, Chemical/*toxicity&lt;/keyword&gt;&lt;/keywords&gt;&lt;dates&gt;&lt;year&gt;2016&lt;/year&gt;&lt;pub-dates&gt;&lt;date&gt;Jan 19&lt;/date&gt;&lt;/pub-dates&gt;&lt;/dates&gt;&lt;isbn&gt;1520-5851 (Electronic)&amp;#xD;0013-936X (Linking)&lt;/isbn&gt;&lt;accession-num&gt;26694946&lt;/accession-num&gt;&lt;urls&gt;&lt;related-urls&gt;&lt;url&gt;https://www.ncbi.nlm.nih.gov/pubmed/26694946&lt;/url&gt;&lt;/related-urls&gt;&lt;/urls&gt;&lt;electronic-resource-num&gt;10.1021/acs.est.5b03966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5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</w:t>
            </w:r>
            <w:r w:rsidR="00F07D23">
              <w:rPr>
                <w:sz w:val="16"/>
              </w:rPr>
              <w:t>016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4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0.5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Petersen et al.</w:t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7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4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Petersen et al.</w:t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5'1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4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tanley et al.</w:t>
            </w:r>
            <w:r w:rsidR="00F07D23">
              <w:rPr>
                <w:sz w:val="16"/>
              </w:rPr>
              <w:fldChar w:fldCharType="begin">
                <w:fldData xml:space="preserve">PEVuZE5vdGU+PENpdGU+PEF1dGhvcj5TdGFubGV5PC9BdXRob3I+PFllYXI+MjAxNjwvWWVhcj48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</w:fldData>
              </w:fldChar>
            </w:r>
            <w:r w:rsidR="00F01971">
              <w:rPr>
                <w:sz w:val="16"/>
              </w:rPr>
              <w:instrText xml:space="preserve"> ADDIN EN.CITE </w:instrText>
            </w:r>
            <w:r w:rsidR="00F01971">
              <w:rPr>
                <w:sz w:val="16"/>
              </w:rPr>
              <w:fldChar w:fldCharType="begin">
                <w:fldData xml:space="preserve">PEVuZE5vdGU+PENpdGU+PEF1dGhvcj5TdGFubGV5PC9BdXRob3I+PFllYXI+MjAxNjwvWWVhcj48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</w:fldData>
              </w:fldChar>
            </w:r>
            <w:r w:rsidR="00F01971">
              <w:rPr>
                <w:sz w:val="16"/>
              </w:rPr>
              <w:instrText xml:space="preserve"> ADDIN EN.CITE.DATA </w:instrText>
            </w:r>
            <w:r w:rsidR="00F01971">
              <w:rPr>
                <w:sz w:val="16"/>
              </w:rPr>
            </w:r>
            <w:r w:rsidR="00F01971">
              <w:rPr>
                <w:sz w:val="16"/>
              </w:rPr>
              <w:fldChar w:fldCharType="end"/>
            </w:r>
            <w:r w:rsidR="00F07D23">
              <w:rPr>
                <w:sz w:val="16"/>
              </w:rPr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6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6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9'3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tanley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>
                <w:fldData xml:space="preserve">PEVuZE5vdGU+PENpdGU+PEF1dGhvcj5TdGFubGV5PC9BdXRob3I+PFllYXI+MjAxNjwvWWVhcj48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</w:fldData>
              </w:fldChar>
            </w:r>
            <w:r w:rsidR="00F01971">
              <w:rPr>
                <w:sz w:val="16"/>
              </w:rPr>
              <w:instrText xml:space="preserve"> ADDIN EN.CITE </w:instrText>
            </w:r>
            <w:r w:rsidR="00F01971">
              <w:rPr>
                <w:sz w:val="16"/>
              </w:rPr>
              <w:fldChar w:fldCharType="begin">
                <w:fldData xml:space="preserve">PEVuZE5vdGU+PENpdGU+PEF1dGhvcj5TdGFubGV5PC9BdXRob3I+PFllYXI+MjAxNjwvWWVhcj48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</w:fldData>
              </w:fldChar>
            </w:r>
            <w:r w:rsidR="00F01971">
              <w:rPr>
                <w:sz w:val="16"/>
              </w:rPr>
              <w:instrText xml:space="preserve"> ADDIN EN.CITE.DATA </w:instrText>
            </w:r>
            <w:r w:rsidR="00F01971">
              <w:rPr>
                <w:sz w:val="16"/>
              </w:rPr>
            </w:r>
            <w:r w:rsidR="00F01971">
              <w:rPr>
                <w:sz w:val="16"/>
              </w:rPr>
              <w:fldChar w:fldCharType="end"/>
            </w:r>
            <w:r w:rsidR="00F07D23">
              <w:rPr>
                <w:sz w:val="16"/>
              </w:rPr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6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6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'3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3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Roberts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Roberts&lt;/Author&gt;&lt;Year&gt;2007&lt;/Year&gt;&lt;RecNum&gt;1180&lt;/RecNum&gt;&lt;DisplayText&gt;&lt;style face="superscript"&gt;87&lt;/style&gt;&lt;/DisplayText&gt;&lt;record&gt;&lt;rec-number&gt;1180&lt;/rec-number&gt;&lt;foreign-keys&gt;&lt;key app="EN" db-id="xs0azz2xg5zradewdz8vefw4p0a9t0wfxex9" timestamp="1540204714"&gt;1180&lt;/key&gt;&lt;key app="ENWeb" db-id=""&gt;0&lt;/key&gt;&lt;/foreign-keys&gt;&lt;ref-type name="Journal Article"&gt;17&lt;/ref-type&gt;&lt;contributors&gt;&lt;authors&gt;&lt;author&gt;Roberts, A. P.&lt;/author&gt;&lt;author&gt;Mount, A. S.&lt;/author&gt;&lt;author&gt;Seda, B.&lt;/author&gt;&lt;author&gt;Souther, J.&lt;/author&gt;&lt;author&gt;Qiao, R.&lt;/author&gt;&lt;author&gt;Lin, S.&lt;/author&gt;&lt;author&gt;Ke, P. C.&lt;/author&gt;&lt;author&gt;Rao, A. M.&lt;/author&gt;&lt;author&gt;Klaine, S. J.&lt;/author&gt;&lt;/authors&gt;&lt;/contributors&gt;&lt;auth-address&gt;Department of Biological Sciences, University of North Texas, Denton, Texas 76203, USA.&lt;/auth-address&gt;&lt;titles&gt;&lt;title&gt;In vivo biomodification of lipid-coated carbon nanotubes by Daphnia magna&lt;/title&gt;&lt;secondary-title&gt;Environ Sci Technol&lt;/secondary-title&gt;&lt;/titles&gt;&lt;periodical&gt;&lt;full-title&gt;Environ Sci Technol&lt;/full-title&gt;&lt;/periodical&gt;&lt;pages&gt;3025-9&lt;/pages&gt;&lt;volume&gt;41&lt;/volume&gt;&lt;number&gt;8&lt;/number&gt;&lt;edition&gt;2007/05/31&lt;/edition&gt;&lt;keywords&gt;&lt;keyword&gt;Animals&lt;/keyword&gt;&lt;keyword&gt;Daphnia/drug effects/*metabolism&lt;/keyword&gt;&lt;keyword&gt;Environmental Monitoring&lt;/keyword&gt;&lt;keyword&gt;Eukaryota&lt;/keyword&gt;&lt;keyword&gt;Feeding Behavior/physiology&lt;/keyword&gt;&lt;keyword&gt;Lipids/*chemistry&lt;/keyword&gt;&lt;keyword&gt;Lysophosphatidylcholines/metabolism&lt;/keyword&gt;&lt;keyword&gt;Nanotubes, Carbon/*chemistry/toxicity&lt;/keyword&gt;&lt;keyword&gt;Solubility&lt;/keyword&gt;&lt;keyword&gt;Water Pollutants, Chemical/chemistry/toxicity&lt;/keyword&gt;&lt;/keywords&gt;&lt;dates&gt;&lt;year&gt;2007&lt;/year&gt;&lt;pub-dates&gt;&lt;date&gt;Apr 15&lt;/date&gt;&lt;/pub-dates&gt;&lt;/dates&gt;&lt;isbn&gt;0013-936X (Print)&amp;#xD;0013-936X (Linking)&lt;/isbn&gt;&lt;accession-num&gt;17533874&lt;/accession-num&gt;&lt;urls&gt;&lt;related-urls&gt;&lt;url&gt;https://www.ncbi.nlm.nih.gov/pubmed/17533874&lt;/url&gt;&lt;/related-urls&gt;&lt;/urls&gt;&lt;electronic-resource-num&gt;10.1021/es062572a 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7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7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5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ohn et al.</w:t>
            </w:r>
            <w:r w:rsidR="00F07D23">
              <w:rPr>
                <w:sz w:val="16"/>
              </w:rPr>
              <w:fldChar w:fldCharType="begin">
                <w:fldData xml:space="preserve">PEVuZE5vdGU+PENpdGU+PEF1dGhvcj5Tb2huPC9BdXRob3I+PFllYXI+MjAxNTwvWWVhcj48UmVj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</w:fldData>
              </w:fldChar>
            </w:r>
            <w:r w:rsidR="00F01971">
              <w:rPr>
                <w:sz w:val="16"/>
              </w:rPr>
              <w:instrText xml:space="preserve"> ADDIN EN.CITE </w:instrText>
            </w:r>
            <w:r w:rsidR="00F01971">
              <w:rPr>
                <w:sz w:val="16"/>
              </w:rPr>
              <w:fldChar w:fldCharType="begin">
                <w:fldData xml:space="preserve">PEVuZE5vdGU+PENpdGU+PEF1dGhvcj5Tb2huPC9BdXRob3I+PFllYXI+MjAxNTwvWWVhcj48UmVj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</w:fldData>
              </w:fldChar>
            </w:r>
            <w:r w:rsidR="00F01971">
              <w:rPr>
                <w:sz w:val="16"/>
              </w:rPr>
              <w:instrText xml:space="preserve"> ADDIN EN.CITE.DATA </w:instrText>
            </w:r>
            <w:r w:rsidR="00F01971">
              <w:rPr>
                <w:sz w:val="16"/>
              </w:rPr>
            </w:r>
            <w:r w:rsidR="00F01971">
              <w:rPr>
                <w:sz w:val="16"/>
              </w:rPr>
              <w:fldChar w:fldCharType="end"/>
            </w:r>
            <w:r w:rsidR="00F07D23">
              <w:rPr>
                <w:sz w:val="16"/>
              </w:rPr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7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5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Martinez et al.</w:t>
            </w:r>
            <w:r w:rsidR="005E2D41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Martinez&lt;/Author&gt;&lt;Year&gt;2014&lt;/Year&gt;&lt;RecNum&gt;1188&lt;/RecNum&gt;&lt;DisplayText&gt;&lt;style face="superscript"&gt;88&lt;/style&gt;&lt;/DisplayText&gt;&lt;record&gt;&lt;rec-number&gt;1188&lt;/rec-number&gt;&lt;foreign-keys&gt;&lt;key app="EN" db-id="xs0azz2xg5zradewdz8vefw4p0a9t0wfxex9" timestamp="1540213394"&gt;1188&lt;/key&gt;&lt;/foreign-keys&gt;&lt;ref-type name="Journal Article"&gt;17&lt;/ref-type&gt;&lt;contributors&gt;&lt;authors&gt;&lt;author&gt;Martinez, Diego Stéfani T.&lt;/author&gt;&lt;author&gt;Faria, Andréia F.&lt;/author&gt;&lt;author&gt;Berni, Elias&lt;/author&gt;&lt;author&gt;Souza Filho, Antonio G.&lt;/author&gt;&lt;author&gt;Almeida, Gilberto&lt;/author&gt;&lt;author&gt;Caloto-Oliveira, Adria&lt;/author&gt;&lt;author&gt;Grossman, Matthew J.&lt;/author&gt;&lt;author&gt;Durrant, Lucia R.&lt;/author&gt;&lt;author&gt;Umbuzeiro, Gisela A.&lt;/author&gt;&lt;author&gt;Alves, Oswaldo L.&lt;/author&gt;&lt;/authors&gt;&lt;/contributors&gt;&lt;titles&gt;&lt;title&gt;Exploring the use of biosurfactants from Bacillus subtilis in bionanotechnology: A potential dispersing agent for carbon nanotube ecotoxicological studies&lt;/title&gt;&lt;secondary-title&gt;Process Biochemistry&lt;/secondary-title&gt;&lt;/titles&gt;&lt;periodical&gt;&lt;full-title&gt;Process Biochemistry&lt;/full-title&gt;&lt;/periodical&gt;&lt;pages&gt;1162-1168&lt;/pages&gt;&lt;volume&gt;49&lt;/volume&gt;&lt;number&gt;7&lt;/number&gt;&lt;section&gt;1162&lt;/section&gt;&lt;dates&gt;&lt;year&gt;2014&lt;/year&gt;&lt;/dates&gt;&lt;isbn&gt;13595113&lt;/isbn&gt;&lt;urls&gt;&lt;/urls&gt;&lt;electronic-resource-num&gt;10.1016/j.procbio.2014.04.006&lt;/electronic-resource-num&gt;&lt;/record&gt;&lt;/Cite&gt;&lt;/EndNote&gt;</w:instrText>
            </w:r>
            <w:r w:rsidR="005E2D41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8</w:t>
            </w:r>
            <w:r w:rsidR="005E2D41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4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simil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a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Blaise et al.</w:t>
            </w:r>
            <w:r w:rsidR="005E2D41">
              <w:rPr>
                <w:sz w:val="16"/>
              </w:rPr>
              <w:t xml:space="preserve"> </w:t>
            </w:r>
            <w:r w:rsidR="005E2D41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Blaise&lt;/Author&gt;&lt;Year&gt;2008&lt;/Year&gt;&lt;RecNum&gt;1187&lt;/RecNum&gt;&lt;DisplayText&gt;&lt;style face="superscript"&gt;89&lt;/style&gt;&lt;/DisplayText&gt;&lt;record&gt;&lt;rec-number&gt;1187&lt;/rec-number&gt;&lt;foreign-keys&gt;&lt;key app="EN" db-id="xs0azz2xg5zradewdz8vefw4p0a9t0wfxex9" timestamp="1540212737"&gt;1187&lt;/key&gt;&lt;/foreign-keys&gt;&lt;ref-type name="Journal Article"&gt;17&lt;/ref-type&gt;&lt;contributors&gt;&lt;authors&gt;&lt;author&gt;Blaise, C.&lt;/author&gt;&lt;author&gt;Gagne, F.&lt;/author&gt;&lt;author&gt;Ferard, J. F.&lt;/author&gt;&lt;author&gt;Eullaffroy, P.&lt;/author&gt;&lt;/authors&gt;&lt;/contributors&gt;&lt;auth-address&gt;Environment Canada, 105 McGill Street, Montreal, Quebec, Canada, H2Y 2E7. christian.blaise@ec.gc.ca&lt;/auth-address&gt;&lt;titles&gt;&lt;title&gt;Ecotoxicity of selected nano-materials to aquatic organisms&lt;/title&gt;&lt;secondary-title&gt;Environ Toxicol&lt;/secondary-title&gt;&lt;/titles&gt;&lt;periodical&gt;&lt;full-title&gt;Environ Toxicol&lt;/full-title&gt;&lt;/periodical&gt;&lt;pages&gt;591-8&lt;/pages&gt;&lt;volume&gt;23&lt;/volume&gt;&lt;number&gt;5&lt;/number&gt;&lt;edition&gt;2008/06/06&lt;/edition&gt;&lt;keywords&gt;&lt;keyword&gt;Aliivibrio fischeri/drug effects&lt;/keyword&gt;&lt;keyword&gt;Animals&lt;/keyword&gt;&lt;keyword&gt;Anostraca/drug effects&lt;/keyword&gt;&lt;keyword&gt;Cluster Analysis&lt;/keyword&gt;&lt;keyword&gt;Eukaryota/drug effects&lt;/keyword&gt;&lt;keyword&gt;Geologic Sediments/chemistry&lt;/keyword&gt;&lt;keyword&gt;Hepatocytes/drug effects&lt;/keyword&gt;&lt;keyword&gt;Hydra/drug effects&lt;/keyword&gt;&lt;keyword&gt;Metal Nanoparticles/*toxicity&lt;/keyword&gt;&lt;keyword&gt;Oncorhynchus mykiss&lt;/keyword&gt;&lt;keyword&gt;Toxicity Tests, Acute&lt;/keyword&gt;&lt;keyword&gt;Toxicity Tests, Chronic&lt;/keyword&gt;&lt;keyword&gt;Water Pollutants/*toxicity&lt;/keyword&gt;&lt;/keywords&gt;&lt;dates&gt;&lt;year&gt;2008&lt;/year&gt;&lt;pub-dates&gt;&lt;date&gt;Oct&lt;/date&gt;&lt;/pub-dates&gt;&lt;/dates&gt;&lt;isbn&gt;1522-7278 (Electronic)&amp;#xD;1520-4081 (Linking)&lt;/isbn&gt;&lt;accession-num&gt;18528913&lt;/accession-num&gt;&lt;urls&gt;&lt;related-urls&gt;&lt;url&gt;https://www.ncbi.nlm.nih.gov/pubmed/18528913&lt;/url&gt;&lt;/related-urls&gt;&lt;/urls&gt;&lt;electronic-resource-num&gt;10.1002/tox.20402&lt;/electronic-resource-num&gt;&lt;/record&gt;&lt;/Cite&gt;&lt;/EndNote&gt;</w:instrText>
            </w:r>
            <w:r w:rsidR="005E2D41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9</w:t>
            </w:r>
            <w:r w:rsidR="005E2D41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8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Hydra attenuat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unicellular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Martinez et al.</w:t>
            </w:r>
            <w:r w:rsidR="00921DC7">
              <w:rPr>
                <w:sz w:val="16"/>
              </w:rPr>
              <w:t xml:space="preserve"> </w:t>
            </w:r>
            <w:r w:rsidR="00921DC7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Martinez&lt;/Author&gt;&lt;Year&gt;2014&lt;/Year&gt;&lt;RecNum&gt;1188&lt;/RecNum&gt;&lt;DisplayText&gt;&lt;style face="superscript"&gt;88&lt;/style&gt;&lt;/DisplayText&gt;&lt;record&gt;&lt;rec-number&gt;1188&lt;/rec-number&gt;&lt;foreign-keys&gt;&lt;key app="EN" db-id="xs0azz2xg5zradewdz8vefw4p0a9t0wfxex9" timestamp="1540213394"&gt;1188&lt;/key&gt;&lt;/foreign-keys&gt;&lt;ref-type name="Journal Article"&gt;17&lt;/ref-type&gt;&lt;contributors&gt;&lt;authors&gt;&lt;author&gt;Martinez, Diego Stéfani T.&lt;/author&gt;&lt;author&gt;Faria, Andréia F.&lt;/author&gt;&lt;author&gt;Berni, Elias&lt;/author&gt;&lt;author&gt;Souza Filho, Antonio G.&lt;/author&gt;&lt;author&gt;Almeida, Gilberto&lt;/author&gt;&lt;author&gt;Caloto-Oliveira, Adria&lt;/author&gt;&lt;author&gt;Grossman, Matthew J.&lt;/author&gt;&lt;author&gt;Durrant, Lucia R.&lt;/author&gt;&lt;author&gt;Umbuzeiro, Gisela A.&lt;/author&gt;&lt;author&gt;Alves, Oswaldo L.&lt;/author&gt;&lt;/authors&gt;&lt;/contributors&gt;&lt;titles&gt;&lt;title&gt;Exploring the use of biosurfactants from Bacillus subtilis in bionanotechnology: A potential dispersing agent for carbon nanotube ecotoxicological studies&lt;/title&gt;&lt;secondary-title&gt;Process Biochemistry&lt;/secondary-title&gt;&lt;/titles&gt;&lt;periodical&gt;&lt;full-title&gt;Process Biochemistry&lt;/full-title&gt;&lt;/periodical&gt;&lt;pages&gt;1162-1168&lt;/pages&gt;&lt;volume&gt;49&lt;/volume&gt;&lt;number&gt;7&lt;/number&gt;&lt;section&gt;1162&lt;/section&gt;&lt;dates&gt;&lt;year&gt;2014&lt;/year&gt;&lt;/dates&gt;&lt;isbn&gt;13595113&lt;/isbn&gt;&lt;urls&gt;&lt;/urls&gt;&lt;electronic-resource-num&gt;10.1016/j.procbio.2014.04.006&lt;/electronic-resource-num&gt;&lt;/record&gt;&lt;/Cite&gt;&lt;/EndNote&gt;</w:instrText>
            </w:r>
            <w:r w:rsidR="00921DC7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8</w:t>
            </w:r>
            <w:r w:rsidR="00921DC7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2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Oreochromis niloticus</w:t>
            </w:r>
          </w:p>
        </w:tc>
        <w:tc>
          <w:tcPr>
            <w:tcW w:w="1417" w:type="dxa"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vertebrat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ohn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>
                <w:fldData xml:space="preserve">PEVuZE5vdGU+PENpdGU+PEF1dGhvcj5Tb2huPC9BdXRob3I+PFllYXI+MjAxNTwvWWVhcj48UmVj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</w:fldData>
              </w:fldChar>
            </w:r>
            <w:r w:rsidR="00F01971">
              <w:rPr>
                <w:sz w:val="16"/>
              </w:rPr>
              <w:instrText xml:space="preserve"> ADDIN EN.CITE </w:instrText>
            </w:r>
            <w:r w:rsidR="00F01971">
              <w:rPr>
                <w:sz w:val="16"/>
              </w:rPr>
              <w:fldChar w:fldCharType="begin">
                <w:fldData xml:space="preserve">PEVuZE5vdGU+PENpdGU+PEF1dGhvcj5Tb2huPC9BdXRob3I+PFllYXI+MjAxNTwvWWVhcj48UmVj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</w:fldData>
              </w:fldChar>
            </w:r>
            <w:r w:rsidR="00F01971">
              <w:rPr>
                <w:sz w:val="16"/>
              </w:rPr>
              <w:instrText xml:space="preserve"> ADDIN EN.CITE.DATA </w:instrText>
            </w:r>
            <w:r w:rsidR="00F01971">
              <w:rPr>
                <w:sz w:val="16"/>
              </w:rPr>
            </w:r>
            <w:r w:rsidR="00F01971">
              <w:rPr>
                <w:sz w:val="16"/>
              </w:rPr>
              <w:fldChar w:fldCharType="end"/>
            </w:r>
            <w:r w:rsidR="00F07D23">
              <w:rPr>
                <w:sz w:val="16"/>
              </w:rPr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7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5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Oryzias latipe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vertebrat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chwab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Schwab&lt;/Author&gt;&lt;Year&gt;2011&lt;/Year&gt;&lt;RecNum&gt;1181&lt;/RecNum&gt;&lt;DisplayText&gt;&lt;style face="superscript"&gt;76&lt;/style&gt;&lt;/DisplayText&gt;&lt;record&gt;&lt;rec-number&gt;1181&lt;/rec-number&gt;&lt;foreign-keys&gt;&lt;key app="EN" db-id="xs0azz2xg5zradewdz8vefw4p0a9t0wfxex9" timestamp="1540204718"&gt;1181&lt;/key&gt;&lt;key app="ENWeb" db-id=""&gt;0&lt;/key&gt;&lt;/foreign-keys&gt;&lt;ref-type name="Journal Article"&gt;17&lt;/ref-type&gt;&lt;contributors&gt;&lt;authors&gt;&lt;author&gt;Schwab, F.&lt;/author&gt;&lt;author&gt;Bucheli, T. D.&lt;/author&gt;&lt;author&gt;Lukhele, L. P.&lt;/author&gt;&lt;author&gt;Magrez, A.&lt;/author&gt;&lt;author&gt;Nowack, B.&lt;/author&gt;&lt;author&gt;Sigg, L.&lt;/author&gt;&lt;author&gt;Knauer, K.&lt;/author&gt;&lt;/authors&gt;&lt;/contributors&gt;&lt;auth-address&gt;Empa-Swiss Federal Laboratories for Materials Science and Technology , CH-9014 St. Gallen, Switzerland.&lt;/auth-address&gt;&lt;titles&gt;&lt;title&gt;Are carbon nanotube effects on green algae caused by shading and agglomeration?&lt;/title&gt;&lt;secondary-title&gt;Environ Sci Technol&lt;/secondary-title&gt;&lt;/titles&gt;&lt;periodical&gt;&lt;full-title&gt;Environ Sci Technol&lt;/full-title&gt;&lt;/periodical&gt;&lt;pages&gt;6136-44&lt;/pages&gt;&lt;volume&gt;45&lt;/volume&gt;&lt;number&gt;14&lt;/number&gt;&lt;edition&gt;2011/06/28&lt;/edition&gt;&lt;keywords&gt;&lt;keyword&gt;Chlorophyta/drug effects/*growth &amp;amp; development&lt;/keyword&gt;&lt;keyword&gt;Environmental Pollutants/chemistry/*toxicity&lt;/keyword&gt;&lt;keyword&gt;*Light&lt;/keyword&gt;&lt;keyword&gt;Microscopy, Fluorescence&lt;/keyword&gt;&lt;keyword&gt;Nanotubes, Carbon/chemistry/*toxicity&lt;/keyword&gt;&lt;keyword&gt;Photosynthesis/drug effects/physiology&lt;/keyword&gt;&lt;keyword&gt;Regression Analysis&lt;/keyword&gt;&lt;keyword&gt;Spectrophotometry, Ultraviolet&lt;/keyword&gt;&lt;/keywords&gt;&lt;dates&gt;&lt;year&gt;2011&lt;/year&gt;&lt;pub-dates&gt;&lt;date&gt;Jul 15&lt;/date&gt;&lt;/pub-dates&gt;&lt;/dates&gt;&lt;isbn&gt;1520-5851 (Electronic)&amp;#xD;0013-936X (Linking)&lt;/isbn&gt;&lt;accession-num&gt;21702508&lt;/accession-num&gt;&lt;urls&gt;&lt;related-urls&gt;&lt;url&gt;https://www.ncbi.nlm.nih.gov/pubmed/21702508&lt;/url&gt;&lt;/related-urls&gt;&lt;/urls&gt;&lt;electronic-resource-num&gt;10.1021/es200506b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6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 xml:space="preserve">NOEC 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 xml:space="preserve">Pseudokirchneriella </w:t>
            </w:r>
            <w:r w:rsidRPr="00A87E2F">
              <w:rPr>
                <w:sz w:val="16"/>
              </w:rPr>
              <w:br/>
              <w:t>subcapitat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'3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chwab et al.</w:t>
            </w:r>
            <w:r w:rsidR="00F07D23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Schwab&lt;/Author&gt;&lt;Year&gt;2011&lt;/Year&gt;&lt;RecNum&gt;1181&lt;/RecNum&gt;&lt;DisplayText&gt;&lt;style face="superscript"&gt;76&lt;/style&gt;&lt;/DisplayText&gt;&lt;record&gt;&lt;rec-number&gt;1181&lt;/rec-number&gt;&lt;foreign-keys&gt;&lt;key app="EN" db-id="xs0azz2xg5zradewdz8vefw4p0a9t0wfxex9" timestamp="1540204718"&gt;1181&lt;/key&gt;&lt;key app="ENWeb" db-id=""&gt;0&lt;/key&gt;&lt;/foreign-keys&gt;&lt;ref-type name="Journal Article"&gt;17&lt;/ref-type&gt;&lt;contributors&gt;&lt;authors&gt;&lt;author&gt;Schwab, F.&lt;/author&gt;&lt;author&gt;Bucheli, T. D.&lt;/author&gt;&lt;author&gt;Lukhele, L. P.&lt;/author&gt;&lt;author&gt;Magrez, A.&lt;/author&gt;&lt;author&gt;Nowack, B.&lt;/author&gt;&lt;author&gt;Sigg, L.&lt;/author&gt;&lt;author&gt;Knauer, K.&lt;/author&gt;&lt;/authors&gt;&lt;/contributors&gt;&lt;auth-address&gt;Empa-Swiss Federal Laboratories for Materials Science and Technology , CH-9014 St. Gallen, Switzerland.&lt;/auth-address&gt;&lt;titles&gt;&lt;title&gt;Are carbon nanotube effects on green algae caused by shading and agglomeration?&lt;/title&gt;&lt;secondary-title&gt;Environ Sci Technol&lt;/secondary-title&gt;&lt;/titles&gt;&lt;periodical&gt;&lt;full-title&gt;Environ Sci Technol&lt;/full-title&gt;&lt;/periodical&gt;&lt;pages&gt;6136-44&lt;/pages&gt;&lt;volume&gt;45&lt;/volume&gt;&lt;number&gt;14&lt;/number&gt;&lt;edition&gt;2011/06/28&lt;/edition&gt;&lt;keywords&gt;&lt;keyword&gt;Chlorophyta/drug effects/*growth &amp;amp; development&lt;/keyword&gt;&lt;keyword&gt;Environmental Pollutants/chemistry/*toxicity&lt;/keyword&gt;&lt;keyword&gt;*Light&lt;/keyword&gt;&lt;keyword&gt;Microscopy, Fluorescence&lt;/keyword&gt;&lt;keyword&gt;Nanotubes, Carbon/chemistry/*toxicity&lt;/keyword&gt;&lt;keyword&gt;Photosynthesis/drug effects/physiology&lt;/keyword&gt;&lt;keyword&gt;Regression Analysis&lt;/keyword&gt;&lt;keyword&gt;Spectrophotometry, Ultraviolet&lt;/keyword&gt;&lt;/keywords&gt;&lt;dates&gt;&lt;year&gt;2011&lt;/year&gt;&lt;pub-dates&gt;&lt;date&gt;Jul 15&lt;/date&gt;&lt;/pub-dates&gt;&lt;/dates&gt;&lt;isbn&gt;1520-5851 (Electronic)&amp;#xD;0013-936X (Linking)&lt;/isbn&gt;&lt;accession-num&gt;21702508&lt;/accession-num&gt;&lt;urls&gt;&lt;related-urls&gt;&lt;url&gt;https://www.ncbi.nlm.nih.gov/pubmed/21702508&lt;/url&gt;&lt;/related-urls&gt;&lt;/urls&gt;&lt;electronic-resource-num&gt;10.1021/es200506b&lt;/electronic-resource-num&gt;&lt;/record&gt;&lt;/Cite&gt;&lt;/EndNote&gt;</w:instrText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6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1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 xml:space="preserve">NOEC 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 xml:space="preserve">Pseudokirchneriella </w:t>
            </w:r>
            <w:r w:rsidRPr="00A87E2F">
              <w:rPr>
                <w:sz w:val="16"/>
              </w:rPr>
              <w:br/>
              <w:t>subcapitat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alga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9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570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ohn et al.</w:t>
            </w:r>
            <w:r w:rsidR="00F07D23">
              <w:rPr>
                <w:sz w:val="16"/>
              </w:rPr>
              <w:t xml:space="preserve"> </w:t>
            </w:r>
            <w:r w:rsidR="00F07D23">
              <w:rPr>
                <w:sz w:val="16"/>
              </w:rPr>
              <w:fldChar w:fldCharType="begin">
                <w:fldData xml:space="preserve">PEVuZE5vdGU+PENpdGU+PEF1dGhvcj5Tb2huPC9BdXRob3I+PFllYXI+MjAxNTwvWWVhcj48UmVj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</w:fldData>
              </w:fldChar>
            </w:r>
            <w:r w:rsidR="00F01971">
              <w:rPr>
                <w:sz w:val="16"/>
              </w:rPr>
              <w:instrText xml:space="preserve"> ADDIN EN.CITE </w:instrText>
            </w:r>
            <w:r w:rsidR="00F01971">
              <w:rPr>
                <w:sz w:val="16"/>
              </w:rPr>
              <w:fldChar w:fldCharType="begin">
                <w:fldData xml:space="preserve">PEVuZE5vdGU+PENpdGU+PEF1dGhvcj5Tb2huPC9BdXRob3I+PFllYXI+MjAxNTwvWWVhcj48UmVj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</w:fldData>
              </w:fldChar>
            </w:r>
            <w:r w:rsidR="00F01971">
              <w:rPr>
                <w:sz w:val="16"/>
              </w:rPr>
              <w:instrText xml:space="preserve"> ADDIN EN.CITE.DATA </w:instrText>
            </w:r>
            <w:r w:rsidR="00F01971">
              <w:rPr>
                <w:sz w:val="16"/>
              </w:rPr>
            </w:r>
            <w:r w:rsidR="00F01971">
              <w:rPr>
                <w:sz w:val="16"/>
              </w:rPr>
              <w:fldChar w:fldCharType="end"/>
            </w:r>
            <w:r w:rsidR="00F07D23">
              <w:rPr>
                <w:sz w:val="16"/>
              </w:rPr>
            </w:r>
            <w:r w:rsidR="00F07D23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7</w:t>
            </w:r>
            <w:r w:rsidR="00F07D23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5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 xml:space="preserve">Raphidocelis </w:t>
            </w:r>
            <w:r w:rsidRPr="00A87E2F">
              <w:rPr>
                <w:sz w:val="16"/>
                <w:lang w:val="en-US"/>
              </w:rPr>
              <w:br/>
              <w:t>subcapitata</w:t>
            </w:r>
          </w:p>
        </w:tc>
        <w:tc>
          <w:tcPr>
            <w:tcW w:w="1417" w:type="dxa"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 xml:space="preserve">algae 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29'99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72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Bayat et al.</w:t>
            </w:r>
            <w:r w:rsidR="00F07D23">
              <w:rPr>
                <w:sz w:val="16"/>
                <w:lang w:val="en-US"/>
              </w:rPr>
              <w:fldChar w:fldCharType="begin"/>
            </w:r>
            <w:r w:rsidR="00F01971">
              <w:rPr>
                <w:sz w:val="16"/>
                <w:lang w:val="en-US"/>
              </w:rPr>
              <w:instrText xml:space="preserve"> ADDIN EN.CITE &lt;EndNote&gt;&lt;Cite&gt;&lt;Author&gt;Bayat&lt;/Author&gt;&lt;Year&gt;2014&lt;/Year&gt;&lt;RecNum&gt;1185&lt;/RecNum&gt;&lt;DisplayText&gt;&lt;style face="superscript"&gt;90&lt;/style&gt;&lt;/DisplayText&gt;&lt;record&gt;&lt;rec-number&gt;1185&lt;/rec-number&gt;&lt;foreign-keys&gt;&lt;key app="EN" db-id="xs0azz2xg5zradewdz8vefw4p0a9t0wfxex9" timestamp="1540204736"&gt;1185&lt;/key&gt;&lt;key app="ENWeb" db-id=""&gt;0&lt;/key&gt;&lt;/foreign-keys&gt;&lt;ref-type name="Journal Article"&gt;17&lt;/ref-type&gt;&lt;contributors&gt;&lt;authors&gt;&lt;author&gt;Bayat, N.&lt;/author&gt;&lt;author&gt;Rajapakse, K.&lt;/author&gt;&lt;author&gt;Marinsek-Logar, R.&lt;/author&gt;&lt;author&gt;Drobne, D.&lt;/author&gt;&lt;author&gt;Cristobal, S.&lt;/author&gt;&lt;/authors&gt;&lt;/contributors&gt;&lt;auth-address&gt;Department of Biochemistry and Biophysics, Stockholm University , Stockholm , Sweden.&lt;/auth-address&gt;&lt;titles&gt;&lt;title&gt;The effects of engineered nanoparticles on the cellular structure and growth of Saccharomyces cerevisiae&lt;/title&gt;&lt;secondary-title&gt;Nanotoxicology&lt;/secondary-title&gt;&lt;/titles&gt;&lt;periodical&gt;&lt;full-title&gt;Nanotoxicology&lt;/full-title&gt;&lt;/periodical&gt;&lt;pages&gt;363-73&lt;/pages&gt;&lt;volume&gt;8&lt;/volume&gt;&lt;number&gt;4&lt;/number&gt;&lt;edition&gt;2013/03/26&lt;/edition&gt;&lt;keywords&gt;&lt;keyword&gt;Comet Assay&lt;/keyword&gt;&lt;keyword&gt;Metal Nanoparticles/*toxicity&lt;/keyword&gt;&lt;keyword&gt;Microbial Viability/drug effects&lt;/keyword&gt;&lt;keyword&gt;Mutagenicity Tests&lt;/keyword&gt;&lt;keyword&gt;Oxidative Stress/drug effects&lt;/keyword&gt;&lt;keyword&gt;Saccharomyces cerevisiae/cytology/*drug effects/ultrastructure&lt;/keyword&gt;&lt;keyword&gt;Titanium/*toxicity&lt;/keyword&gt;&lt;keyword&gt;Zinc Oxide/*toxicity&lt;/keyword&gt;&lt;/keywords&gt;&lt;dates&gt;&lt;year&gt;2014&lt;/year&gt;&lt;pub-dates&gt;&lt;date&gt;Jun&lt;/date&gt;&lt;/pub-dates&gt;&lt;/dates&gt;&lt;isbn&gt;1743-5404 (Electronic)&amp;#xD;1743-5390 (Linking)&lt;/isbn&gt;&lt;accession-num&gt;23521755&lt;/accession-num&gt;&lt;urls&gt;&lt;related-urls&gt;&lt;url&gt;https://www.ncbi.nlm.nih.gov/pubmed/23521755&lt;/url&gt;&lt;/related-urls&gt;&lt;/urls&gt;&lt;electronic-resource-num&gt;10.3109/17435390.2013.788748&lt;/electronic-resource-num&gt;&lt;/record&gt;&lt;/Cite&gt;&lt;/EndNote&gt;</w:instrText>
            </w:r>
            <w:r w:rsidR="00F07D23">
              <w:rPr>
                <w:sz w:val="16"/>
                <w:lang w:val="en-US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  <w:lang w:val="en-US"/>
              </w:rPr>
              <w:t>90</w:t>
            </w:r>
            <w:r w:rsidR="00F07D23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2014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LED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 xml:space="preserve">Saccharomyces </w:t>
            </w:r>
            <w:r w:rsidRPr="00A87E2F">
              <w:rPr>
                <w:sz w:val="16"/>
                <w:lang w:val="en-US"/>
              </w:rPr>
              <w:br/>
              <w:t>cerevisiae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bacteri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7'8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16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2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Zhu et al.</w:t>
            </w:r>
            <w:r w:rsidR="00E31BCB">
              <w:rPr>
                <w:sz w:val="16"/>
                <w:lang w:val="en-US"/>
              </w:rPr>
              <w:t xml:space="preserve"> </w:t>
            </w:r>
            <w:r w:rsidR="00E31BCB">
              <w:rPr>
                <w:sz w:val="16"/>
                <w:lang w:val="en-US"/>
              </w:rPr>
              <w:fldChar w:fldCharType="begin"/>
            </w:r>
            <w:r w:rsidR="00F01971">
              <w:rPr>
                <w:sz w:val="16"/>
                <w:lang w:val="en-US"/>
              </w:rPr>
              <w:instrText xml:space="preserve"> ADDIN EN.CITE &lt;EndNote&gt;&lt;Cite&gt;&lt;Author&gt;Zhu&lt;/Author&gt;&lt;Year&gt;2006&lt;/Year&gt;&lt;RecNum&gt;1173&lt;/RecNum&gt;&lt;DisplayText&gt;&lt;style face="superscript"&gt;91&lt;/style&gt;&lt;/DisplayText&gt;&lt;record&gt;&lt;rec-number&gt;1173&lt;/rec-number&gt;&lt;foreign-keys&gt;&lt;key app="EN" db-id="xs0azz2xg5zradewdz8vefw4p0a9t0wfxex9" timestamp="1540204314"&gt;1173&lt;/key&gt;&lt;/foreign-keys&gt;&lt;ref-type name="Journal Article"&gt;17&lt;/ref-type&gt;&lt;contributors&gt;&lt;authors&gt;&lt;author&gt;Zhu, Y.&lt;/author&gt;&lt;author&gt;Zhao, Q.&lt;/author&gt;&lt;author&gt;Li, Y.&lt;/author&gt;&lt;author&gt;Cai, X.&lt;/author&gt;&lt;author&gt;Li, W.&lt;/author&gt;&lt;/authors&gt;&lt;/contributors&gt;&lt;titles&gt;&lt;title&gt;The interaction and toxicity of multi-walled carbon nanotubes with Stylonychia mytilus.&lt;/title&gt;&lt;secondary-title&gt;J Nanosci Nanotechnol&lt;/secondary-title&gt;&lt;/titles&gt;&lt;periodical&gt;&lt;full-title&gt;J Nanosci Nanotechnol&lt;/full-title&gt;&lt;/periodical&gt;&lt;pages&gt;1357-1364&lt;/pages&gt;&lt;volume&gt;6&lt;/volume&gt;&lt;number&gt;5&lt;/number&gt;&lt;dates&gt;&lt;year&gt;2006&lt;/year&gt;&lt;/dates&gt;&lt;urls&gt;&lt;/urls&gt;&lt;/record&gt;&lt;/Cite&gt;&lt;/EndNote&gt;</w:instrText>
            </w:r>
            <w:r w:rsidR="00E31BCB">
              <w:rPr>
                <w:sz w:val="16"/>
                <w:lang w:val="en-US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  <w:lang w:val="en-US"/>
              </w:rPr>
              <w:t>91</w:t>
            </w:r>
            <w:r w:rsidR="00E31BCB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2006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  <w:lang w:val="en-US"/>
              </w:rPr>
            </w:pPr>
            <w:r w:rsidRPr="00A87E2F">
              <w:rPr>
                <w:sz w:val="16"/>
                <w:lang w:val="en-US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  <w:lang w:val="en-US"/>
              </w:rPr>
              <w:t>N</w:t>
            </w:r>
            <w:r w:rsidRPr="00A87E2F">
              <w:rPr>
                <w:sz w:val="16"/>
              </w:rPr>
              <w:t>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tylonychia Mytilu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unicellular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5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20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Ghafari et al.</w:t>
            </w:r>
            <w:r w:rsidR="00E31BCB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Ghafari&lt;/Author&gt;&lt;Year&gt;2008&lt;/Year&gt;&lt;RecNum&gt;1184&lt;/RecNum&gt;&lt;DisplayText&gt;&lt;style face="superscript"&gt;92&lt;/style&gt;&lt;/DisplayText&gt;&lt;record&gt;&lt;rec-number&gt;1184&lt;/rec-number&gt;&lt;foreign-keys&gt;&lt;key app="EN" db-id="xs0azz2xg5zradewdz8vefw4p0a9t0wfxex9" timestamp="1540204732"&gt;1184&lt;/key&gt;&lt;key app="ENWeb" db-id=""&gt;0&lt;/key&gt;&lt;/foreign-keys&gt;&lt;ref-type name="Journal Article"&gt;17&lt;/ref-type&gt;&lt;contributors&gt;&lt;authors&gt;&lt;author&gt;Ghafari, P.&lt;/author&gt;&lt;author&gt;St-Denis, C. H.&lt;/author&gt;&lt;author&gt;Power, M. E.&lt;/author&gt;&lt;author&gt;Jin, X.&lt;/author&gt;&lt;author&gt;Tsou, V.&lt;/author&gt;&lt;author&gt;Mandal, H. S.&lt;/author&gt;&lt;author&gt;Bols, N. C.&lt;/author&gt;&lt;author&gt;Tang, X. S.&lt;/author&gt;&lt;/authors&gt;&lt;/contributors&gt;&lt;auth-address&gt;Department of Chemistry, University of Waterloo, Waterloo, Ontario N2L 3G1, Canada.&lt;/auth-address&gt;&lt;titles&gt;&lt;title&gt;Impact of carbon nanotubes on the ingestion and digestion of bacteria by ciliated protozoa&lt;/title&gt;&lt;secondary-title&gt;Nat Nanotechnol&lt;/secondary-title&gt;&lt;/titles&gt;&lt;periodical&gt;&lt;full-title&gt;Nat Nanotechnol&lt;/full-title&gt;&lt;/periodical&gt;&lt;pages&gt;347-51&lt;/pages&gt;&lt;volume&gt;3&lt;/volume&gt;&lt;number&gt;6&lt;/number&gt;&lt;edition&gt;2008/07/26&lt;/edition&gt;&lt;keywords&gt;&lt;keyword&gt;Animals&lt;/keyword&gt;&lt;keyword&gt;Eating/*drug effects/*physiology&lt;/keyword&gt;&lt;keyword&gt;Nanotubes, Carbon/*toxicity&lt;/keyword&gt;&lt;keyword&gt;Tetrahymena thermophila/*drug effects/*microbiology/physiology&lt;/keyword&gt;&lt;/keywords&gt;&lt;dates&gt;&lt;year&gt;2008&lt;/year&gt;&lt;pub-dates&gt;&lt;date&gt;Jun&lt;/date&gt;&lt;/pub-dates&gt;&lt;/dates&gt;&lt;isbn&gt;1748-3395 (Electronic)&amp;#xD;1748-3387 (Linking)&lt;/isbn&gt;&lt;accession-num&gt;18654545&lt;/accession-num&gt;&lt;urls&gt;&lt;related-urls&gt;&lt;url&gt;https://www.ncbi.nlm.nih.gov/pubmed/18654545&lt;/url&gt;&lt;/related-urls&gt;&lt;/urls&gt;&lt;electronic-resource-num&gt;10.1038/nnano.2008.109&lt;/electronic-resource-num&gt;&lt;/record&gt;&lt;/Cite&gt;&lt;/EndNote&gt;</w:instrText>
            </w:r>
            <w:r w:rsidR="00E31BCB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92</w:t>
            </w:r>
            <w:r w:rsidR="00E31BCB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8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Tetrahymena thermophil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protozo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6'8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72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lastRenderedPageBreak/>
              <w:t>Ghafari et al.</w:t>
            </w:r>
            <w:r w:rsidR="00E31BCB">
              <w:rPr>
                <w:sz w:val="16"/>
              </w:rPr>
              <w:t xml:space="preserve"> </w:t>
            </w:r>
            <w:r w:rsidR="00E31BCB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Ghafari&lt;/Author&gt;&lt;Year&gt;2008&lt;/Year&gt;&lt;RecNum&gt;1184&lt;/RecNum&gt;&lt;DisplayText&gt;&lt;style face="superscript"&gt;92&lt;/style&gt;&lt;/DisplayText&gt;&lt;record&gt;&lt;rec-number&gt;1184&lt;/rec-number&gt;&lt;foreign-keys&gt;&lt;key app="EN" db-id="xs0azz2xg5zradewdz8vefw4p0a9t0wfxex9" timestamp="1540204732"&gt;1184&lt;/key&gt;&lt;key app="ENWeb" db-id=""&gt;0&lt;/key&gt;&lt;/foreign-keys&gt;&lt;ref-type name="Journal Article"&gt;17&lt;/ref-type&gt;&lt;contributors&gt;&lt;authors&gt;&lt;author&gt;Ghafari, P.&lt;/author&gt;&lt;author&gt;St-Denis, C. H.&lt;/author&gt;&lt;author&gt;Power, M. E.&lt;/author&gt;&lt;author&gt;Jin, X.&lt;/author&gt;&lt;author&gt;Tsou, V.&lt;/author&gt;&lt;author&gt;Mandal, H. S.&lt;/author&gt;&lt;author&gt;Bols, N. C.&lt;/author&gt;&lt;author&gt;Tang, X. S.&lt;/author&gt;&lt;/authors&gt;&lt;/contributors&gt;&lt;auth-address&gt;Department of Chemistry, University of Waterloo, Waterloo, Ontario N2L 3G1, Canada.&lt;/auth-address&gt;&lt;titles&gt;&lt;title&gt;Impact of carbon nanotubes on the ingestion and digestion of bacteria by ciliated protozoa&lt;/title&gt;&lt;secondary-title&gt;Nat Nanotechnol&lt;/secondary-title&gt;&lt;/titles&gt;&lt;periodical&gt;&lt;full-title&gt;Nat Nanotechnol&lt;/full-title&gt;&lt;/periodical&gt;&lt;pages&gt;347-51&lt;/pages&gt;&lt;volume&gt;3&lt;/volume&gt;&lt;number&gt;6&lt;/number&gt;&lt;edition&gt;2008/07/26&lt;/edition&gt;&lt;keywords&gt;&lt;keyword&gt;Animals&lt;/keyword&gt;&lt;keyword&gt;Eating/*drug effects/*physiology&lt;/keyword&gt;&lt;keyword&gt;Nanotubes, Carbon/*toxicity&lt;/keyword&gt;&lt;keyword&gt;Tetrahymena thermophila/*drug effects/*microbiology/physiology&lt;/keyword&gt;&lt;/keywords&gt;&lt;dates&gt;&lt;year&gt;2008&lt;/year&gt;&lt;pub-dates&gt;&lt;date&gt;Jun&lt;/date&gt;&lt;/pub-dates&gt;&lt;/dates&gt;&lt;isbn&gt;1748-3395 (Electronic)&amp;#xD;1748-3387 (Linking)&lt;/isbn&gt;&lt;accession-num&gt;18654545&lt;/accession-num&gt;&lt;urls&gt;&lt;related-urls&gt;&lt;url&gt;https://www.ncbi.nlm.nih.gov/pubmed/18654545&lt;/url&gt;&lt;/related-urls&gt;&lt;/urls&gt;&lt;electronic-resource-num&gt;10.1038/nnano.2008.109&lt;/electronic-resource-num&gt;&lt;/record&gt;&lt;/Cite&gt;&lt;/EndNote&gt;</w:instrText>
            </w:r>
            <w:r w:rsidR="00E31BCB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92</w:t>
            </w:r>
            <w:r w:rsidR="00E31BCB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8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Tetrahymena thermophil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protozo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3'6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72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Blaise et al.</w:t>
            </w:r>
            <w:r w:rsidR="005E2D41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Blaise&lt;/Author&gt;&lt;Year&gt;2008&lt;/Year&gt;&lt;RecNum&gt;1187&lt;/RecNum&gt;&lt;DisplayText&gt;&lt;style face="superscript"&gt;89&lt;/style&gt;&lt;/DisplayText&gt;&lt;record&gt;&lt;rec-number&gt;1187&lt;/rec-number&gt;&lt;foreign-keys&gt;&lt;key app="EN" db-id="xs0azz2xg5zradewdz8vefw4p0a9t0wfxex9" timestamp="1540212737"&gt;1187&lt;/key&gt;&lt;/foreign-keys&gt;&lt;ref-type name="Journal Article"&gt;17&lt;/ref-type&gt;&lt;contributors&gt;&lt;authors&gt;&lt;author&gt;Blaise, C.&lt;/author&gt;&lt;author&gt;Gagne, F.&lt;/author&gt;&lt;author&gt;Ferard, J. F.&lt;/author&gt;&lt;author&gt;Eullaffroy, P.&lt;/author&gt;&lt;/authors&gt;&lt;/contributors&gt;&lt;auth-address&gt;Environment Canada, 105 McGill Street, Montreal, Quebec, Canada, H2Y 2E7. christian.blaise@ec.gc.ca&lt;/auth-address&gt;&lt;titles&gt;&lt;title&gt;Ecotoxicity of selected nano-materials to aquatic organisms&lt;/title&gt;&lt;secondary-title&gt;Environ Toxicol&lt;/secondary-title&gt;&lt;/titles&gt;&lt;periodical&gt;&lt;full-title&gt;Environ Toxicol&lt;/full-title&gt;&lt;/periodical&gt;&lt;pages&gt;591-8&lt;/pages&gt;&lt;volume&gt;23&lt;/volume&gt;&lt;number&gt;5&lt;/number&gt;&lt;edition&gt;2008/06/06&lt;/edition&gt;&lt;keywords&gt;&lt;keyword&gt;Aliivibrio fischeri/drug effects&lt;/keyword&gt;&lt;keyword&gt;Animals&lt;/keyword&gt;&lt;keyword&gt;Anostraca/drug effects&lt;/keyword&gt;&lt;keyword&gt;Cluster Analysis&lt;/keyword&gt;&lt;keyword&gt;Eukaryota/drug effects&lt;/keyword&gt;&lt;keyword&gt;Geologic Sediments/chemistry&lt;/keyword&gt;&lt;keyword&gt;Hepatocytes/drug effects&lt;/keyword&gt;&lt;keyword&gt;Hydra/drug effects&lt;/keyword&gt;&lt;keyword&gt;Metal Nanoparticles/*toxicity&lt;/keyword&gt;&lt;keyword&gt;Oncorhynchus mykiss&lt;/keyword&gt;&lt;keyword&gt;Toxicity Tests, Acute&lt;/keyword&gt;&lt;keyword&gt;Toxicity Tests, Chronic&lt;/keyword&gt;&lt;keyword&gt;Water Pollutants/*toxicity&lt;/keyword&gt;&lt;/keywords&gt;&lt;dates&gt;&lt;year&gt;2008&lt;/year&gt;&lt;pub-dates&gt;&lt;date&gt;Oct&lt;/date&gt;&lt;/pub-dates&gt;&lt;/dates&gt;&lt;isbn&gt;1522-7278 (Electronic)&amp;#xD;1520-4081 (Linking)&lt;/isbn&gt;&lt;accession-num&gt;18528913&lt;/accession-num&gt;&lt;urls&gt;&lt;related-urls&gt;&lt;url&gt;https://www.ncbi.nlm.nih.gov/pubmed/18528913&lt;/url&gt;&lt;/related-urls&gt;&lt;/urls&gt;&lt;electronic-resource-num&gt;10.1002/tox.20402&lt;/electronic-resource-num&gt;&lt;/record&gt;&lt;/Cite&gt;&lt;/EndNote&gt;</w:instrText>
            </w:r>
            <w:r w:rsidR="005E2D41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89</w:t>
            </w:r>
            <w:r w:rsidR="005E2D41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8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S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Thamnocephalus platyuru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4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Saria et al.</w:t>
            </w:r>
            <w:r w:rsidR="00E31BCB">
              <w:rPr>
                <w:sz w:val="16"/>
              </w:rPr>
              <w:fldChar w:fldCharType="begin">
                <w:fldData xml:space="preserve">PEVuZE5vdGU+PENpdGU+PEF1dGhvcj5TYXJpYTwvQXV0aG9yPjxZZWFyPjIwMTQ8L1llYXI+PFJl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==
</w:fldData>
              </w:fldChar>
            </w:r>
            <w:r w:rsidR="00F01971">
              <w:rPr>
                <w:sz w:val="16"/>
              </w:rPr>
              <w:instrText xml:space="preserve"> ADDIN EN.CITE </w:instrText>
            </w:r>
            <w:r w:rsidR="00F01971">
              <w:rPr>
                <w:sz w:val="16"/>
              </w:rPr>
              <w:fldChar w:fldCharType="begin">
                <w:fldData xml:space="preserve">PEVuZE5vdGU+PENpdGU+PEF1dGhvcj5TYXJpYTwvQXV0aG9yPjxZZWFyPjIwMTQ8L1llYXI+PFJl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==
</w:fldData>
              </w:fldChar>
            </w:r>
            <w:r w:rsidR="00F01971">
              <w:rPr>
                <w:sz w:val="16"/>
              </w:rPr>
              <w:instrText xml:space="preserve"> ADDIN EN.CITE.DATA </w:instrText>
            </w:r>
            <w:r w:rsidR="00F01971">
              <w:rPr>
                <w:sz w:val="16"/>
              </w:rPr>
            </w:r>
            <w:r w:rsidR="00F01971">
              <w:rPr>
                <w:sz w:val="16"/>
              </w:rPr>
              <w:fldChar w:fldCharType="end"/>
            </w:r>
            <w:r w:rsidR="00E31BCB">
              <w:rPr>
                <w:sz w:val="16"/>
              </w:rPr>
            </w:r>
            <w:r w:rsidR="00E31BCB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93</w:t>
            </w:r>
            <w:r w:rsidR="00E31BCB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4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N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 xml:space="preserve">Xenopus laevis 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vertebrat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4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Bourdiol et al.</w:t>
            </w:r>
            <w:r w:rsidR="00E31BCB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Bourdiol&lt;/Author&gt;&lt;Year&gt;2013&lt;/Year&gt;&lt;RecNum&gt;795&lt;/RecNum&gt;&lt;DisplayText&gt;&lt;style face="superscript"&gt;94&lt;/style&gt;&lt;/DisplayText&gt;&lt;record&gt;&lt;rec-number&gt;795&lt;/rec-number&gt;&lt;foreign-keys&gt;&lt;key app="EN" db-id="xs0azz2xg5zradewdz8vefw4p0a9t0wfxex9" timestamp="1477654414"&gt;795&lt;/key&gt;&lt;key app="ENWeb" db-id=""&gt;0&lt;/key&gt;&lt;/foreign-keys&gt;&lt;ref-type name="Journal Article"&gt;17&lt;/ref-type&gt;&lt;contributors&gt;&lt;authors&gt;&lt;author&gt;Bourdiol, Floriane&lt;/author&gt;&lt;author&gt;Mouchet, Florence&lt;/author&gt;&lt;author&gt;Perrault, Annie&lt;/author&gt;&lt;author&gt;Fourquaux, Isabelle&lt;/author&gt;&lt;author&gt;Datas, Lucien&lt;/author&gt;&lt;author&gt;Gancet, Christian&lt;/author&gt;&lt;author&gt;Boutonnet, Jean-Charles&lt;/author&gt;&lt;author&gt;Pinelli, Eric&lt;/author&gt;&lt;author&gt;Gauthier, Laury&lt;/author&gt;&lt;author&gt;Flahaut, Emmanuel&lt;/author&gt;&lt;/authors&gt;&lt;/contributors&gt;&lt;titles&gt;&lt;title&gt;Biocompatible polymer-assisted dispersion of multi walled carbon nanotubes in water, application to the investigation of their ecotoxicity using Xenopus laevis amphibian larvae&lt;/title&gt;&lt;secondary-title&gt;Carbon&lt;/secondary-title&gt;&lt;/titles&gt;&lt;periodical&gt;&lt;full-title&gt;Carbon&lt;/full-title&gt;&lt;abbr-1&gt;Carbon&lt;/abbr-1&gt;&lt;/periodical&gt;&lt;pages&gt;175-191&lt;/pages&gt;&lt;volume&gt;54&lt;/volume&gt;&lt;dates&gt;&lt;year&gt;2013&lt;/year&gt;&lt;/dates&gt;&lt;isbn&gt;00086223&lt;/isbn&gt;&lt;urls&gt;&lt;/urls&gt;&lt;electronic-resource-num&gt;10.1016/j.carbon.2012.11.024&lt;/electronic-resource-num&gt;&lt;/record&gt;&lt;/Cite&gt;&lt;/EndNote&gt;</w:instrText>
            </w:r>
            <w:r w:rsidR="00E31BCB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94</w:t>
            </w:r>
            <w:r w:rsidR="00E31BCB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3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Xenopus laev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vertebrat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8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Mouchet et al.</w:t>
            </w:r>
            <w:r w:rsidR="00721676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Mouchet&lt;/Author&gt;&lt;Year&gt;2008&lt;/Year&gt;&lt;RecNum&gt;798&lt;/RecNum&gt;&lt;DisplayText&gt;&lt;style face="superscript"&gt;71&lt;/style&gt;&lt;/DisplayText&gt;&lt;record&gt;&lt;rec-number&gt;798&lt;/rec-number&gt;&lt;foreign-keys&gt;&lt;key app="EN" db-id="xs0azz2xg5zradewdz8vefw4p0a9t0wfxex9" timestamp="1477654426"&gt;798&lt;/key&gt;&lt;key app="ENWeb" db-id=""&gt;0&lt;/key&gt;&lt;/foreign-keys&gt;&lt;ref-type name="Journal Article"&gt;17&lt;/ref-type&gt;&lt;contributors&gt;&lt;authors&gt;&lt;author&gt;Mouchet, F.&lt;/author&gt;&lt;author&gt;Landois, P.&lt;/author&gt;&lt;author&gt;Sarremejean, E.&lt;/author&gt;&lt;author&gt;Bernard, G.&lt;/author&gt;&lt;author&gt;Puech, P.&lt;/author&gt;&lt;author&gt;Pinelli, E.&lt;/author&gt;&lt;author&gt;Flahaut, E.&lt;/author&gt;&lt;author&gt;Gauthier, L.&lt;/author&gt;&lt;/authors&gt;&lt;/contributors&gt;&lt;auth-address&gt;Laboratoire d&amp;apos;Ecologie fonctionnelle - EcoLab, Universite Paul Sabatier, UMR UPS INPT CNRS 5245, Campus INP-ENSAT, Avenue de l&amp;apos;Agrobiopole, 31326 Auzeville-Tolosane, France. florence.mouchet@cict.fr&lt;/auth-address&gt;&lt;titles&gt;&lt;title&gt;Characterisation and in vivo ecotoxicity evaluation of double-wall carbon nanotubes in larvae of the amphibian Xenopus laevis&lt;/title&gt;&lt;secondary-title&gt;Aquat Toxicol&lt;/secondary-title&gt;&lt;/titles&gt;&lt;periodical&gt;&lt;full-title&gt;Aquat Toxicol&lt;/full-title&gt;&lt;/periodical&gt;&lt;pages&gt;127-37&lt;/pages&gt;&lt;volume&gt;87&lt;/volume&gt;&lt;number&gt;2&lt;/number&gt;&lt;keywords&gt;&lt;keyword&gt;Animals&lt;/keyword&gt;&lt;keyword&gt;Larva/drug effects&lt;/keyword&gt;&lt;keyword&gt;Microscopy, Electron, Transmission&lt;/keyword&gt;&lt;keyword&gt;Mutagenicity Tests&lt;/keyword&gt;&lt;keyword&gt;Nanotubes, Carbon/*toxicity&lt;/keyword&gt;&lt;keyword&gt;Spectrum Analysis, Raman&lt;/keyword&gt;&lt;keyword&gt;Toxicity Tests, Acute&lt;/keyword&gt;&lt;keyword&gt;Water Pollutants, Chemical/*toxicity&lt;/keyword&gt;&lt;keyword&gt;Xenopus laevis/growth &amp;amp; development/*physiology&lt;/keyword&gt;&lt;/keywords&gt;&lt;dates&gt;&lt;year&gt;2008&lt;/year&gt;&lt;pub-dates&gt;&lt;date&gt;Apr 28&lt;/date&gt;&lt;/pub-dates&gt;&lt;/dates&gt;&lt;isbn&gt;0166-445X (Print)&amp;#xD;0166-445X (Linking)&lt;/isbn&gt;&lt;accession-num&gt;18313771&lt;/accession-num&gt;&lt;urls&gt;&lt;related-urls&gt;&lt;url&gt;https://www.ncbi.nlm.nih.gov/pubmed/18313771&lt;/url&gt;&lt;/related-urls&gt;&lt;/urls&gt;&lt;electronic-resource-num&gt;10.1016/j.aquatox.2008.01.011&lt;/electronic-resource-num&gt;&lt;/record&gt;&lt;/Cite&gt;&lt;/EndNote&gt;</w:instrText>
            </w:r>
            <w:r w:rsidR="00721676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71</w:t>
            </w:r>
            <w:r w:rsidR="00721676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08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 xml:space="preserve">DWNT 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Xenopus laev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vertebrat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8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Mouchet et al.</w:t>
            </w:r>
            <w:r w:rsidR="00E31BCB">
              <w:rPr>
                <w:sz w:val="16"/>
              </w:rPr>
              <w:fldChar w:fldCharType="begin"/>
            </w:r>
            <w:r w:rsidR="00F01971">
              <w:rPr>
                <w:sz w:val="16"/>
              </w:rPr>
              <w:instrText xml:space="preserve"> ADDIN EN.CITE &lt;EndNote&gt;&lt;Cite&gt;&lt;Author&gt;Mouchet&lt;/Author&gt;&lt;Year&gt;2010&lt;/Year&gt;&lt;RecNum&gt;1175&lt;/RecNum&gt;&lt;DisplayText&gt;&lt;style face="superscript"&gt;95&lt;/style&gt;&lt;/DisplayText&gt;&lt;record&gt;&lt;rec-number&gt;1175&lt;/rec-number&gt;&lt;foreign-keys&gt;&lt;key app="EN" db-id="xs0azz2xg5zradewdz8vefw4p0a9t0wfxex9" timestamp="1540204568"&gt;1175&lt;/key&gt;&lt;/foreign-keys&gt;&lt;ref-type name="Journal Article"&gt;17&lt;/ref-type&gt;&lt;contributors&gt;&lt;authors&gt;&lt;author&gt;Mouchet, F.&lt;/author&gt;&lt;author&gt;Landois, P.&lt;/author&gt;&lt;author&gt;Puech, P.&lt;/author&gt;&lt;author&gt;Pinelli, E.&lt;/author&gt;&lt;author&gt;Flahaut, E.&lt;/author&gt;&lt;author&gt;Gauthier, L.&lt;/author&gt;&lt;/authors&gt;&lt;/contributors&gt;&lt;auth-address&gt;Laboratoire d&amp;apos;Ecologie Fonctionnelle, ENSAT, Universite de Toulouse, UPS, INP, F-31326 Castanet-Tolosan, France. florence.mouchet@orange.fr&lt;/auth-address&gt;&lt;titles&gt;&lt;title&gt;Carbon nanotube ecotoxicity in amphibians: assessment of multiwalled carbon nanotubes and comparison with double-walled carbon nanotubes &lt;/title&gt;&lt;secondary-title&gt;Nanomedicine&lt;/secondary-title&gt;&lt;/titles&gt;&lt;periodical&gt;&lt;full-title&gt;Nanomedicine&lt;/full-title&gt;&lt;/periodical&gt;&lt;pages&gt;963-74&lt;/pages&gt;&lt;volume&gt;5&lt;/volume&gt;&lt;number&gt;6&lt;/number&gt;&lt;edition&gt;2010/08/26&lt;/edition&gt;&lt;keywords&gt;&lt;keyword&gt;Amphibians/*physiology&lt;/keyword&gt;&lt;keyword&gt;Animals&lt;/keyword&gt;&lt;keyword&gt;*Nanotubes, Carbon&lt;/keyword&gt;&lt;/keywords&gt;&lt;dates&gt;&lt;year&gt;2010&lt;/year&gt;&lt;pub-dates&gt;&lt;date&gt;Aug&lt;/date&gt;&lt;/pub-dates&gt;&lt;/dates&gt;&lt;isbn&gt;1748-6963 (Electronic)&amp;#xD;1743-5889 (Linking)&lt;/isbn&gt;&lt;accession-num&gt;20735230&lt;/accession-num&gt;&lt;urls&gt;&lt;related-urls&gt;&lt;url&gt;https://www.ncbi.nlm.nih.gov/pubmed/20735230&lt;/url&gt;&lt;/related-urls&gt;&lt;/urls&gt;&lt;electronic-resource-num&gt; https://doi.org/10.2217/nnm.10.60 &lt;/electronic-resource-num&gt;&lt;/record&gt;&lt;/Cite&gt;&lt;/EndNote&gt;</w:instrText>
            </w:r>
            <w:r w:rsidR="00E31BCB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95</w:t>
            </w:r>
            <w:r w:rsidR="00E31BCB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010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LOEC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Xenopus laevis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vertebrate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50'0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8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</w:t>
            </w:r>
          </w:p>
        </w:tc>
      </w:tr>
      <w:tr w:rsidR="002F2FA5" w:rsidRPr="00A87E2F" w:rsidTr="002F2FA5">
        <w:trPr>
          <w:trHeight w:val="285"/>
        </w:trPr>
        <w:tc>
          <w:tcPr>
            <w:tcW w:w="1728" w:type="dxa"/>
            <w:noWrap/>
            <w:hideMark/>
          </w:tcPr>
          <w:p w:rsidR="002F2FA5" w:rsidRPr="00A87E2F" w:rsidRDefault="002F2FA5" w:rsidP="00F01971">
            <w:pPr>
              <w:rPr>
                <w:sz w:val="16"/>
              </w:rPr>
            </w:pPr>
            <w:r w:rsidRPr="00A87E2F">
              <w:rPr>
                <w:sz w:val="16"/>
              </w:rPr>
              <w:t>Cano et al.</w:t>
            </w:r>
            <w:r w:rsidR="005E2D41">
              <w:rPr>
                <w:sz w:val="16"/>
              </w:rPr>
              <w:fldChar w:fldCharType="begin">
                <w:fldData xml:space="preserve">PEVuZE5vdGU+PENpdGU+PEF1dGhvcj5DYW5vPC9BdXRob3I+PFllYXI+MjAxNzwvWWVhcj48UmVj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</w:fldData>
              </w:fldChar>
            </w:r>
            <w:r w:rsidR="00F01971">
              <w:rPr>
                <w:sz w:val="16"/>
              </w:rPr>
              <w:instrText xml:space="preserve"> ADDIN EN.CITE </w:instrText>
            </w:r>
            <w:r w:rsidR="00F01971">
              <w:rPr>
                <w:sz w:val="16"/>
              </w:rPr>
              <w:fldChar w:fldCharType="begin">
                <w:fldData xml:space="preserve">PEVuZE5vdGU+PENpdGU+PEF1dGhvcj5DYW5vPC9BdXRob3I+PFllYXI+MjAxNzwvWWVhcj48UmVj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</w:fldData>
              </w:fldChar>
            </w:r>
            <w:r w:rsidR="00F01971">
              <w:rPr>
                <w:sz w:val="16"/>
              </w:rPr>
              <w:instrText xml:space="preserve"> ADDIN EN.CITE.DATA </w:instrText>
            </w:r>
            <w:r w:rsidR="00F01971">
              <w:rPr>
                <w:sz w:val="16"/>
              </w:rPr>
            </w:r>
            <w:r w:rsidR="00F01971">
              <w:rPr>
                <w:sz w:val="16"/>
              </w:rPr>
              <w:fldChar w:fldCharType="end"/>
            </w:r>
            <w:r w:rsidR="005E2D41">
              <w:rPr>
                <w:sz w:val="16"/>
              </w:rPr>
            </w:r>
            <w:r w:rsidR="005E2D41">
              <w:rPr>
                <w:sz w:val="16"/>
              </w:rPr>
              <w:fldChar w:fldCharType="separate"/>
            </w:r>
            <w:r w:rsidR="00F01971" w:rsidRPr="00F01971">
              <w:rPr>
                <w:noProof/>
                <w:sz w:val="16"/>
                <w:vertAlign w:val="superscript"/>
              </w:rPr>
              <w:t>96</w:t>
            </w:r>
            <w:r w:rsidR="005E2D41">
              <w:rPr>
                <w:sz w:val="16"/>
              </w:rPr>
              <w:fldChar w:fldCharType="end"/>
            </w:r>
          </w:p>
        </w:tc>
        <w:tc>
          <w:tcPr>
            <w:tcW w:w="695" w:type="dxa"/>
            <w:noWrap/>
            <w:hideMark/>
          </w:tcPr>
          <w:p w:rsidR="002F2FA5" w:rsidRPr="00A87E2F" w:rsidRDefault="005E2D41" w:rsidP="002F2FA5">
            <w:pPr>
              <w:rPr>
                <w:sz w:val="16"/>
              </w:rPr>
            </w:pPr>
            <w:r>
              <w:rPr>
                <w:sz w:val="16"/>
              </w:rPr>
              <w:t>2017</w:t>
            </w:r>
          </w:p>
        </w:tc>
        <w:tc>
          <w:tcPr>
            <w:tcW w:w="974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MWNT</w:t>
            </w:r>
          </w:p>
        </w:tc>
        <w:tc>
          <w:tcPr>
            <w:tcW w:w="1276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EC50</w:t>
            </w:r>
          </w:p>
        </w:tc>
        <w:tc>
          <w:tcPr>
            <w:tcW w:w="2410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Daphnia magna</w:t>
            </w:r>
          </w:p>
        </w:tc>
        <w:tc>
          <w:tcPr>
            <w:tcW w:w="1417" w:type="dxa"/>
            <w:noWrap/>
            <w:hideMark/>
          </w:tcPr>
          <w:p w:rsidR="002F2FA5" w:rsidRPr="00A87E2F" w:rsidRDefault="002F2FA5">
            <w:pPr>
              <w:rPr>
                <w:sz w:val="16"/>
              </w:rPr>
            </w:pPr>
            <w:r w:rsidRPr="00A87E2F">
              <w:rPr>
                <w:sz w:val="16"/>
              </w:rPr>
              <w:t>crustcea</w:t>
            </w:r>
          </w:p>
        </w:tc>
        <w:tc>
          <w:tcPr>
            <w:tcW w:w="1560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29'300.0</w:t>
            </w:r>
          </w:p>
        </w:tc>
        <w:tc>
          <w:tcPr>
            <w:tcW w:w="1134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48</w:t>
            </w:r>
          </w:p>
        </w:tc>
        <w:tc>
          <w:tcPr>
            <w:tcW w:w="1603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  <w:tc>
          <w:tcPr>
            <w:tcW w:w="1301" w:type="dxa"/>
            <w:noWrap/>
            <w:hideMark/>
          </w:tcPr>
          <w:p w:rsidR="002F2FA5" w:rsidRPr="00A87E2F" w:rsidRDefault="002F2FA5" w:rsidP="002F2FA5">
            <w:pPr>
              <w:rPr>
                <w:sz w:val="16"/>
              </w:rPr>
            </w:pPr>
            <w:r w:rsidRPr="00A87E2F">
              <w:rPr>
                <w:sz w:val="16"/>
              </w:rPr>
              <w:t>10</w:t>
            </w:r>
          </w:p>
        </w:tc>
      </w:tr>
    </w:tbl>
    <w:p w:rsidR="00F10804" w:rsidRPr="008C34E7" w:rsidRDefault="00F10804" w:rsidP="00F10804">
      <w:pPr>
        <w:rPr>
          <w:lang w:val="en-US"/>
        </w:rPr>
      </w:pPr>
      <w:r w:rsidRPr="008C34E7">
        <w:rPr>
          <w:lang w:val="en-US"/>
        </w:rPr>
        <w:t>Legend: EC</w:t>
      </w:r>
      <w:r>
        <w:rPr>
          <w:lang w:val="en-US"/>
        </w:rPr>
        <w:t>x</w:t>
      </w:r>
      <w:r w:rsidRPr="008C34E7">
        <w:rPr>
          <w:lang w:val="en-US"/>
        </w:rPr>
        <w:t xml:space="preserve"> = e</w:t>
      </w:r>
      <w:r w:rsidRPr="00353D73">
        <w:rPr>
          <w:lang w:val="en-US"/>
        </w:rPr>
        <w:t xml:space="preserve">ffective concentration at which a response of </w:t>
      </w:r>
      <w:r>
        <w:rPr>
          <w:lang w:val="en-US"/>
        </w:rPr>
        <w:t xml:space="preserve">'x' percent is observed; ICx = Inhibitory </w:t>
      </w:r>
      <w:r w:rsidRPr="00353D73">
        <w:rPr>
          <w:lang w:val="en-US"/>
        </w:rPr>
        <w:t>concentration at which a</w:t>
      </w:r>
      <w:r>
        <w:rPr>
          <w:lang w:val="en-US"/>
        </w:rPr>
        <w:t>n</w:t>
      </w:r>
      <w:r w:rsidRPr="00353D73">
        <w:rPr>
          <w:lang w:val="en-US"/>
        </w:rPr>
        <w:t xml:space="preserve"> </w:t>
      </w:r>
      <w:r>
        <w:rPr>
          <w:lang w:val="en-US"/>
        </w:rPr>
        <w:t xml:space="preserve">inhibition </w:t>
      </w:r>
      <w:r w:rsidRPr="00353D73">
        <w:rPr>
          <w:lang w:val="en-US"/>
        </w:rPr>
        <w:t xml:space="preserve">of </w:t>
      </w:r>
      <w:r>
        <w:rPr>
          <w:lang w:val="en-US"/>
        </w:rPr>
        <w:t xml:space="preserve">'x' percent is observed regarding a specific biological function.; LCx: lethal concentration that is expected to cause death to x% of the population. LOEC = lowest observed effect concentration; NOEC= no observed effect concentration; </w:t>
      </w:r>
    </w:p>
    <w:p w:rsidR="005B350A" w:rsidRPr="00D34C83" w:rsidRDefault="005B350A">
      <w:pPr>
        <w:rPr>
          <w:lang w:val="en-US"/>
        </w:rPr>
      </w:pPr>
    </w:p>
    <w:p w:rsidR="00C056DA" w:rsidRPr="00D34C83" w:rsidRDefault="00C056DA" w:rsidP="005B350A">
      <w:pPr>
        <w:rPr>
          <w:lang w:val="en-US"/>
        </w:rPr>
      </w:pPr>
    </w:p>
    <w:p w:rsidR="00A96CE6" w:rsidRDefault="00A96CE6">
      <w:pPr>
        <w:spacing w:before="0" w:after="0" w:line="240" w:lineRule="auto"/>
        <w:rPr>
          <w:i/>
          <w:iCs/>
          <w:color w:val="4F271C" w:themeColor="text2"/>
          <w:sz w:val="18"/>
          <w:szCs w:val="18"/>
          <w:lang w:val="en-US"/>
        </w:rPr>
      </w:pPr>
      <w:bookmarkStart w:id="1" w:name="_Ref526774410"/>
      <w:r>
        <w:rPr>
          <w:lang w:val="en-US"/>
        </w:rPr>
        <w:br w:type="page"/>
      </w:r>
    </w:p>
    <w:p w:rsidR="00C056DA" w:rsidRPr="002B0094" w:rsidRDefault="00C056DA" w:rsidP="00C056DA">
      <w:pPr>
        <w:pStyle w:val="Caption"/>
        <w:keepNext/>
        <w:rPr>
          <w:lang w:val="en-US"/>
        </w:rPr>
      </w:pPr>
      <w:r w:rsidRPr="002B0094">
        <w:rPr>
          <w:lang w:val="en-US"/>
        </w:rPr>
        <w:lastRenderedPageBreak/>
        <w:t xml:space="preserve">Table </w:t>
      </w:r>
      <w:r w:rsidR="00623B89">
        <w:rPr>
          <w:lang w:val="en-US"/>
        </w:rPr>
        <w:t>S</w:t>
      </w:r>
      <w:r>
        <w:fldChar w:fldCharType="begin"/>
      </w:r>
      <w:r w:rsidRPr="002B0094">
        <w:rPr>
          <w:lang w:val="en-US"/>
        </w:rPr>
        <w:instrText xml:space="preserve"> SEQ Table \* ARABIC </w:instrText>
      </w:r>
      <w:r>
        <w:fldChar w:fldCharType="separate"/>
      </w:r>
      <w:r w:rsidR="001804D1">
        <w:rPr>
          <w:noProof/>
          <w:lang w:val="en-US"/>
        </w:rPr>
        <w:t>7</w:t>
      </w:r>
      <w:r>
        <w:fldChar w:fldCharType="end"/>
      </w:r>
      <w:bookmarkEnd w:id="1"/>
      <w:r w:rsidRPr="002B0094">
        <w:rPr>
          <w:lang w:val="en-US"/>
        </w:rPr>
        <w:t>. Results for the calculation of</w:t>
      </w:r>
      <w:r>
        <w:rPr>
          <w:lang w:val="en-US"/>
        </w:rPr>
        <w:t xml:space="preserve"> </w:t>
      </w:r>
      <w:r w:rsidRPr="002B0094">
        <w:rPr>
          <w:lang w:val="en-US"/>
        </w:rPr>
        <w:t xml:space="preserve">the PECs for each nano-form </w:t>
      </w:r>
      <w:r>
        <w:rPr>
          <w:lang w:val="en-US"/>
        </w:rPr>
        <w:t xml:space="preserve">considered </w:t>
      </w:r>
      <w:r w:rsidRPr="002B0094">
        <w:rPr>
          <w:lang w:val="en-US"/>
        </w:rPr>
        <w:t>in Europe, Northern Europe and South Eastern Europe.</w:t>
      </w:r>
    </w:p>
    <w:p w:rsidR="00C056DA" w:rsidRDefault="00623B89" w:rsidP="00C056DA">
      <w:pPr>
        <w:spacing w:before="0" w:after="0" w:line="240" w:lineRule="auto"/>
      </w:pPr>
      <w:r w:rsidRPr="00623B89">
        <w:rPr>
          <w:noProof/>
          <w:lang w:val="en-IN" w:eastAsia="en-IN"/>
        </w:rPr>
        <w:drawing>
          <wp:inline distT="0" distB="0" distL="0" distR="0">
            <wp:extent cx="9072245" cy="5434174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72245" cy="54341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6CE6" w:rsidRDefault="00A96CE6" w:rsidP="00C056DA">
      <w:pPr>
        <w:spacing w:before="0" w:after="0" w:line="240" w:lineRule="auto"/>
        <w:sectPr w:rsidR="00A96CE6" w:rsidSect="007231CA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A96CE6" w:rsidRPr="00A96CE6" w:rsidRDefault="00A96CE6" w:rsidP="00A96CE6">
      <w:pPr>
        <w:spacing w:before="0" w:after="0" w:line="240" w:lineRule="auto"/>
        <w:rPr>
          <w:lang w:val="en-GB"/>
        </w:rPr>
      </w:pPr>
      <w:r w:rsidRPr="00A96CE6">
        <w:rPr>
          <w:lang w:val="en-GB"/>
        </w:rPr>
        <w:lastRenderedPageBreak/>
        <w:t xml:space="preserve">Table </w:t>
      </w:r>
      <w:r>
        <w:rPr>
          <w:lang w:val="en-GB"/>
        </w:rPr>
        <w:t>S8</w:t>
      </w:r>
      <w:r w:rsidRPr="00A96CE6">
        <w:rPr>
          <w:lang w:val="en-GB"/>
        </w:rPr>
        <w:t>: Assessment factors used to convert acute to chronic values (AF</w:t>
      </w:r>
      <w:r w:rsidRPr="00A96CE6">
        <w:rPr>
          <w:vertAlign w:val="subscript"/>
          <w:lang w:val="en-GB"/>
        </w:rPr>
        <w:t>t</w:t>
      </w:r>
      <w:r>
        <w:rPr>
          <w:lang w:val="en-GB"/>
        </w:rPr>
        <w:t>).</w:t>
      </w:r>
      <w:r w:rsidR="00D34C83">
        <w:rPr>
          <w:lang w:val="en-GB"/>
        </w:rPr>
        <w:fldChar w:fldCharType="begin"/>
      </w:r>
      <w:r w:rsidR="00D34C83">
        <w:rPr>
          <w:lang w:val="en-GB"/>
        </w:rPr>
        <w:instrText xml:space="preserve"> ADDIN EN.CITE &lt;EndNote&gt;&lt;Cite&gt;&lt;Author&gt;Wigger&lt;/Author&gt;&lt;Year&gt;submitted&lt;/Year&gt;&lt;RecNum&gt;1231&lt;/RecNum&gt;&lt;DisplayText&gt;&lt;style face="superscript"&gt;97&lt;/style&gt;&lt;/DisplayText&gt;&lt;record&gt;&lt;rec-number&gt;1231&lt;/rec-number&gt;&lt;foreign-keys&gt;&lt;key app="EN" db-id="xs0azz2xg5zradewdz8vefw4p0a9t0wfxex9" timestamp="1542377223"&gt;1231&lt;/key&gt;&lt;/foreign-keys&gt;&lt;ref-type name="Journal Article"&gt;17&lt;/ref-type&gt;&lt;contributors&gt;&lt;authors&gt;&lt;author&gt;Wigger, H.&lt;/author&gt;&lt;author&gt;Kawecki, D.&lt;/author&gt;&lt;author&gt;Nowack, B.&lt;/author&gt;&lt;author&gt;Adam, V.&lt;/author&gt;&lt;/authors&gt;&lt;/contributors&gt;&lt;titles&gt;&lt;title&gt;Systematic consideration of parameter uncertainty and variability in probabilistic species sensitivity distributions&lt;/title&gt;&lt;secondary-title&gt;Integr Environ Assess Manag&lt;/secondary-title&gt;&lt;/titles&gt;&lt;periodical&gt;&lt;full-title&gt;Integr Environ Assess Manag&lt;/full-title&gt;&lt;abbr-1&gt;Integrated environmental assessment and management&lt;/abbr-1&gt;&lt;/periodical&gt;&lt;dates&gt;&lt;year&gt;submitted&lt;/year&gt;&lt;/dates&gt;&lt;urls&gt;&lt;/urls&gt;&lt;/record&gt;&lt;/Cite&gt;&lt;/EndNote&gt;</w:instrText>
      </w:r>
      <w:r w:rsidR="00D34C83">
        <w:rPr>
          <w:lang w:val="en-GB"/>
        </w:rPr>
        <w:fldChar w:fldCharType="separate"/>
      </w:r>
      <w:r w:rsidR="00D34C83" w:rsidRPr="00D34C83">
        <w:rPr>
          <w:noProof/>
          <w:vertAlign w:val="superscript"/>
          <w:lang w:val="en-GB"/>
        </w:rPr>
        <w:t>97</w:t>
      </w:r>
      <w:r w:rsidR="00D34C83">
        <w:rPr>
          <w:lang w:val="en-GB"/>
        </w:rPr>
        <w:fldChar w:fldCharType="end"/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412"/>
        <w:gridCol w:w="2335"/>
        <w:gridCol w:w="896"/>
        <w:gridCol w:w="3419"/>
      </w:tblGrid>
      <w:tr w:rsidR="00A96CE6" w:rsidRPr="00A96CE6" w:rsidTr="00D34C83">
        <w:trPr>
          <w:trHeight w:val="313"/>
        </w:trPr>
        <w:tc>
          <w:tcPr>
            <w:tcW w:w="24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b/>
                <w:lang w:val="en-GB"/>
              </w:rPr>
            </w:pPr>
            <w:r w:rsidRPr="00A96CE6">
              <w:rPr>
                <w:b/>
                <w:lang w:val="en-GB"/>
              </w:rPr>
              <w:t>Type of organism</w:t>
            </w:r>
          </w:p>
        </w:tc>
        <w:tc>
          <w:tcPr>
            <w:tcW w:w="2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b/>
                <w:lang w:val="en-GB"/>
              </w:rPr>
            </w:pPr>
            <w:r w:rsidRPr="00A96CE6">
              <w:rPr>
                <w:b/>
                <w:lang w:val="en-GB"/>
              </w:rPr>
              <w:t>Exposure time (days)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b/>
                <w:lang w:val="en-GB"/>
              </w:rPr>
            </w:pPr>
            <w:r w:rsidRPr="00A96CE6">
              <w:rPr>
                <w:b/>
                <w:lang w:val="en-GB"/>
              </w:rPr>
              <w:t>AF</w:t>
            </w:r>
            <w:r w:rsidRPr="00A96CE6">
              <w:rPr>
                <w:b/>
                <w:vertAlign w:val="subscript"/>
                <w:lang w:val="en-GB"/>
              </w:rPr>
              <w:t>t</w:t>
            </w:r>
          </w:p>
        </w:tc>
        <w:tc>
          <w:tcPr>
            <w:tcW w:w="3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:rsidR="00A96CE6" w:rsidRPr="00A96CE6" w:rsidRDefault="00A96CE6" w:rsidP="00A96CE6">
            <w:pPr>
              <w:spacing w:before="0" w:after="0" w:line="240" w:lineRule="auto"/>
              <w:rPr>
                <w:b/>
              </w:rPr>
            </w:pPr>
            <w:r w:rsidRPr="00A96CE6">
              <w:rPr>
                <w:b/>
              </w:rPr>
              <w:t>Reference</w:t>
            </w:r>
          </w:p>
        </w:tc>
      </w:tr>
      <w:tr w:rsidR="00A96CE6" w:rsidRPr="00D34C83" w:rsidTr="00D34C83">
        <w:trPr>
          <w:trHeight w:val="227"/>
        </w:trPr>
        <w:tc>
          <w:tcPr>
            <w:tcW w:w="247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Bacteria/Yeast</w:t>
            </w:r>
          </w:p>
        </w:tc>
        <w:tc>
          <w:tcPr>
            <w:tcW w:w="239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&lt; 1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0</w:t>
            </w:r>
          </w:p>
        </w:tc>
        <w:tc>
          <w:tcPr>
            <w:tcW w:w="35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D34C83" w:rsidP="00D34C83">
            <w:pPr>
              <w:spacing w:before="0" w:after="0" w:line="240" w:lineRule="auto"/>
              <w:rPr>
                <w:lang w:val="en-GB"/>
              </w:rPr>
            </w:pPr>
            <w:r w:rsidRPr="00D34C83">
              <w:rPr>
                <w:lang w:val="en-GB"/>
              </w:rPr>
              <w:t>(Berger, 2012, Cassidy-Hanley, 2012, Ron et al., 2010, Fok and Allen, 1979)</w:t>
            </w:r>
            <w:r w:rsidR="00A96CE6" w:rsidRPr="00A96CE6">
              <w:rPr>
                <w:lang w:val="en-GB"/>
              </w:rPr>
              <w:fldChar w:fldCharType="begin">
                <w:fldData xml:space="preserve">PEVuZE5vdGU+PENpdGU+PEF1dGhvcj5CZXJnZXI8L0F1dGhvcj48WWVhcj4yMDEyPC9ZZWFyPjxS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CZXJnZXI8L0F1dGhvcj48WWVhcj4yMDEyPC9ZZWFyPjxS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="00A96CE6" w:rsidRPr="00A96CE6">
              <w:rPr>
                <w:lang w:val="en-GB"/>
              </w:rPr>
            </w:r>
            <w:r w:rsidR="00A96CE6" w:rsidRPr="00A96CE6">
              <w:rPr>
                <w:lang w:val="en-GB"/>
              </w:rPr>
              <w:fldChar w:fldCharType="separate"/>
            </w:r>
            <w:r w:rsidRPr="00D34C83">
              <w:rPr>
                <w:noProof/>
                <w:vertAlign w:val="superscript"/>
                <w:lang w:val="en-GB"/>
              </w:rPr>
              <w:t>98-101</w:t>
            </w:r>
            <w:r w:rsidR="00A96CE6" w:rsidRPr="00A96CE6">
              <w:rPr>
                <w:lang w:val="en-US"/>
              </w:rPr>
              <w:fldChar w:fldCharType="end"/>
            </w: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  <w:tc>
          <w:tcPr>
            <w:tcW w:w="23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≥ 1</w:t>
            </w:r>
          </w:p>
        </w:tc>
        <w:tc>
          <w:tcPr>
            <w:tcW w:w="9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</w:t>
            </w:r>
          </w:p>
        </w:tc>
        <w:tc>
          <w:tcPr>
            <w:tcW w:w="3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Algae</w:t>
            </w:r>
          </w:p>
        </w:tc>
        <w:tc>
          <w:tcPr>
            <w:tcW w:w="239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&lt; 3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0</w:t>
            </w:r>
          </w:p>
        </w:tc>
        <w:tc>
          <w:tcPr>
            <w:tcW w:w="35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905EDC" w:rsidP="00FE562A">
            <w:pPr>
              <w:spacing w:before="0" w:after="0" w:line="240" w:lineRule="auto"/>
            </w:pPr>
            <w:r w:rsidRPr="00905EDC">
              <w:t>(OECD, 2006a)</w:t>
            </w:r>
            <w:r w:rsidR="00A96CE6" w:rsidRPr="00A96CE6">
              <w:fldChar w:fldCharType="begin"/>
            </w:r>
            <w:r w:rsidR="00FE562A">
              <w:instrText xml:space="preserve"> ADDIN EN.CITE &lt;EndNote&gt;&lt;Cite&gt;&lt;Author&gt;OECD&lt;/Author&gt;&lt;Year&gt;2006&lt;/Year&gt;&lt;RecNum&gt;1239&lt;/RecNum&gt;&lt;DisplayText&gt;&lt;style face="superscript"&gt;102&lt;/style&gt;&lt;/DisplayText&gt;&lt;record&gt;&lt;rec-number&gt;1239&lt;/rec-number&gt;&lt;foreign-keys&gt;&lt;key app="EN" db-id="xs0azz2xg5zradewdz8vefw4p0a9t0wfxex9" timestamp="1545403422"&gt;1239&lt;/key&gt;&lt;/foreign-keys&gt;&lt;ref-type name="Journal Article"&gt;17&lt;/ref-type&gt;&lt;contributors&gt;&lt;authors&gt;&lt;author&gt;OECD&lt;/author&gt;&lt;/authors&gt;&lt;/contributors&gt;&lt;titles&gt;&lt;title&gt;OECD Guidelines for the testing of chemicals - Freshwater Alga and Cyanobacteria, Growth Inhibition Test - TG 201&lt;/title&gt;&lt;/titles&gt;&lt;pages&gt;25&lt;/pages&gt;&lt;dates&gt;&lt;year&gt;2006&lt;/year&gt;&lt;/dates&gt;&lt;urls&gt;&lt;/urls&gt;&lt;/record&gt;&lt;/Cite&gt;&lt;/EndNote&gt;</w:instrText>
            </w:r>
            <w:r w:rsidR="00A96CE6" w:rsidRPr="00A96CE6">
              <w:fldChar w:fldCharType="separate"/>
            </w:r>
            <w:r w:rsidR="00D34C83" w:rsidRPr="00D34C83">
              <w:rPr>
                <w:noProof/>
                <w:vertAlign w:val="superscript"/>
              </w:rPr>
              <w:t>102</w:t>
            </w:r>
            <w:r w:rsidR="00A96CE6" w:rsidRPr="00A96CE6">
              <w:rPr>
                <w:lang w:val="en-US"/>
              </w:rPr>
              <w:fldChar w:fldCharType="end"/>
            </w: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  <w:tc>
          <w:tcPr>
            <w:tcW w:w="23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≥ 3</w:t>
            </w:r>
          </w:p>
        </w:tc>
        <w:tc>
          <w:tcPr>
            <w:tcW w:w="9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</w:t>
            </w:r>
          </w:p>
        </w:tc>
        <w:tc>
          <w:tcPr>
            <w:tcW w:w="35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96CE6" w:rsidRPr="00A96CE6" w:rsidRDefault="00A96CE6" w:rsidP="00A96CE6">
            <w:pPr>
              <w:spacing w:before="0" w:after="0" w:line="240" w:lineRule="auto"/>
            </w:pP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Plants (</w:t>
            </w:r>
            <w:r w:rsidRPr="00A96CE6">
              <w:rPr>
                <w:i/>
                <w:lang w:val="en-GB"/>
              </w:rPr>
              <w:t>L. minor</w:t>
            </w:r>
            <w:r w:rsidRPr="00A96CE6">
              <w:rPr>
                <w:lang w:val="en-GB"/>
              </w:rPr>
              <w:t>)</w:t>
            </w:r>
          </w:p>
        </w:tc>
        <w:tc>
          <w:tcPr>
            <w:tcW w:w="239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&lt; 2.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0</w:t>
            </w:r>
          </w:p>
        </w:tc>
        <w:tc>
          <w:tcPr>
            <w:tcW w:w="35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905EDC" w:rsidP="00FE562A">
            <w:pPr>
              <w:spacing w:before="0" w:after="0" w:line="240" w:lineRule="auto"/>
            </w:pPr>
            <w:r w:rsidRPr="00905EDC">
              <w:t>(OECD, 2006b)</w:t>
            </w:r>
            <w:r w:rsidR="00A96CE6" w:rsidRPr="00A96CE6">
              <w:fldChar w:fldCharType="begin"/>
            </w:r>
            <w:r w:rsidR="00FE562A">
              <w:instrText xml:space="preserve"> ADDIN EN.CITE &lt;EndNote&gt;&lt;Cite&gt;&lt;Author&gt;OECD&lt;/Author&gt;&lt;Year&gt;2006&lt;/Year&gt;&lt;RecNum&gt;1238&lt;/RecNum&gt;&lt;DisplayText&gt;&lt;style face="superscript"&gt;103&lt;/style&gt;&lt;/DisplayText&gt;&lt;record&gt;&lt;rec-number&gt;1238&lt;/rec-number&gt;&lt;foreign-keys&gt;&lt;key app="EN" db-id="xs0azz2xg5zradewdz8vefw4p0a9t0wfxex9" timestamp="1545403422"&gt;1238&lt;/key&gt;&lt;/foreign-keys&gt;&lt;ref-type name="Journal Article"&gt;17&lt;/ref-type&gt;&lt;contributors&gt;&lt;authors&gt;&lt;author&gt;OECD&lt;/author&gt;&lt;/authors&gt;&lt;/contributors&gt;&lt;titles&gt;&lt;title&gt;OECD Guidelines for the testing of chemicals - Lemna sp. growth inhibition test - TG 221&lt;/title&gt;&lt;/titles&gt;&lt;pages&gt;22&lt;/pages&gt;&lt;dates&gt;&lt;year&gt;2006&lt;/year&gt;&lt;/dates&gt;&lt;urls&gt;&lt;/urls&gt;&lt;/record&gt;&lt;/Cite&gt;&lt;/EndNote&gt;</w:instrText>
            </w:r>
            <w:r w:rsidR="00A96CE6" w:rsidRPr="00A96CE6">
              <w:fldChar w:fldCharType="separate"/>
            </w:r>
            <w:r w:rsidR="00D34C83" w:rsidRPr="00D34C83">
              <w:rPr>
                <w:noProof/>
                <w:vertAlign w:val="superscript"/>
              </w:rPr>
              <w:t>103</w:t>
            </w:r>
            <w:r w:rsidR="00A96CE6" w:rsidRPr="00A96CE6">
              <w:rPr>
                <w:lang w:val="en-US"/>
              </w:rPr>
              <w:fldChar w:fldCharType="end"/>
            </w: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  <w:tc>
          <w:tcPr>
            <w:tcW w:w="23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≥ 2.5</w:t>
            </w:r>
          </w:p>
        </w:tc>
        <w:tc>
          <w:tcPr>
            <w:tcW w:w="9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</w:t>
            </w:r>
          </w:p>
        </w:tc>
        <w:tc>
          <w:tcPr>
            <w:tcW w:w="35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96CE6" w:rsidRPr="00A96CE6" w:rsidRDefault="00A96CE6" w:rsidP="00A96CE6">
            <w:pPr>
              <w:spacing w:before="0" w:after="0" w:line="240" w:lineRule="auto"/>
            </w:pP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Other plants</w:t>
            </w:r>
          </w:p>
        </w:tc>
        <w:tc>
          <w:tcPr>
            <w:tcW w:w="239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&lt; 28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0</w:t>
            </w:r>
          </w:p>
        </w:tc>
        <w:tc>
          <w:tcPr>
            <w:tcW w:w="35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905EDC" w:rsidP="00FE562A">
            <w:pPr>
              <w:spacing w:before="0" w:after="0" w:line="240" w:lineRule="auto"/>
            </w:pPr>
            <w:r w:rsidRPr="00905EDC">
              <w:t>(OECD, 2006c)</w:t>
            </w:r>
            <w:r w:rsidR="00A96CE6" w:rsidRPr="00A96CE6">
              <w:fldChar w:fldCharType="begin"/>
            </w:r>
            <w:r w:rsidR="00FE562A">
              <w:instrText xml:space="preserve"> ADDIN EN.CITE &lt;EndNote&gt;&lt;Cite&gt;&lt;Author&gt;OECD&lt;/Author&gt;&lt;Year&gt;2006&lt;/Year&gt;&lt;RecNum&gt;1240&lt;/RecNum&gt;&lt;DisplayText&gt;&lt;style face="superscript"&gt;104&lt;/style&gt;&lt;/DisplayText&gt;&lt;record&gt;&lt;rec-number&gt;1240&lt;/rec-number&gt;&lt;foreign-keys&gt;&lt;key app="EN" db-id="xs0azz2xg5zradewdz8vefw4p0a9t0wfxex9" timestamp="1545403422"&gt;1240&lt;/key&gt;&lt;/foreign-keys&gt;&lt;ref-type name="Journal Article"&gt;17&lt;/ref-type&gt;&lt;contributors&gt;&lt;authors&gt;&lt;author&gt;OECD&lt;/author&gt;&lt;/authors&gt;&lt;/contributors&gt;&lt;titles&gt;&lt;title&gt;OECD Guidelines for the Testing of Chemicals -Terrestrial Plant Test: Vegetative Vigour Test - TG 227&lt;/title&gt;&lt;/titles&gt;&lt;dates&gt;&lt;year&gt;2006&lt;/year&gt;&lt;/dates&gt;&lt;urls&gt;&lt;/urls&gt;&lt;electronic-resource-num&gt;10.1787/9789264067295-en&lt;/electronic-resource-num&gt;&lt;/record&gt;&lt;/Cite&gt;&lt;/EndNote&gt;</w:instrText>
            </w:r>
            <w:r w:rsidR="00A96CE6" w:rsidRPr="00A96CE6">
              <w:fldChar w:fldCharType="separate"/>
            </w:r>
            <w:r w:rsidR="00D34C83" w:rsidRPr="00D34C83">
              <w:rPr>
                <w:noProof/>
                <w:vertAlign w:val="superscript"/>
              </w:rPr>
              <w:t>104</w:t>
            </w:r>
            <w:r w:rsidR="00A96CE6" w:rsidRPr="00A96CE6">
              <w:rPr>
                <w:lang w:val="en-US"/>
              </w:rPr>
              <w:fldChar w:fldCharType="end"/>
            </w: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  <w:tc>
          <w:tcPr>
            <w:tcW w:w="23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≥ 28</w:t>
            </w:r>
          </w:p>
        </w:tc>
        <w:tc>
          <w:tcPr>
            <w:tcW w:w="9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</w:t>
            </w:r>
          </w:p>
        </w:tc>
        <w:tc>
          <w:tcPr>
            <w:tcW w:w="3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</w:pP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Crustacea</w:t>
            </w:r>
          </w:p>
        </w:tc>
        <w:tc>
          <w:tcPr>
            <w:tcW w:w="239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&lt; 21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0</w:t>
            </w:r>
          </w:p>
        </w:tc>
        <w:tc>
          <w:tcPr>
            <w:tcW w:w="35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905EDC" w:rsidP="00FE562A">
            <w:pPr>
              <w:spacing w:before="0" w:after="0" w:line="240" w:lineRule="auto"/>
            </w:pPr>
            <w:r w:rsidRPr="00905EDC">
              <w:t>(OECD, 2004, OECD, 2012)</w:t>
            </w:r>
            <w:r w:rsidR="00A96CE6" w:rsidRPr="00A96CE6">
              <w:fldChar w:fldCharType="begin"/>
            </w:r>
            <w:r w:rsidR="00FE562A">
              <w:instrText xml:space="preserve"> ADDIN EN.CITE &lt;EndNote&gt;&lt;Cite&gt;&lt;Author&gt;OECD&lt;/Author&gt;&lt;Year&gt;2004&lt;/Year&gt;&lt;RecNum&gt;1237&lt;/RecNum&gt;&lt;DisplayText&gt;&lt;style face="superscript"&gt;105, 106&lt;/style&gt;&lt;/DisplayText&gt;&lt;record&gt;&lt;rec-number&gt;1237&lt;/rec-number&gt;&lt;foreign-keys&gt;&lt;key app="EN" db-id="xs0azz2xg5zradewdz8vefw4p0a9t0wfxex9" timestamp="1545403422"&gt;1237&lt;/key&gt;&lt;/foreign-keys&gt;&lt;ref-type name="Journal Article"&gt;17&lt;/ref-type&gt;&lt;contributors&gt;&lt;authors&gt;&lt;author&gt;OECD&lt;/author&gt;&lt;/authors&gt;&lt;/contributors&gt;&lt;titles&gt;&lt;title&gt;OECD Guideline for testing of chemicals - Daphnia sp., Acute Immobilisation Test - TG 202&lt;/title&gt;&lt;/titles&gt;&lt;pages&gt;12&lt;/pages&gt;&lt;dates&gt;&lt;year&gt;2004&lt;/year&gt;&lt;/dates&gt;&lt;urls&gt;&lt;/urls&gt;&lt;/record&gt;&lt;/Cite&gt;&lt;Cite&gt;&lt;Author&gt;OECD&lt;/Author&gt;&lt;Year&gt;2012&lt;/Year&gt;&lt;RecNum&gt;1242&lt;/RecNum&gt;&lt;record&gt;&lt;rec-number&gt;1242&lt;/rec-number&gt;&lt;foreign-keys&gt;&lt;key app="EN" db-id="xs0azz2xg5zradewdz8vefw4p0a9t0wfxex9" timestamp="1545403422"&gt;1242&lt;/key&gt;&lt;/foreign-keys&gt;&lt;ref-type name="Journal Article"&gt;17&lt;/ref-type&gt;&lt;contributors&gt;&lt;authors&gt;&lt;author&gt;OECD&lt;/author&gt;&lt;/authors&gt;&lt;/contributors&gt;&lt;titles&gt;&lt;title&gt;OECD Guideline for the testing of chemicals - Daphnia magna Reproduction Test - TG 211&lt;/title&gt;&lt;/titles&gt;&lt;pages&gt;25&lt;/pages&gt;&lt;dates&gt;&lt;year&gt;2012&lt;/year&gt;&lt;/dates&gt;&lt;urls&gt;&lt;/urls&gt;&lt;/record&gt;&lt;/Cite&gt;&lt;/EndNote&gt;</w:instrText>
            </w:r>
            <w:r w:rsidR="00A96CE6" w:rsidRPr="00A96CE6">
              <w:fldChar w:fldCharType="separate"/>
            </w:r>
            <w:r w:rsidR="00D34C83" w:rsidRPr="00D34C83">
              <w:rPr>
                <w:noProof/>
                <w:vertAlign w:val="superscript"/>
              </w:rPr>
              <w:t>105, 106</w:t>
            </w:r>
            <w:r w:rsidR="00A96CE6" w:rsidRPr="00A96CE6">
              <w:rPr>
                <w:lang w:val="en-US"/>
              </w:rPr>
              <w:fldChar w:fldCharType="end"/>
            </w:r>
            <w:r w:rsidR="00A96CE6" w:rsidRPr="00A96CE6">
              <w:t xml:space="preserve"> </w:t>
            </w: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  <w:tc>
          <w:tcPr>
            <w:tcW w:w="23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≥ 21</w:t>
            </w:r>
          </w:p>
        </w:tc>
        <w:tc>
          <w:tcPr>
            <w:tcW w:w="9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</w:t>
            </w:r>
          </w:p>
        </w:tc>
        <w:tc>
          <w:tcPr>
            <w:tcW w:w="35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96CE6" w:rsidRPr="00A96CE6" w:rsidRDefault="00A96CE6" w:rsidP="00A96CE6">
            <w:pPr>
              <w:spacing w:before="0" w:after="0" w:line="240" w:lineRule="auto"/>
            </w:pP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Mollusca</w:t>
            </w:r>
          </w:p>
        </w:tc>
        <w:tc>
          <w:tcPr>
            <w:tcW w:w="239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&lt; 28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0</w:t>
            </w:r>
          </w:p>
        </w:tc>
        <w:tc>
          <w:tcPr>
            <w:tcW w:w="35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905EDC" w:rsidP="00FE562A">
            <w:pPr>
              <w:spacing w:before="0" w:after="0" w:line="240" w:lineRule="auto"/>
            </w:pPr>
            <w:r w:rsidRPr="00905EDC">
              <w:t>(OECD, 2016a, OECD, 2016b)</w:t>
            </w:r>
            <w:r w:rsidR="00A96CE6" w:rsidRPr="00A96CE6">
              <w:fldChar w:fldCharType="begin"/>
            </w:r>
            <w:r w:rsidR="00FE562A">
              <w:instrText xml:space="preserve"> ADDIN EN.CITE &lt;EndNote&gt;&lt;Cite&gt;&lt;Author&gt;OECD&lt;/Author&gt;&lt;Year&gt;2016&lt;/Year&gt;&lt;RecNum&gt;1243&lt;/RecNum&gt;&lt;DisplayText&gt;&lt;style face="superscript"&gt;107, 108&lt;/style&gt;&lt;/DisplayText&gt;&lt;record&gt;&lt;rec-number&gt;1243&lt;/rec-number&gt;&lt;foreign-keys&gt;&lt;key app="EN" db-id="xs0azz2xg5zradewdz8vefw4p0a9t0wfxex9" timestamp="1545403422"&gt;1243&lt;/key&gt;&lt;/foreign-keys&gt;&lt;ref-type name="Journal Article"&gt;17&lt;/ref-type&gt;&lt;contributors&gt;&lt;authors&gt;&lt;author&gt;OECD&lt;/author&gt;&lt;/authors&gt;&lt;/contributors&gt;&lt;titles&gt;&lt;title&gt;OECD Guideline for the testing of chemicals - Lymnaea stagnalis Reproduction Test - TG 243&lt;/title&gt;&lt;/titles&gt;&lt;pages&gt;31&lt;/pages&gt;&lt;dates&gt;&lt;year&gt;2016&lt;/year&gt;&lt;/dates&gt;&lt;urls&gt;&lt;related-urls&gt;&lt;url&gt;&lt;style face="underline" font="default" size="100%"&gt;https://www.oecd-ilibrary.org/docserver/9789264264335-en.pdf?expires=1539338707&amp;amp;id=id&amp;amp;accname=oid021321&amp;amp;checksum=7201BC8B58B9343C9E754742FDA436A0&lt;/style&gt;&lt;/url&gt;&lt;/related-urls&gt;&lt;/urls&gt;&lt;/record&gt;&lt;/Cite&gt;&lt;Cite&gt;&lt;Author&gt;OECD&lt;/Author&gt;&lt;Year&gt;2016&lt;/Year&gt;&lt;RecNum&gt;1244&lt;/RecNum&gt;&lt;record&gt;&lt;rec-number&gt;1244&lt;/rec-number&gt;&lt;foreign-keys&gt;&lt;key app="EN" db-id="xs0azz2xg5zradewdz8vefw4p0a9t0wfxex9" timestamp="1545403422"&gt;1244&lt;/key&gt;&lt;/foreign-keys&gt;&lt;ref-type name="Journal Article"&gt;17&lt;/ref-type&gt;&lt;contributors&gt;&lt;authors&gt;&lt;author&gt;OECD&lt;/author&gt;&lt;/authors&gt;&lt;/contributors&gt;&lt;titles&gt;&lt;title&gt;OECD Guideline for the testing of chemicals - Potamopyrgus antipodarum Reproduction Test. TG 242&lt;/title&gt;&lt;/titles&gt;&lt;pages&gt;23&lt;/pages&gt;&lt;dates&gt;&lt;year&gt;2016&lt;/year&gt;&lt;/dates&gt;&lt;urls&gt;&lt;related-urls&gt;&lt;url&gt;&lt;style face="underline" font="default" size="100%"&gt;https://www.oecd-ilibrary.org/docserver/9789264264311-en.pdf?expires=1539338439&amp;amp;id=id&amp;amp;accname=oid021321&amp;amp;checksum=52E8FCE760B09CECDE3EEC859E386F78&lt;/style&gt;&lt;/url&gt;&lt;/related-urls&gt;&lt;/urls&gt;&lt;/record&gt;&lt;/Cite&gt;&lt;/EndNote&gt;</w:instrText>
            </w:r>
            <w:r w:rsidR="00A96CE6" w:rsidRPr="00A96CE6">
              <w:fldChar w:fldCharType="separate"/>
            </w:r>
            <w:r w:rsidR="00D34C83" w:rsidRPr="00D34C83">
              <w:rPr>
                <w:noProof/>
                <w:vertAlign w:val="superscript"/>
              </w:rPr>
              <w:t>107, 108</w:t>
            </w:r>
            <w:r w:rsidR="00A96CE6" w:rsidRPr="00A96CE6">
              <w:rPr>
                <w:lang w:val="en-US"/>
              </w:rPr>
              <w:fldChar w:fldCharType="end"/>
            </w: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  <w:tc>
          <w:tcPr>
            <w:tcW w:w="23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≥ 28</w:t>
            </w:r>
          </w:p>
        </w:tc>
        <w:tc>
          <w:tcPr>
            <w:tcW w:w="9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</w:t>
            </w:r>
          </w:p>
        </w:tc>
        <w:tc>
          <w:tcPr>
            <w:tcW w:w="351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</w:pP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Fish</w:t>
            </w:r>
          </w:p>
        </w:tc>
        <w:tc>
          <w:tcPr>
            <w:tcW w:w="239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&lt; 28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0</w:t>
            </w:r>
          </w:p>
        </w:tc>
        <w:tc>
          <w:tcPr>
            <w:tcW w:w="35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A96CE6" w:rsidRPr="00A96CE6" w:rsidRDefault="00905EDC" w:rsidP="00FE562A">
            <w:pPr>
              <w:spacing w:before="0" w:after="0" w:line="240" w:lineRule="auto"/>
            </w:pPr>
            <w:r w:rsidRPr="00905EDC">
              <w:t>(OECD, 2000, OECD, 2009)</w:t>
            </w:r>
            <w:r w:rsidR="00A96CE6" w:rsidRPr="00A96CE6">
              <w:fldChar w:fldCharType="begin"/>
            </w:r>
            <w:r w:rsidR="00FE562A">
              <w:instrText xml:space="preserve"> ADDIN EN.CITE &lt;EndNote&gt;&lt;Cite&gt;&lt;Author&gt;OECD&lt;/Author&gt;&lt;Year&gt;2000&lt;/Year&gt;&lt;RecNum&gt;1236&lt;/RecNum&gt;&lt;DisplayText&gt;&lt;style face="superscript"&gt;109, 110&lt;/style&gt;&lt;/DisplayText&gt;&lt;record&gt;&lt;rec-number&gt;1236&lt;/rec-number&gt;&lt;foreign-keys&gt;&lt;key app="EN" db-id="xs0azz2xg5zradewdz8vefw4p0a9t0wfxex9" timestamp="1545403422"&gt;1236&lt;/key&gt;&lt;/foreign-keys&gt;&lt;ref-type name="Journal Article"&gt;17&lt;/ref-type&gt;&lt;contributors&gt;&lt;authors&gt;&lt;author&gt;OECD&lt;/author&gt;&lt;/authors&gt;&lt;/contributors&gt;&lt;titles&gt;&lt;title&gt;OECD Guideline for the testing of chemicals - Fish, Juvenile Growth Test - TG 215&lt;/title&gt;&lt;/titles&gt;&lt;pages&gt;16&lt;/pages&gt;&lt;dates&gt;&lt;year&gt;2000&lt;/year&gt;&lt;/dates&gt;&lt;urls&gt;&lt;/urls&gt;&lt;/record&gt;&lt;/Cite&gt;&lt;Cite&gt;&lt;Author&gt;OECD&lt;/Author&gt;&lt;Year&gt;2009&lt;/Year&gt;&lt;RecNum&gt;1241&lt;/RecNum&gt;&lt;record&gt;&lt;rec-number&gt;1241&lt;/rec-number&gt;&lt;foreign-keys&gt;&lt;key app="EN" db-id="xs0azz2xg5zradewdz8vefw4p0a9t0wfxex9" timestamp="1545403422"&gt;1241&lt;/key&gt;&lt;/foreign-keys&gt;&lt;ref-type name="Journal Article"&gt;17&lt;/ref-type&gt;&lt;contributors&gt;&lt;authors&gt;&lt;author&gt;OECD&lt;/author&gt;&lt;/authors&gt;&lt;/contributors&gt;&lt;titles&gt;&lt;title&gt;OECD Guideline for the testing of chemicals - 21-day Fish Assay: A Short-Term Screening for Oestrogenic and Androgenic Activity, and Aromatase Inhibition - TG 230&lt;/title&gt;&lt;/titles&gt;&lt;pages&gt;38&lt;/pages&gt;&lt;dates&gt;&lt;year&gt;2009&lt;/year&gt;&lt;/dates&gt;&lt;urls&gt;&lt;/urls&gt;&lt;/record&gt;&lt;/Cite&gt;&lt;/EndNote&gt;</w:instrText>
            </w:r>
            <w:r w:rsidR="00A96CE6" w:rsidRPr="00A96CE6">
              <w:fldChar w:fldCharType="separate"/>
            </w:r>
            <w:r w:rsidR="00D34C83" w:rsidRPr="00D34C83">
              <w:rPr>
                <w:noProof/>
                <w:vertAlign w:val="superscript"/>
              </w:rPr>
              <w:t>109, 110</w:t>
            </w:r>
            <w:r w:rsidR="00A96CE6" w:rsidRPr="00A96CE6">
              <w:rPr>
                <w:lang w:val="en-US"/>
              </w:rPr>
              <w:fldChar w:fldCharType="end"/>
            </w:r>
          </w:p>
        </w:tc>
      </w:tr>
      <w:tr w:rsidR="00A96CE6" w:rsidRPr="00A96CE6" w:rsidTr="00D34C83">
        <w:trPr>
          <w:trHeight w:val="227"/>
        </w:trPr>
        <w:tc>
          <w:tcPr>
            <w:tcW w:w="24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  <w:tc>
          <w:tcPr>
            <w:tcW w:w="23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≥ 28</w:t>
            </w:r>
          </w:p>
        </w:tc>
        <w:tc>
          <w:tcPr>
            <w:tcW w:w="9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</w:t>
            </w:r>
          </w:p>
        </w:tc>
        <w:tc>
          <w:tcPr>
            <w:tcW w:w="351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:rsidR="00A96CE6" w:rsidRPr="00A96CE6" w:rsidRDefault="00A96CE6" w:rsidP="00A96CE6">
            <w:pPr>
              <w:spacing w:before="0" w:after="0" w:line="240" w:lineRule="auto"/>
            </w:pPr>
          </w:p>
        </w:tc>
      </w:tr>
    </w:tbl>
    <w:p w:rsidR="00A96CE6" w:rsidRPr="00A96CE6" w:rsidRDefault="00A96CE6" w:rsidP="00A96CE6">
      <w:pPr>
        <w:spacing w:before="0" w:after="0" w:line="240" w:lineRule="auto"/>
        <w:rPr>
          <w:lang w:val="en-GB"/>
        </w:rPr>
      </w:pPr>
    </w:p>
    <w:p w:rsidR="00A96CE6" w:rsidRPr="00A96CE6" w:rsidRDefault="00A96CE6" w:rsidP="00A96CE6">
      <w:pPr>
        <w:spacing w:before="0" w:after="0" w:line="240" w:lineRule="auto"/>
        <w:rPr>
          <w:lang w:val="en-GB"/>
        </w:rPr>
      </w:pPr>
      <w:r w:rsidRPr="00A96CE6">
        <w:rPr>
          <w:lang w:val="en-GB"/>
        </w:rPr>
        <w:t xml:space="preserve">Table </w:t>
      </w:r>
      <w:r>
        <w:rPr>
          <w:lang w:val="en-GB"/>
        </w:rPr>
        <w:t>S9</w:t>
      </w:r>
      <w:r w:rsidRPr="00A96CE6">
        <w:rPr>
          <w:lang w:val="en-GB"/>
        </w:rPr>
        <w:t xml:space="preserve">: Assessment factors used to convert dose descriptors into NOECs </w:t>
      </w:r>
      <w:r w:rsidRPr="00A96CE6">
        <w:rPr>
          <w:lang w:val="en-GB"/>
        </w:rPr>
        <w:fldChar w:fldCharType="begin"/>
      </w:r>
      <w:r w:rsidR="00D34C83">
        <w:rPr>
          <w:lang w:val="en-GB"/>
        </w:rPr>
        <w:instrText xml:space="preserve"> ADDIN EN.CITE &lt;EndNote&gt;&lt;Cite&gt;&lt;Author&gt;ECHA&lt;/Author&gt;&lt;Year&gt;2008&lt;/Year&gt;&lt;RecNum&gt;29&lt;/RecNum&gt;&lt;DisplayText&gt;&lt;style face="superscript"&gt;70, 97&lt;/style&gt;&lt;/DisplayText&gt;&lt;record&gt;&lt;rec-number&gt;29&lt;/rec-number&gt;&lt;foreign-keys&gt;&lt;key app="EN" db-id="xs0azz2xg5zradewdz8vefw4p0a9t0wfxex9" timestamp="1467635695"&gt;29&lt;/key&gt;&lt;/foreign-keys&gt;&lt;ref-type name="Legal Rule or Regulation"&gt;50&lt;/ref-type&gt;&lt;contributors&gt;&lt;authors&gt;&lt;author&gt;ECHA&lt;/author&gt;&lt;/authors&gt;&lt;/contributors&gt;&lt;titles&gt;&lt;title&gt;Guidance on information requirements and chemical safety assessment Chapter R.10 : Characterisation of dose [concentration]-response for environment&lt;/title&gt;&lt;/titles&gt;&lt;pages&gt;1-65&lt;/pages&gt;&lt;dates&gt;&lt;year&gt;2008&lt;/year&gt;&lt;/dates&gt;&lt;pub-location&gt;Helsinki, Finland&lt;/pub-location&gt;&lt;publisher&gt;European Chemicals Agency (ECHA)&lt;/publisher&gt;&lt;urls&gt;&lt;/urls&gt;&lt;/record&gt;&lt;/Cite&gt;&lt;Cite&gt;&lt;Author&gt;Wigger&lt;/Author&gt;&lt;Year&gt;submitted&lt;/Year&gt;&lt;RecNum&gt;1231&lt;/RecNum&gt;&lt;record&gt;&lt;rec-number&gt;1231&lt;/rec-number&gt;&lt;foreign-keys&gt;&lt;key app="EN" db-id="xs0azz2xg5zradewdz8vefw4p0a9t0wfxex9" timestamp="1542377223"&gt;1231&lt;/key&gt;&lt;/foreign-keys&gt;&lt;ref-type name="Journal Article"&gt;17&lt;/ref-type&gt;&lt;contributors&gt;&lt;authors&gt;&lt;author&gt;Wigger, H.&lt;/author&gt;&lt;author&gt;Kawecki, D.&lt;/author&gt;&lt;author&gt;Nowack, B.&lt;/author&gt;&lt;author&gt;Adam, V.&lt;/author&gt;&lt;/authors&gt;&lt;/contributors&gt;&lt;titles&gt;&lt;title&gt;Systematic consideration of parameter uncertainty and variability in probabilistic species sensitivity distributions&lt;/title&gt;&lt;secondary-title&gt;Integr Environ Assess Manag&lt;/secondary-title&gt;&lt;/titles&gt;&lt;periodical&gt;&lt;full-title&gt;Integr Environ Assess Manag&lt;/full-title&gt;&lt;abbr-1&gt;Integrated environmental assessment and management&lt;/abbr-1&gt;&lt;/periodical&gt;&lt;dates&gt;&lt;year&gt;submitted&lt;/year&gt;&lt;/dates&gt;&lt;urls&gt;&lt;/urls&gt;&lt;/record&gt;&lt;/Cite&gt;&lt;/EndNote&gt;</w:instrText>
      </w:r>
      <w:r w:rsidRPr="00A96CE6">
        <w:rPr>
          <w:lang w:val="en-GB"/>
        </w:rPr>
        <w:fldChar w:fldCharType="separate"/>
      </w:r>
      <w:r w:rsidR="00D34C83" w:rsidRPr="00D34C83">
        <w:rPr>
          <w:noProof/>
          <w:vertAlign w:val="superscript"/>
          <w:lang w:val="en-GB"/>
        </w:rPr>
        <w:t>70, 97</w:t>
      </w:r>
      <w:r w:rsidRPr="00A96CE6">
        <w:rPr>
          <w:lang w:val="en-US"/>
        </w:rPr>
        <w:fldChar w:fldCharType="end"/>
      </w:r>
      <w:r w:rsidRPr="00A96CE6">
        <w:rPr>
          <w:lang w:val="en-GB"/>
        </w:rPr>
        <w:t xml:space="preserve"> </w:t>
      </w:r>
    </w:p>
    <w:p w:rsidR="00A96CE6" w:rsidRPr="00A96CE6" w:rsidRDefault="00A96CE6" w:rsidP="00A96CE6">
      <w:pPr>
        <w:spacing w:before="0" w:after="0" w:line="240" w:lineRule="auto"/>
        <w:rPr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35"/>
        <w:gridCol w:w="1559"/>
      </w:tblGrid>
      <w:tr w:rsidR="00A96CE6" w:rsidRPr="00A96CE6" w:rsidTr="00D34C83">
        <w:trPr>
          <w:trHeight w:val="313"/>
        </w:trPr>
        <w:tc>
          <w:tcPr>
            <w:tcW w:w="2235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b/>
                <w:lang w:val="en-GB"/>
              </w:rPr>
            </w:pPr>
            <w:r w:rsidRPr="00A96CE6">
              <w:rPr>
                <w:b/>
                <w:lang w:val="en-GB"/>
              </w:rPr>
              <w:t>Type of dose-descriptor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b/>
                <w:lang w:val="en-GB"/>
              </w:rPr>
            </w:pPr>
            <w:r w:rsidRPr="00A96CE6">
              <w:rPr>
                <w:b/>
                <w:lang w:val="en-GB"/>
              </w:rPr>
              <w:t>AF</w:t>
            </w:r>
            <w:r w:rsidRPr="00A96CE6">
              <w:rPr>
                <w:b/>
                <w:vertAlign w:val="subscript"/>
                <w:lang w:val="en-GB"/>
              </w:rPr>
              <w:t>dd</w:t>
            </w:r>
          </w:p>
        </w:tc>
      </w:tr>
      <w:tr w:rsidR="00A96CE6" w:rsidRPr="00A96CE6" w:rsidTr="00D34C83">
        <w:trPr>
          <w:trHeight w:val="227"/>
        </w:trPr>
        <w:tc>
          <w:tcPr>
            <w:tcW w:w="2235" w:type="dxa"/>
            <w:tcBorders>
              <w:bottom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LC</w:t>
            </w:r>
            <w:r w:rsidRPr="00A96CE6">
              <w:rPr>
                <w:vertAlign w:val="subscript"/>
                <w:lang w:val="en-GB"/>
              </w:rPr>
              <w:t>25-50</w:t>
            </w:r>
            <w:r w:rsidRPr="00A96CE6">
              <w:rPr>
                <w:lang w:val="en-GB"/>
              </w:rPr>
              <w:t>; EC</w:t>
            </w:r>
            <w:r w:rsidRPr="00A96CE6">
              <w:rPr>
                <w:vertAlign w:val="subscript"/>
                <w:lang w:val="en-GB"/>
              </w:rPr>
              <w:t>25-50</w:t>
            </w:r>
            <w:r w:rsidRPr="00A96CE6">
              <w:rPr>
                <w:lang w:val="en-GB"/>
              </w:rPr>
              <w:t>; IC</w:t>
            </w:r>
            <w:r w:rsidRPr="00A96CE6">
              <w:rPr>
                <w:vertAlign w:val="subscript"/>
                <w:lang w:val="en-GB"/>
              </w:rPr>
              <w:t>25-50</w:t>
            </w:r>
          </w:p>
        </w:tc>
        <w:tc>
          <w:tcPr>
            <w:tcW w:w="1559" w:type="dxa"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0</w:t>
            </w:r>
          </w:p>
        </w:tc>
      </w:tr>
      <w:tr w:rsidR="00A96CE6" w:rsidRPr="00A96CE6" w:rsidTr="00D34C83">
        <w:trPr>
          <w:trHeight w:val="227"/>
        </w:trPr>
        <w:tc>
          <w:tcPr>
            <w:tcW w:w="22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LC</w:t>
            </w:r>
            <w:r w:rsidRPr="00A96CE6">
              <w:rPr>
                <w:vertAlign w:val="subscript"/>
                <w:lang w:val="en-GB"/>
              </w:rPr>
              <w:t>10-20</w:t>
            </w:r>
            <w:r w:rsidRPr="00A96CE6">
              <w:rPr>
                <w:lang w:val="en-GB"/>
              </w:rPr>
              <w:t>; EC</w:t>
            </w:r>
            <w:r w:rsidRPr="00A96CE6">
              <w:rPr>
                <w:vertAlign w:val="subscript"/>
                <w:lang w:val="en-GB"/>
              </w:rPr>
              <w:t>10-20</w:t>
            </w:r>
            <w:r w:rsidRPr="00A96CE6">
              <w:rPr>
                <w:lang w:val="en-GB"/>
              </w:rPr>
              <w:t>; IC</w:t>
            </w:r>
            <w:r w:rsidRPr="00A96CE6">
              <w:rPr>
                <w:vertAlign w:val="subscript"/>
                <w:lang w:val="en-GB"/>
              </w:rPr>
              <w:t>10-20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2</w:t>
            </w:r>
          </w:p>
        </w:tc>
      </w:tr>
      <w:tr w:rsidR="00A96CE6" w:rsidRPr="00A96CE6" w:rsidTr="00D34C83">
        <w:trPr>
          <w:trHeight w:val="227"/>
        </w:trPr>
        <w:tc>
          <w:tcPr>
            <w:tcW w:w="22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LOEC</w:t>
            </w:r>
          </w:p>
        </w:tc>
        <w:tc>
          <w:tcPr>
            <w:tcW w:w="1559" w:type="dxa"/>
            <w:vMerge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</w:tr>
      <w:tr w:rsidR="00A96CE6" w:rsidRPr="00A96CE6" w:rsidTr="00D34C83">
        <w:trPr>
          <w:trHeight w:val="227"/>
        </w:trPr>
        <w:tc>
          <w:tcPr>
            <w:tcW w:w="22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LED</w:t>
            </w:r>
          </w:p>
        </w:tc>
        <w:tc>
          <w:tcPr>
            <w:tcW w:w="1559" w:type="dxa"/>
            <w:vMerge/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</w:tr>
      <w:tr w:rsidR="00A96CE6" w:rsidRPr="00A96CE6" w:rsidTr="00D34C83">
        <w:trPr>
          <w:trHeight w:val="227"/>
        </w:trPr>
        <w:tc>
          <w:tcPr>
            <w:tcW w:w="22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MIC</w:t>
            </w:r>
          </w:p>
        </w:tc>
        <w:tc>
          <w:tcPr>
            <w:tcW w:w="1559" w:type="dxa"/>
            <w:vMerge/>
            <w:tcBorders>
              <w:bottom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</w:p>
        </w:tc>
      </w:tr>
      <w:tr w:rsidR="00A96CE6" w:rsidRPr="00A96CE6" w:rsidTr="00D34C83">
        <w:trPr>
          <w:trHeight w:val="227"/>
        </w:trPr>
        <w:tc>
          <w:tcPr>
            <w:tcW w:w="2235" w:type="dxa"/>
            <w:tcBorders>
              <w:top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HONEC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:rsidR="00A96CE6" w:rsidRPr="00A96CE6" w:rsidRDefault="00A96CE6" w:rsidP="00A96CE6">
            <w:pPr>
              <w:spacing w:before="0" w:after="0" w:line="240" w:lineRule="auto"/>
              <w:rPr>
                <w:lang w:val="en-GB"/>
              </w:rPr>
            </w:pPr>
            <w:r w:rsidRPr="00A96CE6">
              <w:rPr>
                <w:lang w:val="en-GB"/>
              </w:rPr>
              <w:t>1</w:t>
            </w:r>
          </w:p>
        </w:tc>
      </w:tr>
    </w:tbl>
    <w:p w:rsidR="00A96CE6" w:rsidRDefault="00A96CE6">
      <w:pPr>
        <w:spacing w:before="0" w:after="0" w:line="240" w:lineRule="auto"/>
        <w:rPr>
          <w:lang w:val="en-US"/>
        </w:rPr>
      </w:pPr>
    </w:p>
    <w:p w:rsidR="00A96CE6" w:rsidRDefault="00A96CE6">
      <w:pPr>
        <w:spacing w:before="0" w:after="0" w:line="240" w:lineRule="auto"/>
        <w:rPr>
          <w:lang w:val="en-US"/>
        </w:rPr>
      </w:pPr>
    </w:p>
    <w:p w:rsidR="00A96CE6" w:rsidRDefault="00A96CE6">
      <w:pPr>
        <w:spacing w:before="0" w:after="0" w:line="240" w:lineRule="auto"/>
        <w:rPr>
          <w:lang w:val="en-US"/>
        </w:rPr>
      </w:pPr>
    </w:p>
    <w:p w:rsidR="00A96CE6" w:rsidRDefault="00A96CE6">
      <w:pPr>
        <w:spacing w:before="0" w:after="0" w:line="240" w:lineRule="auto"/>
        <w:rPr>
          <w:lang w:val="en-US"/>
        </w:rPr>
      </w:pPr>
    </w:p>
    <w:p w:rsidR="00A96CE6" w:rsidRDefault="00A96CE6">
      <w:pPr>
        <w:spacing w:before="0" w:after="0" w:line="240" w:lineRule="auto"/>
        <w:rPr>
          <w:lang w:val="en-US"/>
        </w:rPr>
      </w:pPr>
    </w:p>
    <w:p w:rsidR="00A96CE6" w:rsidRDefault="00A96CE6">
      <w:pPr>
        <w:spacing w:before="0" w:after="0" w:line="240" w:lineRule="auto"/>
        <w:rPr>
          <w:lang w:val="en-US"/>
        </w:rPr>
      </w:pPr>
    </w:p>
    <w:p w:rsidR="00A96CE6" w:rsidRDefault="00A96CE6">
      <w:pPr>
        <w:spacing w:before="0" w:after="0" w:line="240" w:lineRule="auto"/>
        <w:rPr>
          <w:lang w:val="en-US"/>
        </w:rPr>
      </w:pPr>
    </w:p>
    <w:p w:rsidR="00A96CE6" w:rsidRDefault="00A96CE6">
      <w:pPr>
        <w:spacing w:before="0" w:after="0" w:line="240" w:lineRule="auto"/>
        <w:rPr>
          <w:lang w:val="en-US"/>
        </w:rPr>
      </w:pPr>
    </w:p>
    <w:p w:rsidR="00A96CE6" w:rsidRDefault="00A96CE6">
      <w:pPr>
        <w:spacing w:before="0" w:after="0" w:line="240" w:lineRule="auto"/>
        <w:rPr>
          <w:lang w:val="en-US"/>
        </w:rPr>
      </w:pPr>
    </w:p>
    <w:p w:rsidR="00A96CE6" w:rsidRDefault="00A96CE6">
      <w:pPr>
        <w:spacing w:before="0" w:after="0" w:line="240" w:lineRule="auto"/>
        <w:rPr>
          <w:rFonts w:cs="Arial"/>
          <w:b/>
          <w:bCs/>
          <w:kern w:val="28"/>
          <w:sz w:val="28"/>
          <w:szCs w:val="28"/>
          <w:lang w:val="en-US"/>
        </w:rPr>
      </w:pPr>
      <w:r>
        <w:rPr>
          <w:lang w:val="en-US"/>
        </w:rPr>
        <w:br w:type="page"/>
      </w:r>
    </w:p>
    <w:p w:rsidR="00FB3FAF" w:rsidRPr="003246C0" w:rsidRDefault="00C056DA" w:rsidP="00C056DA">
      <w:pPr>
        <w:pStyle w:val="Heading1"/>
        <w:rPr>
          <w:lang w:val="en-US"/>
        </w:rPr>
      </w:pPr>
      <w:r w:rsidRPr="003246C0">
        <w:rPr>
          <w:lang w:val="en-US"/>
        </w:rPr>
        <w:lastRenderedPageBreak/>
        <w:t>References</w:t>
      </w:r>
    </w:p>
    <w:p w:rsidR="00FE562A" w:rsidRPr="00FE562A" w:rsidRDefault="00FB3FAF" w:rsidP="00FE562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E562A" w:rsidRPr="00FE562A">
        <w:t>1.</w:t>
      </w:r>
      <w:r w:rsidR="00FE562A" w:rsidRPr="00FE562A">
        <w:tab/>
        <w:t xml:space="preserve">I. Amiano, J. Olabarrieta, J. Vitorica and S. Zorita, Acute toxicity of nanosized TiO2 to Daphnia magna under UVA irradiation, </w:t>
      </w:r>
      <w:r w:rsidR="00FE562A" w:rsidRPr="00FE562A">
        <w:rPr>
          <w:i/>
        </w:rPr>
        <w:t>Environmental Toxicology and Chemistry</w:t>
      </w:r>
      <w:r w:rsidR="00FE562A" w:rsidRPr="00FE562A">
        <w:t xml:space="preserve">, 2012, </w:t>
      </w:r>
      <w:r w:rsidR="00FE562A" w:rsidRPr="00FE562A">
        <w:rPr>
          <w:b/>
        </w:rPr>
        <w:t>31</w:t>
      </w:r>
      <w:r w:rsidR="00FE562A" w:rsidRPr="00FE562A">
        <w:t>, 2564-256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.</w:t>
      </w:r>
      <w:r w:rsidRPr="00FE562A">
        <w:tab/>
        <w:t xml:space="preserve">J. S. Angelstorf, W. Ahlf, F. von der Kammer and S. Heise, Impact of particle size and light exposure on the effects of TiO2 nanoparticles on Caenorhabditis elegans, </w:t>
      </w:r>
      <w:r w:rsidRPr="00FE562A">
        <w:rPr>
          <w:i/>
        </w:rPr>
        <w:t>Environmental Toxicology and Chemistry</w:t>
      </w:r>
      <w:r w:rsidRPr="00FE562A">
        <w:t xml:space="preserve">, 2014, </w:t>
      </w:r>
      <w:r w:rsidRPr="00FE562A">
        <w:rPr>
          <w:b/>
        </w:rPr>
        <w:t>33</w:t>
      </w:r>
      <w:r w:rsidRPr="00FE562A">
        <w:t>, 2288-229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3.</w:t>
      </w:r>
      <w:r w:rsidRPr="00FE562A">
        <w:tab/>
        <w:t xml:space="preserve">V. Aruoja, S. Pokhrel, M. Sihtmäe, M. Mortimer, L. Mädler and A. Kahru, Toxicity of 12 metal-based nanoparticles to algae, bacteria and protozoa, </w:t>
      </w:r>
      <w:r w:rsidRPr="00FE562A">
        <w:rPr>
          <w:i/>
        </w:rPr>
        <w:t>Environ. Sci.: Nano</w:t>
      </w:r>
      <w:r w:rsidRPr="00FE562A">
        <w:t xml:space="preserve">, 2015, </w:t>
      </w:r>
      <w:r w:rsidRPr="00FE562A">
        <w:rPr>
          <w:b/>
        </w:rPr>
        <w:t>2</w:t>
      </w:r>
      <w:r w:rsidRPr="00FE562A">
        <w:t>, 630-644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.</w:t>
      </w:r>
      <w:r w:rsidRPr="00FE562A">
        <w:tab/>
        <w:t xml:space="preserve">O. Bar-Ilan, K. M. Louis, S. P. Yang, J. A. Pedersen, R. J. Hamers, R. E. Peterson and W. Heideman, Titanium dioxide nanoparticles produce phototoxicity in the developing zebrafish, </w:t>
      </w:r>
      <w:r w:rsidRPr="00FE562A">
        <w:rPr>
          <w:i/>
        </w:rPr>
        <w:t>Nanotoxicology</w:t>
      </w:r>
      <w:r w:rsidRPr="00FE562A">
        <w:t xml:space="preserve">, 2012, </w:t>
      </w:r>
      <w:r w:rsidRPr="00FE562A">
        <w:rPr>
          <w:b/>
        </w:rPr>
        <w:t>6</w:t>
      </w:r>
      <w:r w:rsidRPr="00FE562A">
        <w:t>, 670-67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5.</w:t>
      </w:r>
      <w:r w:rsidRPr="00FE562A">
        <w:tab/>
        <w:t xml:space="preserve">D. M. Barreto and A. T. Lombardi, Environmentally Relevant Concentrations of TiO2 Nanoparticles Affected Cell Viability and Photosynthetic Yield in the Chlorophyceae Scenedesmus bijugus, </w:t>
      </w:r>
      <w:r w:rsidRPr="00FE562A">
        <w:rPr>
          <w:i/>
        </w:rPr>
        <w:t>Water, Air, &amp; Soil Pollution</w:t>
      </w:r>
      <w:r w:rsidRPr="00FE562A">
        <w:t xml:space="preserve">, 2016, </w:t>
      </w:r>
      <w:r w:rsidRPr="00FE562A">
        <w:rPr>
          <w:b/>
        </w:rPr>
        <w:t>227</w:t>
      </w:r>
      <w:r w:rsidRPr="00FE562A">
        <w:t>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6.</w:t>
      </w:r>
      <w:r w:rsidRPr="00FE562A">
        <w:tab/>
        <w:t xml:space="preserve">M. Bundschuh, J. P. Zubrod, D. Englert, F. Seitz, R. R. Rosenfeldt and R. Schulz, Effects of nano-TiO(2) in combination with ambient UV-irradiation on a leaf shredding amphipod, </w:t>
      </w:r>
      <w:r w:rsidRPr="00FE562A">
        <w:rPr>
          <w:i/>
        </w:rPr>
        <w:t>Chemosphere</w:t>
      </w:r>
      <w:r w:rsidRPr="00FE562A">
        <w:t xml:space="preserve">, 2011, </w:t>
      </w:r>
      <w:r w:rsidRPr="00FE562A">
        <w:rPr>
          <w:b/>
        </w:rPr>
        <w:t>85</w:t>
      </w:r>
      <w:r w:rsidRPr="00FE562A">
        <w:t>, 1563-1567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.</w:t>
      </w:r>
      <w:r w:rsidRPr="00FE562A">
        <w:tab/>
        <w:t xml:space="preserve">J. Chen, X. Dong, Y. Xin and M. Zhao, Effects of titanium dioxide nano-particles on growth and some histological parameters of zebrafish (Danio rerio) after a long-term exposure, </w:t>
      </w:r>
      <w:r w:rsidRPr="00FE562A">
        <w:rPr>
          <w:i/>
        </w:rPr>
        <w:t>Aquat Toxicol</w:t>
      </w:r>
      <w:r w:rsidRPr="00FE562A">
        <w:t xml:space="preserve">, 2011, </w:t>
      </w:r>
      <w:r w:rsidRPr="00FE562A">
        <w:rPr>
          <w:b/>
        </w:rPr>
        <w:t>101</w:t>
      </w:r>
      <w:r w:rsidRPr="00FE562A">
        <w:t>, 493-49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8.</w:t>
      </w:r>
      <w:r w:rsidRPr="00FE562A">
        <w:tab/>
        <w:t xml:space="preserve">C. Cherchi, T. Chernenko, M. Diem and A. Z. Gu, Impact of nano titanium dioxide exposure on cellular structure of Anabaena variabilis and evidence of internalization, </w:t>
      </w:r>
      <w:r w:rsidRPr="00FE562A">
        <w:rPr>
          <w:i/>
        </w:rPr>
        <w:t>Environmental Toxicology and Chemistry</w:t>
      </w:r>
      <w:r w:rsidRPr="00FE562A">
        <w:t xml:space="preserve">, 2011, </w:t>
      </w:r>
      <w:r w:rsidRPr="00FE562A">
        <w:rPr>
          <w:b/>
        </w:rPr>
        <w:t>30</w:t>
      </w:r>
      <w:r w:rsidRPr="00FE562A">
        <w:t>, 861-86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.</w:t>
      </w:r>
      <w:r w:rsidRPr="00FE562A">
        <w:tab/>
        <w:t xml:space="preserve">L. Clement, C. Hurel and N. Marmier, Toxicity of TiO(2) nanoparticles to cladocerans, algae, rotifers and plants - effects of size and crystalline structure, </w:t>
      </w:r>
      <w:r w:rsidRPr="00FE562A">
        <w:rPr>
          <w:i/>
        </w:rPr>
        <w:t>Chemosphere</w:t>
      </w:r>
      <w:r w:rsidRPr="00FE562A">
        <w:t xml:space="preserve">, 2013, </w:t>
      </w:r>
      <w:r w:rsidRPr="00FE562A">
        <w:rPr>
          <w:b/>
        </w:rPr>
        <w:t>90</w:t>
      </w:r>
      <w:r w:rsidRPr="00FE562A">
        <w:t>, 1083-109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0.</w:t>
      </w:r>
      <w:r w:rsidRPr="00FE562A">
        <w:tab/>
        <w:t xml:space="preserve">Z. Clemente, V. L. Castro, C. M. Jonsson and L. F. Fraceto, Minimal levels of ultraviolet light enhance the toxicity of TiO2 nanoparticles to two representative organisms of aquatic systems, </w:t>
      </w:r>
      <w:r w:rsidRPr="00FE562A">
        <w:rPr>
          <w:i/>
        </w:rPr>
        <w:t>J Nanopart Res</w:t>
      </w:r>
      <w:r w:rsidRPr="00FE562A">
        <w:t xml:space="preserve">, 2014, </w:t>
      </w:r>
      <w:r w:rsidRPr="00FE562A">
        <w:rPr>
          <w:b/>
        </w:rPr>
        <w:t>16</w:t>
      </w:r>
      <w:r w:rsidRPr="00FE562A">
        <w:t>, 255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1.</w:t>
      </w:r>
      <w:r w:rsidRPr="00FE562A">
        <w:tab/>
        <w:t xml:space="preserve">D. Cupi, N. B. Hartmann and A. Baun, Influence of pH and media composition on suspension stability of silver, zinc oxide, and titanium dioxide nanoparticles and immobilization of Daphnia magna under guideline testing conditions, </w:t>
      </w:r>
      <w:r w:rsidRPr="00FE562A">
        <w:rPr>
          <w:i/>
        </w:rPr>
        <w:t>Ecotoxicol Environ Saf</w:t>
      </w:r>
      <w:r w:rsidRPr="00FE562A">
        <w:t xml:space="preserve">, 2016, </w:t>
      </w:r>
      <w:r w:rsidRPr="00FE562A">
        <w:rPr>
          <w:b/>
        </w:rPr>
        <w:t>127</w:t>
      </w:r>
      <w:r w:rsidRPr="00FE562A">
        <w:t>, 144-15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2.</w:t>
      </w:r>
      <w:r w:rsidRPr="00FE562A">
        <w:tab/>
        <w:t xml:space="preserve">D. Cupi, N. B. Hartmann and A. Baun, The influence of natural organic matter and aging on suspension stability in guideline toxicity testing of silver, zinc oxide, and titanium dioxide nanoparticles with Daphnia magna, </w:t>
      </w:r>
      <w:r w:rsidRPr="00FE562A">
        <w:rPr>
          <w:i/>
        </w:rPr>
        <w:t>Environmental Toxicology and Chemistry</w:t>
      </w:r>
      <w:r w:rsidRPr="00FE562A">
        <w:t xml:space="preserve">, 2015, </w:t>
      </w:r>
      <w:r w:rsidRPr="00FE562A">
        <w:rPr>
          <w:b/>
        </w:rPr>
        <w:t>34</w:t>
      </w:r>
      <w:r w:rsidRPr="00FE562A">
        <w:t>, 497-50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3.</w:t>
      </w:r>
      <w:r w:rsidRPr="00FE562A">
        <w:tab/>
        <w:t xml:space="preserve">S. Dalai, V. Iswarya, M. Bhuvaneshwari, S. Pakrashi, N. Chandrasekaran and A. Mukherjee, Different modes of TiO2 uptake by Ceriodaphnia dubia: relevance to toxicity and bioaccumulation, </w:t>
      </w:r>
      <w:r w:rsidRPr="00FE562A">
        <w:rPr>
          <w:i/>
        </w:rPr>
        <w:t>Aquat Toxicol</w:t>
      </w:r>
      <w:r w:rsidRPr="00FE562A">
        <w:t xml:space="preserve">, 2014, </w:t>
      </w:r>
      <w:r w:rsidRPr="00FE562A">
        <w:rPr>
          <w:b/>
        </w:rPr>
        <w:t>152</w:t>
      </w:r>
      <w:r w:rsidRPr="00FE562A">
        <w:t>, 139-14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4.</w:t>
      </w:r>
      <w:r w:rsidRPr="00FE562A">
        <w:tab/>
        <w:t xml:space="preserve">P. Das, M. A. Xenopoulos and C. D. Metcalfe, Toxicity of silver and titanium dioxide nanoparticle suspensions to the aquatic invertebrate, Daphnia magna, </w:t>
      </w:r>
      <w:r w:rsidRPr="00FE562A">
        <w:rPr>
          <w:i/>
        </w:rPr>
        <w:t>Bull Environ Contam Toxicol</w:t>
      </w:r>
      <w:r w:rsidRPr="00FE562A">
        <w:t xml:space="preserve">, 2013, </w:t>
      </w:r>
      <w:r w:rsidRPr="00FE562A">
        <w:rPr>
          <w:b/>
        </w:rPr>
        <w:t>91</w:t>
      </w:r>
      <w:r w:rsidRPr="00FE562A">
        <w:t>, 76-8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5.</w:t>
      </w:r>
      <w:r w:rsidRPr="00FE562A">
        <w:tab/>
        <w:t xml:space="preserve">T. Fang, L. P. Yu, W. C. Zhang and S. P. Bao, Effects of humic acid and ionic strength on TiO(2) nanoparticles sublethal toxicity to zebrafish, </w:t>
      </w:r>
      <w:r w:rsidRPr="00FE562A">
        <w:rPr>
          <w:i/>
        </w:rPr>
        <w:t>Ecotoxicology</w:t>
      </w:r>
      <w:r w:rsidRPr="00FE562A">
        <w:t xml:space="preserve">, 2015, </w:t>
      </w:r>
      <w:r w:rsidRPr="00FE562A">
        <w:rPr>
          <w:b/>
        </w:rPr>
        <w:t>24</w:t>
      </w:r>
      <w:r w:rsidRPr="00FE562A">
        <w:t>, 2054-206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6.</w:t>
      </w:r>
      <w:r w:rsidRPr="00FE562A">
        <w:tab/>
        <w:t xml:space="preserve">G. Federici, B. J. Shaw and R. D. Handy, Toxicity of titanium dioxide nanoparticles to rainbow trout (Oncorhynchus mykiss): gill injury, oxidative stress, and other physiological effects, </w:t>
      </w:r>
      <w:r w:rsidRPr="00FE562A">
        <w:rPr>
          <w:i/>
        </w:rPr>
        <w:t>Aquat Toxicol</w:t>
      </w:r>
      <w:r w:rsidRPr="00FE562A">
        <w:t xml:space="preserve">, 2007, </w:t>
      </w:r>
      <w:r w:rsidRPr="00FE562A">
        <w:rPr>
          <w:b/>
        </w:rPr>
        <w:t>84</w:t>
      </w:r>
      <w:r w:rsidRPr="00FE562A">
        <w:t>, 415-43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lastRenderedPageBreak/>
        <w:t>17.</w:t>
      </w:r>
      <w:r w:rsidRPr="00FE562A">
        <w:tab/>
        <w:t xml:space="preserve">L. Fu, M. Hamzeh, S. Dodard, Y. H. Zhao and G. I. Sunahara, Effects of TiO2 nanoparticles on ROS production and growth inhibition using freshwater green algae pre-exposed to UV irradiation, </w:t>
      </w:r>
      <w:r w:rsidRPr="00FE562A">
        <w:rPr>
          <w:i/>
        </w:rPr>
        <w:t>Environ Toxicol Pharmacol</w:t>
      </w:r>
      <w:r w:rsidRPr="00FE562A">
        <w:t xml:space="preserve">, 2015, </w:t>
      </w:r>
      <w:r w:rsidRPr="00FE562A">
        <w:rPr>
          <w:b/>
        </w:rPr>
        <w:t>39</w:t>
      </w:r>
      <w:r w:rsidRPr="00FE562A">
        <w:t>, 1074-108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8.</w:t>
      </w:r>
      <w:r w:rsidRPr="00FE562A">
        <w:tab/>
        <w:t xml:space="preserve">S. George, H. Gardner, E. K. Seng, H. Chang, C. Wang, C. H. Yu Fang, M. Richards, S. Valiyaveettil and W. K. Chan, Differential effect of solar light in increasing the toxicity of silver and titanium dioxide nanoparticles to a fish cell line and zebrafish embryos, </w:t>
      </w:r>
      <w:r w:rsidRPr="00FE562A">
        <w:rPr>
          <w:i/>
        </w:rPr>
        <w:t>Environ Sci Technol</w:t>
      </w:r>
      <w:r w:rsidRPr="00FE562A">
        <w:t xml:space="preserve">, 2014, </w:t>
      </w:r>
      <w:r w:rsidRPr="00FE562A">
        <w:rPr>
          <w:b/>
        </w:rPr>
        <w:t>48</w:t>
      </w:r>
      <w:r w:rsidRPr="00FE562A">
        <w:t>, 6374-638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9.</w:t>
      </w:r>
      <w:r w:rsidRPr="00FE562A">
        <w:tab/>
        <w:t xml:space="preserve">D. Gökçe, S. Köytepe and İ. Özcan, Effects of nanoparticles on Daphnia magna population dynamics, </w:t>
      </w:r>
      <w:r w:rsidRPr="00FE562A">
        <w:rPr>
          <w:i/>
        </w:rPr>
        <w:t>Chemistry and Ecology</w:t>
      </w:r>
      <w:r w:rsidRPr="00FE562A">
        <w:t xml:space="preserve">, 2018, </w:t>
      </w:r>
      <w:r w:rsidRPr="00FE562A">
        <w:rPr>
          <w:b/>
        </w:rPr>
        <w:t>34</w:t>
      </w:r>
      <w:r w:rsidRPr="00FE562A">
        <w:t>, 301-323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0.</w:t>
      </w:r>
      <w:r w:rsidRPr="00FE562A">
        <w:tab/>
        <w:t xml:space="preserve">S. I. Gomes, G. Caputo, N. Pinna, J. J. Scott-Fordsmand and M. J. Amorim, Effect of 10 different TiO2 and ZrO2 (nano)materials on the soil invertebrate Enchytraeus crypticus, </w:t>
      </w:r>
      <w:r w:rsidRPr="00FE562A">
        <w:rPr>
          <w:i/>
        </w:rPr>
        <w:t>Environmental Toxicology and Chemistry</w:t>
      </w:r>
      <w:r w:rsidRPr="00FE562A">
        <w:t xml:space="preserve">, 2015, </w:t>
      </w:r>
      <w:r w:rsidRPr="00FE562A">
        <w:rPr>
          <w:b/>
        </w:rPr>
        <w:t>34</w:t>
      </w:r>
      <w:r w:rsidRPr="00FE562A">
        <w:t>, 2409-241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1.</w:t>
      </w:r>
      <w:r w:rsidRPr="00FE562A">
        <w:tab/>
        <w:t xml:space="preserve">C. Gunawan, A. Sirimanoonphan, W. Y. Teoh, C. P. Marquis and R. Amal, Submicron and nano formulations of titanium dioxide and zinc oxide stimulate unique cellular toxicological responses in the green microalga Chlamydomonas reinhardtii, </w:t>
      </w:r>
      <w:r w:rsidRPr="00FE562A">
        <w:rPr>
          <w:i/>
        </w:rPr>
        <w:t>J Hazard Mater</w:t>
      </w:r>
      <w:r w:rsidRPr="00FE562A">
        <w:t xml:space="preserve">, 2013, </w:t>
      </w:r>
      <w:r w:rsidRPr="00FE562A">
        <w:rPr>
          <w:b/>
        </w:rPr>
        <w:t>260</w:t>
      </w:r>
      <w:r w:rsidRPr="00FE562A">
        <w:t>, 984-99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2.</w:t>
      </w:r>
      <w:r w:rsidRPr="00FE562A">
        <w:tab/>
        <w:t xml:space="preserve">S. Hall, T. Bradley, J. T. Moore, T. Kuykindall and L. Minella, Acute and chronic toxicity of nano-scale TiO2particles to freshwater fish, cladocerans, and green algae, and effects of organic and inorganic substrate on TiO2toxicity, </w:t>
      </w:r>
      <w:r w:rsidRPr="00FE562A">
        <w:rPr>
          <w:i/>
        </w:rPr>
        <w:t>Nanotoxicology</w:t>
      </w:r>
      <w:r w:rsidRPr="00FE562A">
        <w:t xml:space="preserve">, 2009, </w:t>
      </w:r>
      <w:r w:rsidRPr="00FE562A">
        <w:rPr>
          <w:b/>
        </w:rPr>
        <w:t>3</w:t>
      </w:r>
      <w:r w:rsidRPr="00FE562A">
        <w:t>, 91-97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3.</w:t>
      </w:r>
      <w:r w:rsidRPr="00FE562A">
        <w:tab/>
        <w:t xml:space="preserve">N. B. Hartmann, F. Von der Kammer, T. Hofmann, M. Baalousha, S. Ottofuelling and A. Baun, Algal testing of titanium dioxide nanoparticles--testing considerations, inhibitory effects and modification of cadmium bioavailability, </w:t>
      </w:r>
      <w:r w:rsidRPr="00FE562A">
        <w:rPr>
          <w:i/>
        </w:rPr>
        <w:t>Toxicology</w:t>
      </w:r>
      <w:r w:rsidRPr="00FE562A">
        <w:t xml:space="preserve">, 2010, </w:t>
      </w:r>
      <w:r w:rsidRPr="00FE562A">
        <w:rPr>
          <w:b/>
        </w:rPr>
        <w:t>269</w:t>
      </w:r>
      <w:r w:rsidRPr="00FE562A">
        <w:t>, 190-197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4.</w:t>
      </w:r>
      <w:r w:rsidRPr="00FE562A">
        <w:tab/>
        <w:t xml:space="preserve">K. Hund-Rinke and M. Simon, Ecotoxic Effect of Photocatalytic Active Nanoparticles (TiO2) on Algae and Daphnids (8 pp), </w:t>
      </w:r>
      <w:r w:rsidRPr="00FE562A">
        <w:rPr>
          <w:i/>
        </w:rPr>
        <w:t>Environmental Science and Pollution Research - International</w:t>
      </w:r>
      <w:r w:rsidRPr="00FE562A">
        <w:t xml:space="preserve">, 2006, </w:t>
      </w:r>
      <w:r w:rsidRPr="00FE562A">
        <w:rPr>
          <w:b/>
        </w:rPr>
        <w:t>13</w:t>
      </w:r>
      <w:r w:rsidRPr="00FE562A">
        <w:t>, 225-23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5.</w:t>
      </w:r>
      <w:r w:rsidRPr="00FE562A">
        <w:tab/>
        <w:t xml:space="preserve">C. Hurel, C. Bignon, C. Said-Mohamed, S. Amigoni, T. Devers and F. Guittard, Functionalized and grafted TiO2, CeO2, and SiO2 nanoparticles-ecotoxicity on Daphnia magna and relevance of ecofriendly polymeric networks, </w:t>
      </w:r>
      <w:r w:rsidRPr="00FE562A">
        <w:rPr>
          <w:i/>
        </w:rPr>
        <w:t>Environ Sci Pollut Res Int</w:t>
      </w:r>
      <w:r w:rsidRPr="00FE562A">
        <w:t xml:space="preserve">, 2018, </w:t>
      </w:r>
      <w:r w:rsidRPr="00FE562A">
        <w:rPr>
          <w:b/>
        </w:rPr>
        <w:t>25</w:t>
      </w:r>
      <w:r w:rsidRPr="00FE562A">
        <w:t>, 21216-21223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6.</w:t>
      </w:r>
      <w:r w:rsidRPr="00FE562A">
        <w:tab/>
        <w:t xml:space="preserve">V. Iswarya, M. Bhuvaneshwari, S. A. Alex, S. Iyer, G. Chaudhuri, P. T. Chandrasekaran, G. M. Bhalerao, S. Chakravarty, A. M. Raichur, N. Chandrasekaran and A. Mukherjee, Combined toxicity of two crystalline phases (anatase and rutile) of Titania nanoparticles towards freshwater microalgae: Chlorella sp, </w:t>
      </w:r>
      <w:r w:rsidRPr="00FE562A">
        <w:rPr>
          <w:i/>
        </w:rPr>
        <w:t>Aquat Toxicol</w:t>
      </w:r>
      <w:r w:rsidRPr="00FE562A">
        <w:t xml:space="preserve">, 2015, </w:t>
      </w:r>
      <w:r w:rsidRPr="00FE562A">
        <w:rPr>
          <w:b/>
        </w:rPr>
        <w:t>161</w:t>
      </w:r>
      <w:r w:rsidRPr="00FE562A">
        <w:t>, 154-16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7.</w:t>
      </w:r>
      <w:r w:rsidRPr="00FE562A">
        <w:tab/>
        <w:t xml:space="preserve">V. Iswarya, M. Bhuvaneshwari, N. Chandrasekaran and A. Mukherjee, Individual and binary toxicity of anatase and rutile nanoparticles towards Ceriodaphnia dubia, </w:t>
      </w:r>
      <w:r w:rsidRPr="00FE562A">
        <w:rPr>
          <w:i/>
        </w:rPr>
        <w:t>Aquat Toxicol</w:t>
      </w:r>
      <w:r w:rsidRPr="00FE562A">
        <w:t xml:space="preserve">, 2016, </w:t>
      </w:r>
      <w:r w:rsidRPr="00FE562A">
        <w:rPr>
          <w:b/>
        </w:rPr>
        <w:t>178</w:t>
      </w:r>
      <w:r w:rsidRPr="00FE562A">
        <w:t>, 209-221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8.</w:t>
      </w:r>
      <w:r w:rsidRPr="00FE562A">
        <w:tab/>
        <w:t xml:space="preserve">C. Jacobasch, C. Volker, S. Giebner, J. Volker, H. Alsenz, T. Potouridis, H. Heidenreich, G. Kayser, J. Oehlmann and M. Oetken, Long-term effects of nanoscaled titanium dioxide on the cladoceran Daphnia magna over six generations, </w:t>
      </w:r>
      <w:r w:rsidRPr="00FE562A">
        <w:rPr>
          <w:i/>
        </w:rPr>
        <w:t>Environmental pollution</w:t>
      </w:r>
      <w:r w:rsidRPr="00FE562A">
        <w:t xml:space="preserve">, 2014, </w:t>
      </w:r>
      <w:r w:rsidRPr="00FE562A">
        <w:rPr>
          <w:b/>
        </w:rPr>
        <w:t>186</w:t>
      </w:r>
      <w:r w:rsidRPr="00FE562A">
        <w:t>, 180-18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29.</w:t>
      </w:r>
      <w:r w:rsidRPr="00FE562A">
        <w:tab/>
        <w:t xml:space="preserve">J. Ji, Z. Long and D. Lin, Toxicity of oxide nanoparticles to the green algae Chlorella sp, </w:t>
      </w:r>
      <w:r w:rsidRPr="00FE562A">
        <w:rPr>
          <w:i/>
        </w:rPr>
        <w:t>Chemical Engineering Journal</w:t>
      </w:r>
      <w:r w:rsidRPr="00FE562A">
        <w:t xml:space="preserve">, 2011, </w:t>
      </w:r>
      <w:r w:rsidRPr="00FE562A">
        <w:rPr>
          <w:b/>
        </w:rPr>
        <w:t>170</w:t>
      </w:r>
      <w:r w:rsidRPr="00FE562A">
        <w:t>, 525-53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30.</w:t>
      </w:r>
      <w:r w:rsidRPr="00FE562A">
        <w:tab/>
        <w:t xml:space="preserve">B. Jovanovic, L. Anastasova, E. W. Rowe, Y. Zhang, A. R. Clapp and D. Palic, Effects of nanosized titanium dioxide on innate immune system of fathead minnow (Pimephales promelas Rafinesque, 1820), </w:t>
      </w:r>
      <w:r w:rsidRPr="00FE562A">
        <w:rPr>
          <w:i/>
        </w:rPr>
        <w:t>Ecotoxicol Environ Saf</w:t>
      </w:r>
      <w:r w:rsidRPr="00FE562A">
        <w:t xml:space="preserve">, 2011, </w:t>
      </w:r>
      <w:r w:rsidRPr="00FE562A">
        <w:rPr>
          <w:b/>
        </w:rPr>
        <w:t>74</w:t>
      </w:r>
      <w:r w:rsidRPr="00FE562A">
        <w:t>, 675-683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31.</w:t>
      </w:r>
      <w:r w:rsidRPr="00FE562A">
        <w:tab/>
        <w:t xml:space="preserve">K. T. Kim, S. J. Klaine and S. D. Kim, Acute and chronic response of Daphnia magna exposed to TiO2 nanoparticles in agitation system, </w:t>
      </w:r>
      <w:r w:rsidRPr="00FE562A">
        <w:rPr>
          <w:i/>
        </w:rPr>
        <w:t>Bull Environ Contam Toxicol</w:t>
      </w:r>
      <w:r w:rsidRPr="00FE562A">
        <w:t xml:space="preserve">, 2014, </w:t>
      </w:r>
      <w:r w:rsidRPr="00FE562A">
        <w:rPr>
          <w:b/>
        </w:rPr>
        <w:t>93</w:t>
      </w:r>
      <w:r w:rsidRPr="00FE562A">
        <w:t>, 456-46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32.</w:t>
      </w:r>
      <w:r w:rsidRPr="00FE562A">
        <w:tab/>
        <w:t xml:space="preserve">K. Li, Y. Chen, W. Zhang, Z. Pu, L. Jiang and Y. Chen, Surface interactions affect the toxicity of engineered metal oxide nanoparticles toward Paramecium, </w:t>
      </w:r>
      <w:r w:rsidRPr="00FE562A">
        <w:rPr>
          <w:i/>
        </w:rPr>
        <w:t>Chem Res Toxicol</w:t>
      </w:r>
      <w:r w:rsidRPr="00FE562A">
        <w:t xml:space="preserve">, 2012, </w:t>
      </w:r>
      <w:r w:rsidRPr="00FE562A">
        <w:rPr>
          <w:b/>
        </w:rPr>
        <w:t>25</w:t>
      </w:r>
      <w:r w:rsidRPr="00FE562A">
        <w:t>, 1675-1681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lastRenderedPageBreak/>
        <w:t>33.</w:t>
      </w:r>
      <w:r w:rsidRPr="00FE562A">
        <w:tab/>
        <w:t xml:space="preserve">S. B. Li, H. B. Ma, L. K. Wallis, M. A. Etterson, B. Riley, D. J. Hoff and S. A. Diamond, Impact of natural organic matter on particle behavior and phototoxicity of titanium dioxide nanoparticles, </w:t>
      </w:r>
      <w:r w:rsidRPr="00FE562A">
        <w:rPr>
          <w:i/>
        </w:rPr>
        <w:t>The Science of the total environment</w:t>
      </w:r>
      <w:r w:rsidRPr="00FE562A">
        <w:t xml:space="preserve">, 2016, </w:t>
      </w:r>
      <w:r w:rsidRPr="00FE562A">
        <w:rPr>
          <w:b/>
        </w:rPr>
        <w:t>542</w:t>
      </w:r>
      <w:r w:rsidRPr="00FE562A">
        <w:t>, 324-333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34.</w:t>
      </w:r>
      <w:r w:rsidRPr="00FE562A">
        <w:tab/>
        <w:t xml:space="preserve">S. Li, X. Pan, L. K. Wallis, Z. Fan, Z. Chen and S. A. Diamond, Comparison of TiO2 nanoparticle and graphene-TiO2 nanoparticle composite phototoxicity to Daphnia magna and Oryzias latipes, </w:t>
      </w:r>
      <w:r w:rsidRPr="00FE562A">
        <w:rPr>
          <w:i/>
        </w:rPr>
        <w:t>Chemosphere</w:t>
      </w:r>
      <w:r w:rsidRPr="00FE562A">
        <w:t xml:space="preserve">, 2014, </w:t>
      </w:r>
      <w:r w:rsidRPr="00FE562A">
        <w:rPr>
          <w:b/>
        </w:rPr>
        <w:t>112</w:t>
      </w:r>
      <w:r w:rsidRPr="00FE562A">
        <w:t>, 62-6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35.</w:t>
      </w:r>
      <w:r w:rsidRPr="00FE562A">
        <w:tab/>
        <w:t xml:space="preserve">S. Li, L. K. Wallis, S. A. Diamond, H. Ma and D. J. Hoff, Species sensitivity and dependence on exposure conditions impacting the phototoxicity of TiO(2) nanoparticles to benthic organisms, </w:t>
      </w:r>
      <w:r w:rsidRPr="00FE562A">
        <w:rPr>
          <w:i/>
        </w:rPr>
        <w:t>Environmental Toxicology and Chemistry</w:t>
      </w:r>
      <w:r w:rsidRPr="00FE562A">
        <w:t xml:space="preserve">, 2014, </w:t>
      </w:r>
      <w:r w:rsidRPr="00FE562A">
        <w:rPr>
          <w:b/>
        </w:rPr>
        <w:t>33</w:t>
      </w:r>
      <w:r w:rsidRPr="00FE562A">
        <w:t>, 1563-156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36.</w:t>
      </w:r>
      <w:r w:rsidRPr="00FE562A">
        <w:tab/>
        <w:t xml:space="preserve">S. Li, L. K. Wallis, H. Ma and S. A. Diamond, Phototoxicity of TiO(2) nanoparticles to a freshwater benthic amphipod: are benthic systems at risk?, </w:t>
      </w:r>
      <w:r w:rsidRPr="00FE562A">
        <w:rPr>
          <w:i/>
        </w:rPr>
        <w:t>Science of the total environment</w:t>
      </w:r>
      <w:r w:rsidRPr="00FE562A">
        <w:t xml:space="preserve">, 2014, </w:t>
      </w:r>
      <w:r w:rsidRPr="00FE562A">
        <w:rPr>
          <w:b/>
        </w:rPr>
        <w:t>466-467</w:t>
      </w:r>
      <w:r w:rsidRPr="00FE562A">
        <w:t>, 800-808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37.</w:t>
      </w:r>
      <w:r w:rsidRPr="00FE562A">
        <w:tab/>
        <w:t xml:space="preserve">H. Lu, W. Fan, H. Dong and L. Liu, Dependence of the irradiation conditions and crystalline phases of TiO2 nanoparticles on their toxicity to Daphnia magna, </w:t>
      </w:r>
      <w:r w:rsidRPr="00FE562A">
        <w:rPr>
          <w:i/>
        </w:rPr>
        <w:t>Environ. Sci.: Nano</w:t>
      </w:r>
      <w:r w:rsidRPr="00FE562A">
        <w:t xml:space="preserve">, 2017, </w:t>
      </w:r>
      <w:r w:rsidRPr="00FE562A">
        <w:rPr>
          <w:b/>
        </w:rPr>
        <w:t>4</w:t>
      </w:r>
      <w:r w:rsidRPr="00FE562A">
        <w:t>, 406-414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38.</w:t>
      </w:r>
      <w:r w:rsidRPr="00FE562A">
        <w:tab/>
        <w:t xml:space="preserve">H. B. Ma, A. Brennan and S. A. Diamond, Phototoxicity of TiO2 nanoparticles under solar radiation to two aquatic species: Daphnia magna and Japanese medaka, </w:t>
      </w:r>
      <w:r w:rsidRPr="00FE562A">
        <w:rPr>
          <w:i/>
        </w:rPr>
        <w:t>Environmental Toxicology and Chemistry</w:t>
      </w:r>
      <w:r w:rsidRPr="00FE562A">
        <w:t xml:space="preserve">, 2012, </w:t>
      </w:r>
      <w:r w:rsidRPr="00FE562A">
        <w:rPr>
          <w:b/>
        </w:rPr>
        <w:t>31</w:t>
      </w:r>
      <w:r w:rsidRPr="00FE562A">
        <w:t>, 1621-162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39.</w:t>
      </w:r>
      <w:r w:rsidRPr="00FE562A">
        <w:tab/>
        <w:t xml:space="preserve">C. M. Mansfield, M. M. Alloy, J. Hamilton, G. F. Verbeck, K. Newton, S. J. Klaine and A. P. Roberts, Photo-induced toxicity of titanium dioxide nanoparticles to Daphnia magna under natural sunlight, </w:t>
      </w:r>
      <w:r w:rsidRPr="00FE562A">
        <w:rPr>
          <w:i/>
        </w:rPr>
        <w:t>Chemosphere</w:t>
      </w:r>
      <w:r w:rsidRPr="00FE562A">
        <w:t xml:space="preserve">, 2015, </w:t>
      </w:r>
      <w:r w:rsidRPr="00FE562A">
        <w:rPr>
          <w:b/>
        </w:rPr>
        <w:t>120</w:t>
      </w:r>
      <w:r w:rsidRPr="00FE562A">
        <w:t>, 206-21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0.</w:t>
      </w:r>
      <w:r w:rsidRPr="00FE562A">
        <w:tab/>
        <w:t xml:space="preserve">G. P. Marcone, A. C. Oliveira, G. Almeida, G. A. Umbuzeiro and W. F. Jardim, Ecotoxicity of TiO2 to Daphnia similis under irradiation, </w:t>
      </w:r>
      <w:r w:rsidRPr="00FE562A">
        <w:rPr>
          <w:i/>
        </w:rPr>
        <w:t>J Hazard Mater</w:t>
      </w:r>
      <w:r w:rsidRPr="00FE562A">
        <w:t xml:space="preserve">, 2012, </w:t>
      </w:r>
      <w:r w:rsidRPr="00FE562A">
        <w:rPr>
          <w:b/>
        </w:rPr>
        <w:t>211-212</w:t>
      </w:r>
      <w:r w:rsidRPr="00FE562A">
        <w:t>, 436-44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1.</w:t>
      </w:r>
      <w:r w:rsidRPr="00FE562A">
        <w:tab/>
        <w:t xml:space="preserve">D. M. Metzler, M. Li, A. Erdem and C. Huang, Responses of algae to photocatalytic nano-TiO 2 particles with an emphasis on the effect of particle size, </w:t>
      </w:r>
      <w:r w:rsidRPr="00FE562A">
        <w:rPr>
          <w:i/>
        </w:rPr>
        <w:t>Chemical Engineering Journal</w:t>
      </w:r>
      <w:r w:rsidRPr="00FE562A">
        <w:t xml:space="preserve">, 2011, </w:t>
      </w:r>
      <w:r w:rsidRPr="00FE562A">
        <w:rPr>
          <w:b/>
        </w:rPr>
        <w:t>170</w:t>
      </w:r>
      <w:r w:rsidRPr="00FE562A">
        <w:t>, 538-54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2.</w:t>
      </w:r>
      <w:r w:rsidRPr="00FE562A">
        <w:tab/>
        <w:t xml:space="preserve">M. Nicolas, L. M. Séverine, B.-N. Anne and P. Pascal, Effect of two TiO2nanoparticles on the growth of unicellular green algae using the OECD 201 test guideline: influence of the exposure system, </w:t>
      </w:r>
      <w:r w:rsidRPr="00FE562A">
        <w:rPr>
          <w:i/>
        </w:rPr>
        <w:t>Toxicological &amp; Environmental Chemistry</w:t>
      </w:r>
      <w:r w:rsidRPr="00FE562A">
        <w:t xml:space="preserve">, 2015, </w:t>
      </w:r>
      <w:r w:rsidRPr="00FE562A">
        <w:rPr>
          <w:b/>
        </w:rPr>
        <w:t>98</w:t>
      </w:r>
      <w:r w:rsidRPr="00FE562A">
        <w:t>, 860-87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3.</w:t>
      </w:r>
      <w:r w:rsidRPr="00FE562A">
        <w:tab/>
        <w:t xml:space="preserve">P. Oleszczuk, I. Josko and E. Skwarek, Surfactants decrease the toxicity of ZnO, TiO2 and Ni nanoparticles to Daphnia magna, </w:t>
      </w:r>
      <w:r w:rsidRPr="00FE562A">
        <w:rPr>
          <w:i/>
        </w:rPr>
        <w:t>Ecotoxicology</w:t>
      </w:r>
      <w:r w:rsidRPr="00FE562A">
        <w:t xml:space="preserve">, 2015, </w:t>
      </w:r>
      <w:r w:rsidRPr="00FE562A">
        <w:rPr>
          <w:b/>
        </w:rPr>
        <w:t>24</w:t>
      </w:r>
      <w:r w:rsidRPr="00FE562A">
        <w:t>, 1923-193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4.</w:t>
      </w:r>
      <w:r w:rsidRPr="00FE562A">
        <w:tab/>
        <w:t xml:space="preserve">M. Ozkaleli and A. Erdem, Biotoxicity of TiO(2) Nanoparticles on Raphidocelis subcapitata Microalgae Exemplified by Membrane Deformation, </w:t>
      </w:r>
      <w:r w:rsidRPr="00FE562A">
        <w:rPr>
          <w:i/>
        </w:rPr>
        <w:t>Int J Environ Res Public Health</w:t>
      </w:r>
      <w:r w:rsidRPr="00FE562A">
        <w:t xml:space="preserve">, 2018, </w:t>
      </w:r>
      <w:r w:rsidRPr="00FE562A">
        <w:rPr>
          <w:b/>
        </w:rPr>
        <w:t>15</w:t>
      </w:r>
      <w:r w:rsidRPr="00FE562A">
        <w:t>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5.</w:t>
      </w:r>
      <w:r w:rsidRPr="00FE562A">
        <w:tab/>
        <w:t xml:space="preserve">A. Picado, S. M. Paixão, L. Moita, L. Silva, M. S. Diniz, J. Lourenço, I. Peres, L. Castro, J. B. Correia, J. Pereira, I. Ferreira, A. P. A. Matos, P. Barquinha and E. Mendonca, A multi-integrated approach on toxicity effects of engineered TiO2 nanoparticles, </w:t>
      </w:r>
      <w:r w:rsidRPr="00FE562A">
        <w:rPr>
          <w:i/>
        </w:rPr>
        <w:t>Frontiers of Environmental Science &amp; Engineering</w:t>
      </w:r>
      <w:r w:rsidRPr="00FE562A">
        <w:t xml:space="preserve">, 2015, </w:t>
      </w:r>
      <w:r w:rsidRPr="00FE562A">
        <w:rPr>
          <w:b/>
        </w:rPr>
        <w:t>9</w:t>
      </w:r>
      <w:r w:rsidRPr="00FE562A">
        <w:t>, 793-803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6.</w:t>
      </w:r>
      <w:r w:rsidRPr="00FE562A">
        <w:tab/>
        <w:t xml:space="preserve">L. Rocco, M. Santonastaso, F. Mottola, D. Costagliola, T. Suero, S. Pacifico and V. Stingo, Genotoxicity assessment of TiO2 nanoparticles in the teleost Danio rerio, </w:t>
      </w:r>
      <w:r w:rsidRPr="00FE562A">
        <w:rPr>
          <w:i/>
        </w:rPr>
        <w:t>Ecotoxicol Environ Saf</w:t>
      </w:r>
      <w:r w:rsidRPr="00FE562A">
        <w:t xml:space="preserve">, 2015, </w:t>
      </w:r>
      <w:r w:rsidRPr="00FE562A">
        <w:rPr>
          <w:b/>
        </w:rPr>
        <w:t>113</w:t>
      </w:r>
      <w:r w:rsidRPr="00FE562A">
        <w:t>, 223-23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7.</w:t>
      </w:r>
      <w:r w:rsidRPr="00FE562A">
        <w:tab/>
        <w:t xml:space="preserve">S. Rocheleau, M. Arbour, M. Elias, G. I. Sunahara and L. Masson, Toxicogenomic effects of nano- and bulk-TiO2 particles in the soil nematode Caenorhabditis elegans, </w:t>
      </w:r>
      <w:r w:rsidRPr="00FE562A">
        <w:rPr>
          <w:i/>
        </w:rPr>
        <w:t>Nanotoxicology</w:t>
      </w:r>
      <w:r w:rsidRPr="00FE562A">
        <w:t xml:space="preserve">, 2015, </w:t>
      </w:r>
      <w:r w:rsidRPr="00FE562A">
        <w:rPr>
          <w:b/>
        </w:rPr>
        <w:t>9</w:t>
      </w:r>
      <w:r w:rsidRPr="00FE562A">
        <w:t>, 502-51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8.</w:t>
      </w:r>
      <w:r w:rsidRPr="00FE562A">
        <w:tab/>
        <w:t xml:space="preserve">R. Roy, A. Parashar, M. Bhuvaneshwari, N. Chandrasekaran and A. Mukherjee, Differential effects of P25 TiO2 nanoparticles on freshwater green microalgae: Chlorella and Scenedesmus species, </w:t>
      </w:r>
      <w:r w:rsidRPr="00FE562A">
        <w:rPr>
          <w:i/>
        </w:rPr>
        <w:t>Aquat Toxicol</w:t>
      </w:r>
      <w:r w:rsidRPr="00FE562A">
        <w:t xml:space="preserve">, 2016, </w:t>
      </w:r>
      <w:r w:rsidRPr="00FE562A">
        <w:rPr>
          <w:b/>
        </w:rPr>
        <w:t>176</w:t>
      </w:r>
      <w:r w:rsidRPr="00FE562A">
        <w:t>, 161-171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49.</w:t>
      </w:r>
      <w:r w:rsidRPr="00FE562A">
        <w:tab/>
        <w:t xml:space="preserve">I. M. Sadiq, S. Dalai, N. Chandrasekaran and A. Mukherjee, Ecotoxicity study of titania (TiO(2)) NPs on two microalgae species: Scenedesmus sp. and Chlorella sp, </w:t>
      </w:r>
      <w:r w:rsidRPr="00FE562A">
        <w:rPr>
          <w:i/>
        </w:rPr>
        <w:t>Ecotoxicol Environ Saf</w:t>
      </w:r>
      <w:r w:rsidRPr="00FE562A">
        <w:t xml:space="preserve">, 2011, </w:t>
      </w:r>
      <w:r w:rsidRPr="00FE562A">
        <w:rPr>
          <w:b/>
        </w:rPr>
        <w:t>74</w:t>
      </w:r>
      <w:r w:rsidRPr="00FE562A">
        <w:t>, 1180-1187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lastRenderedPageBreak/>
        <w:t>50.</w:t>
      </w:r>
      <w:r w:rsidRPr="00FE562A">
        <w:tab/>
        <w:t xml:space="preserve">B. Salieri, A. Pasteris, J. Baumann, S. Righi, J. Köser, R. D'Amato, B. Mazzesi and J. Filser, Does the exposure mode to ENPs influence their toxicity to aquatic species? A case study with TiO2 nanoparticles and Daphnia magna, </w:t>
      </w:r>
      <w:r w:rsidRPr="00FE562A">
        <w:rPr>
          <w:i/>
        </w:rPr>
        <w:t>Environ Sci Pollut Res</w:t>
      </w:r>
      <w:r w:rsidRPr="00FE562A">
        <w:t xml:space="preserve">, 2015, </w:t>
      </w:r>
      <w:r w:rsidRPr="00FE562A">
        <w:rPr>
          <w:b/>
        </w:rPr>
        <w:t>22</w:t>
      </w:r>
      <w:r w:rsidRPr="00FE562A">
        <w:t>, 5050-5058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51.</w:t>
      </w:r>
      <w:r w:rsidRPr="00FE562A">
        <w:tab/>
        <w:t xml:space="preserve">F. Seitz, R. R. Rosenfeldt, M. Muller, S. Luderwald, R. Schulz and M. Bundschuh, Quantity and quality of natural organic matter influence the ecotoxicity of titanium dioxide nanoparticles, </w:t>
      </w:r>
      <w:r w:rsidRPr="00FE562A">
        <w:rPr>
          <w:i/>
        </w:rPr>
        <w:t>Nanotoxicology</w:t>
      </w:r>
      <w:r w:rsidRPr="00FE562A">
        <w:t xml:space="preserve">, 2016, </w:t>
      </w:r>
      <w:r w:rsidRPr="00FE562A">
        <w:rPr>
          <w:b/>
        </w:rPr>
        <w:t>10</w:t>
      </w:r>
      <w:r w:rsidRPr="00FE562A">
        <w:t>, 1415-1421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52.</w:t>
      </w:r>
      <w:r w:rsidRPr="00FE562A">
        <w:tab/>
        <w:t xml:space="preserve">M. Sendra, I. Moreno-Garrido, M. P. Yeste, J. M. Gatica and J. Blasco, Toxicity of TiO2, in nanoparticle or bulk form to freshwater and marine microalgae under visible light and UV-A radiation, </w:t>
      </w:r>
      <w:r w:rsidRPr="00FE562A">
        <w:rPr>
          <w:i/>
        </w:rPr>
        <w:t>Environmental pollution</w:t>
      </w:r>
      <w:r w:rsidRPr="00FE562A">
        <w:t xml:space="preserve">, 2017, </w:t>
      </w:r>
      <w:r w:rsidRPr="00FE562A">
        <w:rPr>
          <w:b/>
        </w:rPr>
        <w:t>227</w:t>
      </w:r>
      <w:r w:rsidRPr="00FE562A">
        <w:t>, 39-48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53.</w:t>
      </w:r>
      <w:r w:rsidRPr="00FE562A">
        <w:tab/>
        <w:t xml:space="preserve">D. Wang, J. Hu, D. R. Irons and J. Wang, Synergistic toxic effect of nano-TiO and As(V) on Ceriodaphnia dubia, </w:t>
      </w:r>
      <w:r w:rsidRPr="00FE562A">
        <w:rPr>
          <w:i/>
        </w:rPr>
        <w:t>Science of the total environment</w:t>
      </w:r>
      <w:r w:rsidRPr="00FE562A">
        <w:t xml:space="preserve">, 2011, </w:t>
      </w:r>
      <w:r w:rsidRPr="00FE562A">
        <w:rPr>
          <w:b/>
        </w:rPr>
        <w:t>409</w:t>
      </w:r>
      <w:r w:rsidRPr="00FE562A">
        <w:t>, 1351-135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54.</w:t>
      </w:r>
      <w:r w:rsidRPr="00FE562A">
        <w:tab/>
        <w:t xml:space="preserve">H. Wang, R. L. Wick and B. Xing, Toxicity of nanoparticulate and bulk ZnO, Al2O3 and TiO2 to the nematode Caenorhabditis elegans, </w:t>
      </w:r>
      <w:r w:rsidRPr="00FE562A">
        <w:rPr>
          <w:i/>
        </w:rPr>
        <w:t>Environmental pollution</w:t>
      </w:r>
      <w:r w:rsidRPr="00FE562A">
        <w:t xml:space="preserve">, 2009, </w:t>
      </w:r>
      <w:r w:rsidRPr="00FE562A">
        <w:rPr>
          <w:b/>
        </w:rPr>
        <w:t>157</w:t>
      </w:r>
      <w:r w:rsidRPr="00FE562A">
        <w:t>, 1171-1177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55.</w:t>
      </w:r>
      <w:r w:rsidRPr="00FE562A">
        <w:tab/>
        <w:t xml:space="preserve">J. Wang, X. Zhang, Y. Chen, M. Sommerfeld and Q. Hu, Toxicity assessment of manufactured nanomaterials using the unicellular green alga Chlamydomonas reinhardtii, </w:t>
      </w:r>
      <w:r w:rsidRPr="00FE562A">
        <w:rPr>
          <w:i/>
        </w:rPr>
        <w:t>Chemosphere</w:t>
      </w:r>
      <w:r w:rsidRPr="00FE562A">
        <w:t xml:space="preserve">, 2008, </w:t>
      </w:r>
      <w:r w:rsidRPr="00FE562A">
        <w:rPr>
          <w:b/>
        </w:rPr>
        <w:t>73</w:t>
      </w:r>
      <w:r w:rsidRPr="00FE562A">
        <w:t>, 1121-1128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56.</w:t>
      </w:r>
      <w:r w:rsidRPr="00FE562A">
        <w:tab/>
        <w:t xml:space="preserve">D. B. Warheit, R. A. Hoke, C. Finlay, E. M. Donner, K. L. Reed and C. M. Sayes, Development of a base set of toxicity tests using ultrafine TiO2 particles as a component of nanoparticle risk management, </w:t>
      </w:r>
      <w:r w:rsidRPr="00FE562A">
        <w:rPr>
          <w:i/>
        </w:rPr>
        <w:t>Toxicol Lett</w:t>
      </w:r>
      <w:r w:rsidRPr="00FE562A">
        <w:t xml:space="preserve">, 2007, </w:t>
      </w:r>
      <w:r w:rsidRPr="00FE562A">
        <w:rPr>
          <w:b/>
        </w:rPr>
        <w:t>171</w:t>
      </w:r>
      <w:r w:rsidRPr="00FE562A">
        <w:t>, 99-11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57.</w:t>
      </w:r>
      <w:r w:rsidRPr="00FE562A">
        <w:tab/>
        <w:t xml:space="preserve">K. Wiench, W. Wohlleben, V. Hisgen, K. Radke, E. Salinas, S. Zok and R. Landsiedel, Acute and chronic effects of nano- and non-nano-scale TiO(2) and ZnO particles on mobility and reproduction of the freshwater invertebrate Daphnia magna, </w:t>
      </w:r>
      <w:r w:rsidRPr="00FE562A">
        <w:rPr>
          <w:i/>
        </w:rPr>
        <w:t>Chemosphere</w:t>
      </w:r>
      <w:r w:rsidRPr="00FE562A">
        <w:t xml:space="preserve">, 2009, </w:t>
      </w:r>
      <w:r w:rsidRPr="00FE562A">
        <w:rPr>
          <w:b/>
        </w:rPr>
        <w:t>76</w:t>
      </w:r>
      <w:r w:rsidRPr="00FE562A">
        <w:t>, 1356-1365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58.</w:t>
      </w:r>
      <w:r w:rsidRPr="00FE562A">
        <w:tab/>
        <w:t xml:space="preserve">A. M. Wormington, J. Coral, M. M. Alloy, C. L. Damare, C. M. Mansfield, S. J. Klaine, J. H. Bisesi and A. P. Roberts, Effect of natural organic matter on the photo-induced toxicity of titanium dioxide nanoparticles, </w:t>
      </w:r>
      <w:r w:rsidRPr="00FE562A">
        <w:rPr>
          <w:i/>
        </w:rPr>
        <w:t>Environmental Toxicology and Chemistry</w:t>
      </w:r>
      <w:r w:rsidRPr="00FE562A">
        <w:t>, 2016, DOI: 10.1002/etc.370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59.</w:t>
      </w:r>
      <w:r w:rsidRPr="00FE562A">
        <w:tab/>
        <w:t xml:space="preserve">A. J. Wyrwoll, P. Lautenschlager, A. Bach, B. Hellack, A. Dybowska, T. A. Kuhlbusch, H. Hollert, A. Schaffer and H. M. Maes, Size matters--The phototoxicity of TiO2 nanomaterials, </w:t>
      </w:r>
      <w:r w:rsidRPr="00FE562A">
        <w:rPr>
          <w:i/>
        </w:rPr>
        <w:t>Environmental pollution</w:t>
      </w:r>
      <w:r w:rsidRPr="00FE562A">
        <w:t xml:space="preserve">, 2016, </w:t>
      </w:r>
      <w:r w:rsidRPr="00FE562A">
        <w:rPr>
          <w:b/>
        </w:rPr>
        <w:t>208</w:t>
      </w:r>
      <w:r w:rsidRPr="00FE562A">
        <w:t>, 859-867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60.</w:t>
      </w:r>
      <w:r w:rsidRPr="00FE562A">
        <w:tab/>
        <w:t xml:space="preserve">D. Xiong, T. Fang, L. Yu, X. Sima and W. Zhu, Effects of nano-scale TiO2, ZnO and their bulk counterparts on zebrafish: acute toxicity, oxidative stress and oxidative damage, </w:t>
      </w:r>
      <w:r w:rsidRPr="00FE562A">
        <w:rPr>
          <w:i/>
        </w:rPr>
        <w:t>Science of the total environment</w:t>
      </w:r>
      <w:r w:rsidRPr="00FE562A">
        <w:t xml:space="preserve">, 2011, </w:t>
      </w:r>
      <w:r w:rsidRPr="00FE562A">
        <w:rPr>
          <w:b/>
        </w:rPr>
        <w:t>409</w:t>
      </w:r>
      <w:r w:rsidRPr="00FE562A">
        <w:t>, 1444-145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61.</w:t>
      </w:r>
      <w:r w:rsidRPr="00FE562A">
        <w:tab/>
        <w:t xml:space="preserve">S. P. Yang, O. Bar-Ilan, R. E. Peterson, W. Heideman, R. J. Hamers and J. A. Pedersen, Influence of humic acid on titanium dioxide nanoparticle toxicity to developing zebrafish, </w:t>
      </w:r>
      <w:r w:rsidRPr="00FE562A">
        <w:rPr>
          <w:i/>
        </w:rPr>
        <w:t>Environ Sci Technol</w:t>
      </w:r>
      <w:r w:rsidRPr="00FE562A">
        <w:t xml:space="preserve">, 2013, </w:t>
      </w:r>
      <w:r w:rsidRPr="00FE562A">
        <w:rPr>
          <w:b/>
        </w:rPr>
        <w:t>47</w:t>
      </w:r>
      <w:r w:rsidRPr="00FE562A">
        <w:t>, 4718-4725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62.</w:t>
      </w:r>
      <w:r w:rsidRPr="00FE562A">
        <w:tab/>
        <w:t xml:space="preserve">Z. Yu, R. Hao, L. Zhang and Y. Zhu, Effects of TiO2, SiO2, Ag and CdTe/CdS quantum dots nanoparticles on toxicity of cadmium towards Chlamydomonas reinhardtii, </w:t>
      </w:r>
      <w:r w:rsidRPr="00FE562A">
        <w:rPr>
          <w:i/>
        </w:rPr>
        <w:t>Ecotoxicol Environ Saf</w:t>
      </w:r>
      <w:r w:rsidRPr="00FE562A">
        <w:t xml:space="preserve">, 2018, </w:t>
      </w:r>
      <w:r w:rsidRPr="00FE562A">
        <w:rPr>
          <w:b/>
        </w:rPr>
        <w:t>156</w:t>
      </w:r>
      <w:r w:rsidRPr="00FE562A">
        <w:t>, 75-8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63.</w:t>
      </w:r>
      <w:r w:rsidRPr="00FE562A">
        <w:tab/>
        <w:t xml:space="preserve">X. Zhu, Y. Chang and Y. Chen, Toxicity and bioaccumulation of TiO2 nanoparticle aggregates in Daphnia magna, </w:t>
      </w:r>
      <w:r w:rsidRPr="00FE562A">
        <w:rPr>
          <w:i/>
        </w:rPr>
        <w:t>Chemosphere</w:t>
      </w:r>
      <w:r w:rsidRPr="00FE562A">
        <w:t xml:space="preserve">, 2010, </w:t>
      </w:r>
      <w:r w:rsidRPr="00FE562A">
        <w:rPr>
          <w:b/>
        </w:rPr>
        <w:t>78</w:t>
      </w:r>
      <w:r w:rsidRPr="00FE562A">
        <w:t>, 209-215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64.</w:t>
      </w:r>
      <w:r w:rsidRPr="00FE562A">
        <w:tab/>
        <w:t xml:space="preserve">X. Zhu, L. Zhu, Y. Chen and S. Tian, Acute toxicities of six manufactured nanomaterial suspensions to Daphnia magna, </w:t>
      </w:r>
      <w:r w:rsidRPr="00FE562A">
        <w:rPr>
          <w:i/>
        </w:rPr>
        <w:t>Journal of Nanoparticle Research</w:t>
      </w:r>
      <w:r w:rsidRPr="00FE562A">
        <w:t xml:space="preserve">, 2008, </w:t>
      </w:r>
      <w:r w:rsidRPr="00FE562A">
        <w:rPr>
          <w:b/>
        </w:rPr>
        <w:t>11</w:t>
      </w:r>
      <w:r w:rsidRPr="00FE562A">
        <w:t>, 67-75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65.</w:t>
      </w:r>
      <w:r w:rsidRPr="00FE562A">
        <w:tab/>
        <w:t xml:space="preserve">J. Hu, D. Wang, B. E. Forthaus and J. Wang, Quantifying the effect of nanoparticles on As(V) ecotoxicity exemplified by nano-Fe2 O3 (magnetic) and nano-Al2 O3, </w:t>
      </w:r>
      <w:r w:rsidRPr="00FE562A">
        <w:rPr>
          <w:i/>
        </w:rPr>
        <w:t>Environmental Toxicology and Chemistry</w:t>
      </w:r>
      <w:r w:rsidRPr="00FE562A">
        <w:t xml:space="preserve">, 2012, </w:t>
      </w:r>
      <w:r w:rsidRPr="00FE562A">
        <w:rPr>
          <w:b/>
        </w:rPr>
        <w:t>31</w:t>
      </w:r>
      <w:r w:rsidRPr="00FE562A">
        <w:t>, 2870-287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66.</w:t>
      </w:r>
      <w:r w:rsidRPr="00FE562A">
        <w:tab/>
        <w:t xml:space="preserve">M. Li, K. J. Czymmek and C. P. Huang, Responses of Ceriodaphnia dubia to TiO2 and Al2O3 nanoparticles: a dynamic nano-toxicity assessment of energy budget distribution, </w:t>
      </w:r>
      <w:r w:rsidRPr="00FE562A">
        <w:rPr>
          <w:i/>
        </w:rPr>
        <w:t>J Hazard Mater</w:t>
      </w:r>
      <w:r w:rsidRPr="00FE562A">
        <w:t xml:space="preserve">, 2011, </w:t>
      </w:r>
      <w:r w:rsidRPr="00FE562A">
        <w:rPr>
          <w:b/>
        </w:rPr>
        <w:t>187</w:t>
      </w:r>
      <w:r w:rsidRPr="00FE562A">
        <w:t>, 502-508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lastRenderedPageBreak/>
        <w:t>67.</w:t>
      </w:r>
      <w:r w:rsidRPr="00FE562A">
        <w:tab/>
        <w:t xml:space="preserve">S. Pakrashi, S. Dalai, C. P. T, S. Trivedi, R. Myneni, A. M. Raichur, N. Chandrasekaran and A. Mukherjee, Cytotoxicity of aluminium oxide nanoparticles towards fresh water algal isolate at low exposure concentrations, </w:t>
      </w:r>
      <w:r w:rsidRPr="00FE562A">
        <w:rPr>
          <w:i/>
        </w:rPr>
        <w:t>Aquat Toxicol</w:t>
      </w:r>
      <w:r w:rsidRPr="00FE562A">
        <w:t xml:space="preserve">, 2013, </w:t>
      </w:r>
      <w:r w:rsidRPr="00FE562A">
        <w:rPr>
          <w:b/>
        </w:rPr>
        <w:t>132-133</w:t>
      </w:r>
      <w:r w:rsidRPr="00FE562A">
        <w:t>, 34-45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68.</w:t>
      </w:r>
      <w:r w:rsidRPr="00FE562A">
        <w:tab/>
        <w:t xml:space="preserve">J. K. Stanley, J. G. Coleman, C. A. Weiss, Jr. and J. A. Steevens, Sediment toxicity and bioaccumulation of nano and micron-sized aluminum oxide, </w:t>
      </w:r>
      <w:r w:rsidRPr="00FE562A">
        <w:rPr>
          <w:i/>
        </w:rPr>
        <w:t>Environmental Toxicology and Chemistry</w:t>
      </w:r>
      <w:r w:rsidRPr="00FE562A">
        <w:t xml:space="preserve">, 2010, </w:t>
      </w:r>
      <w:r w:rsidRPr="00FE562A">
        <w:rPr>
          <w:b/>
        </w:rPr>
        <w:t>29</w:t>
      </w:r>
      <w:r w:rsidRPr="00FE562A">
        <w:t>, 422-42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69.</w:t>
      </w:r>
      <w:r w:rsidRPr="00FE562A">
        <w:tab/>
        <w:t xml:space="preserve">G. Svartz, M. Papa, M. Gosatti, M. Jordan, A. Soldati, P. Samter, M. M. Guraya, C. Perez Coll and S. Perez Catan, Monitoring the ecotoxicity of gamma-Al2O3 and Ni/gamma-Al2O3 nanomaterials by means of a battery of bioassays, </w:t>
      </w:r>
      <w:r w:rsidRPr="00FE562A">
        <w:rPr>
          <w:i/>
        </w:rPr>
        <w:t>Ecotoxicol Environ Saf</w:t>
      </w:r>
      <w:r w:rsidRPr="00FE562A">
        <w:t xml:space="preserve">, 2017, </w:t>
      </w:r>
      <w:r w:rsidRPr="00FE562A">
        <w:rPr>
          <w:b/>
        </w:rPr>
        <w:t>144</w:t>
      </w:r>
      <w:r w:rsidRPr="00FE562A">
        <w:t>, 200-207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0.</w:t>
      </w:r>
      <w:r w:rsidRPr="00FE562A">
        <w:tab/>
        <w:t>ECHA, Guidance on information requirements and chemical safety assessment Chapter R.10 : Characterisation of dose [concentration]-response for environment.</w:t>
      </w:r>
      <w:r w:rsidRPr="00FE562A">
        <w:rPr>
          <w:i/>
        </w:rPr>
        <w:t>Journal</w:t>
      </w:r>
      <w:r w:rsidRPr="00FE562A">
        <w:t>, 2008, 1-65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1.</w:t>
      </w:r>
      <w:r w:rsidRPr="00FE562A">
        <w:tab/>
        <w:t xml:space="preserve">F. Mouchet, P. Landois, E. Sarremejean, G. Bernard, P. Puech, E. Pinelli, E. Flahaut and L. Gauthier, Characterisation and in vivo ecotoxicity evaluation of double-wall carbon nanotubes in larvae of the amphibian Xenopus laevis, </w:t>
      </w:r>
      <w:r w:rsidRPr="00FE562A">
        <w:rPr>
          <w:i/>
        </w:rPr>
        <w:t>Aquat Toxicol</w:t>
      </w:r>
      <w:r w:rsidRPr="00FE562A">
        <w:t xml:space="preserve">, 2008, </w:t>
      </w:r>
      <w:r w:rsidRPr="00FE562A">
        <w:rPr>
          <w:b/>
        </w:rPr>
        <w:t>87</w:t>
      </w:r>
      <w:r w:rsidRPr="00FE562A">
        <w:t>, 127-137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2.</w:t>
      </w:r>
      <w:r w:rsidRPr="00FE562A">
        <w:tab/>
        <w:t xml:space="preserve">M. M. Alloy and A. P. Roberts, Effects of suspended multi-walled carbon nanotubes on daphnid growth and reproduction, </w:t>
      </w:r>
      <w:r w:rsidRPr="00FE562A">
        <w:rPr>
          <w:i/>
        </w:rPr>
        <w:t>Ecotoxicol Environ Saf</w:t>
      </w:r>
      <w:r w:rsidRPr="00FE562A">
        <w:t xml:space="preserve">, 2011, </w:t>
      </w:r>
      <w:r w:rsidRPr="00FE562A">
        <w:rPr>
          <w:b/>
        </w:rPr>
        <w:t>74</w:t>
      </w:r>
      <w:r w:rsidRPr="00FE562A">
        <w:t>, 1839-1843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3.</w:t>
      </w:r>
      <w:r w:rsidRPr="00FE562A">
        <w:tab/>
        <w:t xml:space="preserve">A. J. Kennedy, M. Hull, J. A. Steevens, K. M. Dontsova, M. Chappell, J. C. Gunter and C. A. Weiss, Factors influencing the partitioning and toxcitiy of nanotubes in the aquativ environment, </w:t>
      </w:r>
      <w:r w:rsidRPr="00FE562A">
        <w:rPr>
          <w:i/>
        </w:rPr>
        <w:t>Environmental Toxicology and Chemistry</w:t>
      </w:r>
      <w:r w:rsidRPr="00FE562A">
        <w:t xml:space="preserve">, 2008, </w:t>
      </w:r>
      <w:r w:rsidRPr="00FE562A">
        <w:rPr>
          <w:b/>
        </w:rPr>
        <w:t>27</w:t>
      </w:r>
      <w:r w:rsidRPr="00FE562A">
        <w:t>, 1932-1941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4.</w:t>
      </w:r>
      <w:r w:rsidRPr="00FE562A">
        <w:tab/>
        <w:t xml:space="preserve">M. Li and C. P. Huang, The responses of Ceriodaphnia dubia toward multi-walled carbon nanotubes: Effect of physical–chemical treatment, </w:t>
      </w:r>
      <w:r w:rsidRPr="00FE562A">
        <w:rPr>
          <w:i/>
        </w:rPr>
        <w:t>Carbon</w:t>
      </w:r>
      <w:r w:rsidRPr="00FE562A">
        <w:t xml:space="preserve">, 2011, </w:t>
      </w:r>
      <w:r w:rsidRPr="00FE562A">
        <w:rPr>
          <w:b/>
        </w:rPr>
        <w:t>49</w:t>
      </w:r>
      <w:r w:rsidRPr="00FE562A">
        <w:t>, 1672-167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5.</w:t>
      </w:r>
      <w:r w:rsidRPr="00FE562A">
        <w:tab/>
        <w:t xml:space="preserve">Z. Long, J. Ji, K. Yang, D. Lin and F. Wu, Systematic and quantitative investigation of the mechanism of carbon nanotubes' toxicity toward algae, </w:t>
      </w:r>
      <w:r w:rsidRPr="00FE562A">
        <w:rPr>
          <w:i/>
        </w:rPr>
        <w:t>Environ Sci Technol</w:t>
      </w:r>
      <w:r w:rsidRPr="00FE562A">
        <w:t xml:space="preserve">, 2012, </w:t>
      </w:r>
      <w:r w:rsidRPr="00FE562A">
        <w:rPr>
          <w:b/>
        </w:rPr>
        <w:t>46</w:t>
      </w:r>
      <w:r w:rsidRPr="00FE562A">
        <w:t>, 8458-846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6.</w:t>
      </w:r>
      <w:r w:rsidRPr="00FE562A">
        <w:tab/>
        <w:t xml:space="preserve">F. Schwab, T. D. Bucheli, L. P. Lukhele, A. Magrez, B. Nowack, L. Sigg and K. Knauer, Are carbon nanotube effects on green algae caused by shading and agglomeration?, </w:t>
      </w:r>
      <w:r w:rsidRPr="00FE562A">
        <w:rPr>
          <w:i/>
        </w:rPr>
        <w:t>Environ Sci Technol</w:t>
      </w:r>
      <w:r w:rsidRPr="00FE562A">
        <w:t xml:space="preserve">, 2011, </w:t>
      </w:r>
      <w:r w:rsidRPr="00FE562A">
        <w:rPr>
          <w:b/>
        </w:rPr>
        <w:t>45</w:t>
      </w:r>
      <w:r w:rsidRPr="00FE562A">
        <w:t>, 6136-6144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7.</w:t>
      </w:r>
      <w:r w:rsidRPr="00FE562A">
        <w:tab/>
        <w:t xml:space="preserve">E. K. Sohn, Y. S. Chung, S. A. Johari, T. G. Kim, J. K. Kim, J. H. Lee, Y. H. Lee, S. W. Kang and I. J. Yu, Acute toxicity comparison of single-walled carbon nanotubes in various freshwater organisms, </w:t>
      </w:r>
      <w:r w:rsidRPr="00FE562A">
        <w:rPr>
          <w:i/>
        </w:rPr>
        <w:t>Biomed Res Int</w:t>
      </w:r>
      <w:r w:rsidRPr="00FE562A">
        <w:t xml:space="preserve">, 2015, </w:t>
      </w:r>
      <w:r w:rsidRPr="00FE562A">
        <w:rPr>
          <w:b/>
        </w:rPr>
        <w:t>2015</w:t>
      </w:r>
      <w:r w:rsidRPr="00FE562A">
        <w:t>, 32309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8.</w:t>
      </w:r>
      <w:r w:rsidRPr="00FE562A">
        <w:tab/>
        <w:t xml:space="preserve">M. M. Pereira, L. Mouton, C. Yepremian, A. Coute, J. Lo, J. M. Marconcini, L. O. Ladeira, N. R. Raposo, H. M. Brandao and R. Brayner, Ecotoxicological effects of carbon nanotubes and cellulose nanofibers in Chlorella vulgaris, </w:t>
      </w:r>
      <w:r w:rsidRPr="00FE562A">
        <w:rPr>
          <w:i/>
        </w:rPr>
        <w:t>J Nanobiotechnology</w:t>
      </w:r>
      <w:r w:rsidRPr="00FE562A">
        <w:t xml:space="preserve">, 2014, </w:t>
      </w:r>
      <w:r w:rsidRPr="00FE562A">
        <w:rPr>
          <w:b/>
        </w:rPr>
        <w:t>12</w:t>
      </w:r>
      <w:r w:rsidRPr="00FE562A">
        <w:t>, 15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79.</w:t>
      </w:r>
      <w:r w:rsidRPr="00FE562A">
        <w:tab/>
        <w:t xml:space="preserve">A. Simon-Deckers, S. Loo, M. Mayne-L’hermite, N. Herlin-Boime, N. Menguy, C. Reynaud, B. Gouget and M. Carrière, Size-, Composition- and Shape-Dependent Toxicological Impact of Metal Oxide Nanoparticles and Carbon Nanotubes toward Bacteria, </w:t>
      </w:r>
      <w:r w:rsidRPr="00FE562A">
        <w:rPr>
          <w:i/>
        </w:rPr>
        <w:t>Environmental Science &amp; Technology</w:t>
      </w:r>
      <w:r w:rsidRPr="00FE562A">
        <w:t xml:space="preserve">, 2009, </w:t>
      </w:r>
      <w:r w:rsidRPr="00FE562A">
        <w:rPr>
          <w:b/>
        </w:rPr>
        <w:t>43</w:t>
      </w:r>
      <w:r w:rsidRPr="00FE562A">
        <w:t>, 8423-842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80.</w:t>
      </w:r>
      <w:r w:rsidRPr="00FE562A">
        <w:tab/>
        <w:t xml:space="preserve">P. V. Asharani, N. G. B. Serina, M. H. Nurmawati, Y. L. Wu, Z. Gong and S. Valiyaveettil, Impact of Multi-Walled Carbon Nanotubes on Aquatic Species, </w:t>
      </w:r>
      <w:r w:rsidRPr="00FE562A">
        <w:rPr>
          <w:i/>
        </w:rPr>
        <w:t>Journal of Nanoscience and Nanotechnology</w:t>
      </w:r>
      <w:r w:rsidRPr="00FE562A">
        <w:t xml:space="preserve">, 2008, </w:t>
      </w:r>
      <w:r w:rsidRPr="00FE562A">
        <w:rPr>
          <w:b/>
        </w:rPr>
        <w:t>8</w:t>
      </w:r>
      <w:r w:rsidRPr="00FE562A">
        <w:t>, 3603-360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81.</w:t>
      </w:r>
      <w:r w:rsidRPr="00FE562A">
        <w:tab/>
        <w:t xml:space="preserve">J. Cheng, E. Flahaut and S. H. Cheng, Effect of carbon nanotubes on developing zebrafish (Danio rerio) embryos, </w:t>
      </w:r>
      <w:r w:rsidRPr="00FE562A">
        <w:rPr>
          <w:i/>
        </w:rPr>
        <w:t>Environmental Toxicology and Chemistry</w:t>
      </w:r>
      <w:r w:rsidRPr="00FE562A">
        <w:t xml:space="preserve">, 2007, </w:t>
      </w:r>
      <w:r w:rsidRPr="00FE562A">
        <w:rPr>
          <w:b/>
        </w:rPr>
        <w:t>26</w:t>
      </w:r>
      <w:r w:rsidRPr="00FE562A">
        <w:t>, 708-71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82.</w:t>
      </w:r>
      <w:r w:rsidRPr="00FE562A">
        <w:tab/>
        <w:t xml:space="preserve">A. J. Edgington, A. P. Roberts, L. M. Taylor, M. M. Alloy, J. Reppert, A. M. Rao, J. Mao and S. J. Klaine, The influence of natural organic matter on the toxicity of multiwalled carbon nanotubes, </w:t>
      </w:r>
      <w:r w:rsidRPr="00FE562A">
        <w:rPr>
          <w:i/>
        </w:rPr>
        <w:t>Environmental Toxicology and Chemistry</w:t>
      </w:r>
      <w:r w:rsidRPr="00FE562A">
        <w:t xml:space="preserve">, 2010, </w:t>
      </w:r>
      <w:r w:rsidRPr="00FE562A">
        <w:rPr>
          <w:b/>
        </w:rPr>
        <w:t>29</w:t>
      </w:r>
      <w:r w:rsidRPr="00FE562A">
        <w:t>, 2511-2518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83.</w:t>
      </w:r>
      <w:r w:rsidRPr="00FE562A">
        <w:tab/>
        <w:t xml:space="preserve">E. J. Petersen, R. A. Pinto, D. J. Mai, P. F. Landrum and W. J. Weber, Jr., Influence of polyethyleneimine graftings of multi-walled carbon nanotubes on their accumulation and elimination by and toxicity to Daphnia magna, </w:t>
      </w:r>
      <w:r w:rsidRPr="00FE562A">
        <w:rPr>
          <w:i/>
        </w:rPr>
        <w:t>Environ Sci Technol</w:t>
      </w:r>
      <w:r w:rsidRPr="00FE562A">
        <w:t xml:space="preserve">, 2011, </w:t>
      </w:r>
      <w:r w:rsidRPr="00FE562A">
        <w:rPr>
          <w:b/>
        </w:rPr>
        <w:t>45</w:t>
      </w:r>
      <w:r w:rsidRPr="00FE562A">
        <w:t>, 1133-1138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lastRenderedPageBreak/>
        <w:t>84.</w:t>
      </w:r>
      <w:r w:rsidRPr="00FE562A">
        <w:tab/>
        <w:t xml:space="preserve">A. Baumerte, G. Sakale, J. Zavickis, I. Putna, M. Balode, A. Mrzel and M. Knite, Comparison of effects on crustaceans: carbon nanoparticles and molybdenum compounds nanowires, </w:t>
      </w:r>
      <w:r w:rsidRPr="00FE562A">
        <w:rPr>
          <w:i/>
        </w:rPr>
        <w:t>Journal of Physics: Conference Series</w:t>
      </w:r>
      <w:r w:rsidRPr="00FE562A">
        <w:t xml:space="preserve">, 2013, </w:t>
      </w:r>
      <w:r w:rsidRPr="00FE562A">
        <w:rPr>
          <w:b/>
        </w:rPr>
        <w:t>429</w:t>
      </w:r>
      <w:r w:rsidRPr="00FE562A">
        <w:t>, 012041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85.</w:t>
      </w:r>
      <w:r w:rsidRPr="00FE562A">
        <w:tab/>
        <w:t xml:space="preserve">J. Sanchis, M. Olmos, P. Vincent, M. Farre and D. Barcelo, New Insights on the Influence of Organic Co-Contaminants on the Aquatic Toxicology of Carbon Nanomaterials, </w:t>
      </w:r>
      <w:r w:rsidRPr="00FE562A">
        <w:rPr>
          <w:i/>
        </w:rPr>
        <w:t>Environ Sci Technol</w:t>
      </w:r>
      <w:r w:rsidRPr="00FE562A">
        <w:t xml:space="preserve">, 2016, </w:t>
      </w:r>
      <w:r w:rsidRPr="00FE562A">
        <w:rPr>
          <w:b/>
        </w:rPr>
        <w:t>50</w:t>
      </w:r>
      <w:r w:rsidRPr="00FE562A">
        <w:t>, 961-96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86.</w:t>
      </w:r>
      <w:r w:rsidRPr="00FE562A">
        <w:tab/>
        <w:t xml:space="preserve">J. K. Stanley, J. G. Laird, A. J. Kennedy and J. A. Steevens, Sublethal effects of multiwalled carbon nanotube exposure in the invertebrate Daphnia magna, </w:t>
      </w:r>
      <w:r w:rsidRPr="00FE562A">
        <w:rPr>
          <w:i/>
        </w:rPr>
        <w:t>Environmental Toxicology and Chemistry</w:t>
      </w:r>
      <w:r w:rsidRPr="00FE562A">
        <w:t xml:space="preserve">, 2016, </w:t>
      </w:r>
      <w:r w:rsidRPr="00FE562A">
        <w:rPr>
          <w:b/>
        </w:rPr>
        <w:t>35</w:t>
      </w:r>
      <w:r w:rsidRPr="00FE562A">
        <w:t>, 200-204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87.</w:t>
      </w:r>
      <w:r w:rsidRPr="00FE562A">
        <w:tab/>
        <w:t xml:space="preserve">A. P. Roberts, A. S. Mount, B. Seda, J. Souther, R. Qiao, S. Lin, P. C. Ke, A. M. Rao and S. J. Klaine, In vivo biomodification of lipid-coated carbon nanotubes by Daphnia magna, </w:t>
      </w:r>
      <w:r w:rsidRPr="00FE562A">
        <w:rPr>
          <w:i/>
        </w:rPr>
        <w:t>Environ Sci Technol</w:t>
      </w:r>
      <w:r w:rsidRPr="00FE562A">
        <w:t xml:space="preserve">, 2007, </w:t>
      </w:r>
      <w:r w:rsidRPr="00FE562A">
        <w:rPr>
          <w:b/>
        </w:rPr>
        <w:t>41</w:t>
      </w:r>
      <w:r w:rsidRPr="00FE562A">
        <w:t>, 3025-302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88.</w:t>
      </w:r>
      <w:r w:rsidRPr="00FE562A">
        <w:tab/>
        <w:t xml:space="preserve">D. S. T. Martinez, A. F. Faria, E. Berni, A. G. Souza Filho, G. Almeida, A. Caloto-Oliveira, M. J. Grossman, L. R. Durrant, G. A. Umbuzeiro and O. L. Alves, Exploring the use of biosurfactants from Bacillus subtilis in bionanotechnology: A potential dispersing agent for carbon nanotube ecotoxicological studies, </w:t>
      </w:r>
      <w:r w:rsidRPr="00FE562A">
        <w:rPr>
          <w:i/>
        </w:rPr>
        <w:t>Process Biochemistry</w:t>
      </w:r>
      <w:r w:rsidRPr="00FE562A">
        <w:t xml:space="preserve">, 2014, </w:t>
      </w:r>
      <w:r w:rsidRPr="00FE562A">
        <w:rPr>
          <w:b/>
        </w:rPr>
        <w:t>49</w:t>
      </w:r>
      <w:r w:rsidRPr="00FE562A">
        <w:t>, 1162-1168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89.</w:t>
      </w:r>
      <w:r w:rsidRPr="00FE562A">
        <w:tab/>
        <w:t xml:space="preserve">C. Blaise, F. Gagne, J. F. Ferard and P. Eullaffroy, Ecotoxicity of selected nano-materials to aquatic organisms, </w:t>
      </w:r>
      <w:r w:rsidRPr="00FE562A">
        <w:rPr>
          <w:i/>
        </w:rPr>
        <w:t>Environ Toxicol</w:t>
      </w:r>
      <w:r w:rsidRPr="00FE562A">
        <w:t xml:space="preserve">, 2008, </w:t>
      </w:r>
      <w:r w:rsidRPr="00FE562A">
        <w:rPr>
          <w:b/>
        </w:rPr>
        <w:t>23</w:t>
      </w:r>
      <w:r w:rsidRPr="00FE562A">
        <w:t>, 591-598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0.</w:t>
      </w:r>
      <w:r w:rsidRPr="00FE562A">
        <w:tab/>
        <w:t xml:space="preserve">N. Bayat, K. Rajapakse, R. Marinsek-Logar, D. Drobne and S. Cristobal, The effects of engineered nanoparticles on the cellular structure and growth of Saccharomyces cerevisiae, </w:t>
      </w:r>
      <w:r w:rsidRPr="00FE562A">
        <w:rPr>
          <w:i/>
        </w:rPr>
        <w:t>Nanotoxicology</w:t>
      </w:r>
      <w:r w:rsidRPr="00FE562A">
        <w:t xml:space="preserve">, 2014, </w:t>
      </w:r>
      <w:r w:rsidRPr="00FE562A">
        <w:rPr>
          <w:b/>
        </w:rPr>
        <w:t>8</w:t>
      </w:r>
      <w:r w:rsidRPr="00FE562A">
        <w:t>, 363-373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1.</w:t>
      </w:r>
      <w:r w:rsidRPr="00FE562A">
        <w:tab/>
        <w:t xml:space="preserve">Y. Zhu, Q. Zhao, Y. Li, X. Cai and W. Li, The interaction and toxicity of multi-walled carbon nanotubes with Stylonychia mytilus., </w:t>
      </w:r>
      <w:r w:rsidRPr="00FE562A">
        <w:rPr>
          <w:i/>
        </w:rPr>
        <w:t>J Nanosci Nanotechnol</w:t>
      </w:r>
      <w:r w:rsidRPr="00FE562A">
        <w:t xml:space="preserve">, 2006, </w:t>
      </w:r>
      <w:r w:rsidRPr="00FE562A">
        <w:rPr>
          <w:b/>
        </w:rPr>
        <w:t>6</w:t>
      </w:r>
      <w:r w:rsidRPr="00FE562A">
        <w:t>, 1357-1364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2.</w:t>
      </w:r>
      <w:r w:rsidRPr="00FE562A">
        <w:tab/>
        <w:t xml:space="preserve">P. Ghafari, C. H. St-Denis, M. E. Power, X. Jin, V. Tsou, H. S. Mandal, N. C. Bols and X. S. Tang, Impact of carbon nanotubes on the ingestion and digestion of bacteria by ciliated protozoa, </w:t>
      </w:r>
      <w:r w:rsidRPr="00FE562A">
        <w:rPr>
          <w:i/>
        </w:rPr>
        <w:t>Nat Nanotechnol</w:t>
      </w:r>
      <w:r w:rsidRPr="00FE562A">
        <w:t xml:space="preserve">, 2008, </w:t>
      </w:r>
      <w:r w:rsidRPr="00FE562A">
        <w:rPr>
          <w:b/>
        </w:rPr>
        <w:t>3</w:t>
      </w:r>
      <w:r w:rsidRPr="00FE562A">
        <w:t>, 347-351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3.</w:t>
      </w:r>
      <w:r w:rsidRPr="00FE562A">
        <w:tab/>
        <w:t xml:space="preserve">R. Saria, F. Mouchet, A. Perrault, E. Flahaut, C. Laplanche, J. C. Boutonnet, E. Pinelli and L. Gauthier, Short term exposure to multi-walled carbon nanotubes induce oxidative stress and DNA damage in Xenopus laevis tadpoles, </w:t>
      </w:r>
      <w:r w:rsidRPr="00FE562A">
        <w:rPr>
          <w:i/>
        </w:rPr>
        <w:t>Ecotoxicol Environ Saf</w:t>
      </w:r>
      <w:r w:rsidRPr="00FE562A">
        <w:t xml:space="preserve">, 2014, </w:t>
      </w:r>
      <w:r w:rsidRPr="00FE562A">
        <w:rPr>
          <w:b/>
        </w:rPr>
        <w:t>107</w:t>
      </w:r>
      <w:r w:rsidRPr="00FE562A">
        <w:t>, 22-29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4.</w:t>
      </w:r>
      <w:r w:rsidRPr="00FE562A">
        <w:tab/>
        <w:t xml:space="preserve">F. Bourdiol, F. Mouchet, A. Perrault, I. Fourquaux, L. Datas, C. Gancet, J.-C. Boutonnet, E. Pinelli, L. Gauthier and E. Flahaut, Biocompatible polymer-assisted dispersion of multi walled carbon nanotubes in water, application to the investigation of their ecotoxicity using Xenopus laevis amphibian larvae, </w:t>
      </w:r>
      <w:r w:rsidRPr="00FE562A">
        <w:rPr>
          <w:i/>
        </w:rPr>
        <w:t>Carbon</w:t>
      </w:r>
      <w:r w:rsidRPr="00FE562A">
        <w:t xml:space="preserve">, 2013, </w:t>
      </w:r>
      <w:r w:rsidRPr="00FE562A">
        <w:rPr>
          <w:b/>
        </w:rPr>
        <w:t>54</w:t>
      </w:r>
      <w:r w:rsidRPr="00FE562A">
        <w:t>, 175-191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5.</w:t>
      </w:r>
      <w:r w:rsidRPr="00FE562A">
        <w:tab/>
        <w:t xml:space="preserve">F. Mouchet, P. Landois, P. Puech, E. Pinelli, E. Flahaut and L. Gauthier, Carbon nanotube ecotoxicity in amphibians: assessment of multiwalled carbon nanotubes and comparison with double-walled carbon nanotubes </w:t>
      </w:r>
      <w:r w:rsidRPr="00FE562A">
        <w:rPr>
          <w:i/>
        </w:rPr>
        <w:t>Nanomedicine</w:t>
      </w:r>
      <w:r w:rsidRPr="00FE562A">
        <w:t xml:space="preserve">, 2010, </w:t>
      </w:r>
      <w:r w:rsidRPr="00FE562A">
        <w:rPr>
          <w:b/>
        </w:rPr>
        <w:t>5</w:t>
      </w:r>
      <w:r w:rsidRPr="00FE562A">
        <w:t>, 963-974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6.</w:t>
      </w:r>
      <w:r w:rsidRPr="00FE562A">
        <w:tab/>
        <w:t xml:space="preserve">A. M. Cano, J. D. Maul, M. Saed, S. A. Shah, M. J. Green and J. E. Canas-Carrell, Bioaccumulation, stress, and swimming impairment in Daphnia magna exposed to multiwalled carbon nanotubes, graphene, and graphene oxide, </w:t>
      </w:r>
      <w:r w:rsidRPr="00FE562A">
        <w:rPr>
          <w:i/>
        </w:rPr>
        <w:t>Environmental Toxicology and Chemistry</w:t>
      </w:r>
      <w:r w:rsidRPr="00FE562A">
        <w:t xml:space="preserve">, 2017, </w:t>
      </w:r>
      <w:r w:rsidRPr="00FE562A">
        <w:rPr>
          <w:b/>
        </w:rPr>
        <w:t>36</w:t>
      </w:r>
      <w:r w:rsidRPr="00FE562A">
        <w:t>, 2199-2204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7.</w:t>
      </w:r>
      <w:r w:rsidRPr="00FE562A">
        <w:tab/>
        <w:t xml:space="preserve">H. Wigger, D. Kawecki, B. Nowack and V. Adam, Systematic consideration of parameter uncertainty and variability in probabilistic species sensitivity distributions, </w:t>
      </w:r>
      <w:r w:rsidRPr="00FE562A">
        <w:rPr>
          <w:i/>
        </w:rPr>
        <w:t>Integrated environmental assessment and management</w:t>
      </w:r>
      <w:r w:rsidRPr="00FE562A">
        <w:t>, submitted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8.</w:t>
      </w:r>
      <w:r w:rsidRPr="00FE562A">
        <w:tab/>
        <w:t xml:space="preserve">H. Berger, </w:t>
      </w:r>
      <w:r w:rsidRPr="00FE562A">
        <w:rPr>
          <w:i/>
        </w:rPr>
        <w:t>Monograph of the Oxytrichidae (Ciliophora, Hypotrichia)</w:t>
      </w:r>
      <w:r w:rsidRPr="00FE562A">
        <w:t>, Springer Science &amp; Business Media, 201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99.</w:t>
      </w:r>
      <w:r w:rsidRPr="00FE562A">
        <w:tab/>
        <w:t xml:space="preserve">D. Cassidy-Hanley, Tetrahymena in the laboratory: Strain resources, methods for culture, maintenance, and storage, </w:t>
      </w:r>
      <w:r w:rsidRPr="00FE562A">
        <w:rPr>
          <w:i/>
        </w:rPr>
        <w:t>Methods in Cell Biology</w:t>
      </w:r>
      <w:r w:rsidRPr="00FE562A">
        <w:t xml:space="preserve">, 2012, </w:t>
      </w:r>
      <w:r w:rsidRPr="00FE562A">
        <w:rPr>
          <w:b/>
        </w:rPr>
        <w:t>109</w:t>
      </w:r>
      <w:r w:rsidRPr="00FE562A">
        <w:t>, 237-276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00.</w:t>
      </w:r>
      <w:r w:rsidRPr="00FE562A">
        <w:tab/>
        <w:t>M. Ron, J. Paul and S. Mike, BioNumbers.</w:t>
      </w:r>
      <w:r w:rsidRPr="00FE562A">
        <w:rPr>
          <w:i/>
        </w:rPr>
        <w:t>Journal</w:t>
      </w:r>
      <w:r w:rsidRPr="00FE562A">
        <w:t>, 201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lastRenderedPageBreak/>
        <w:t>101.</w:t>
      </w:r>
      <w:r w:rsidRPr="00FE562A">
        <w:tab/>
        <w:t xml:space="preserve">A. K. Fok and R. D. Allen, Axenic Paramecium caudatum. I. Mass Culture and Structure, </w:t>
      </w:r>
      <w:r w:rsidRPr="00FE562A">
        <w:rPr>
          <w:i/>
        </w:rPr>
        <w:t>Journal of Eukaryotic Microbiology</w:t>
      </w:r>
      <w:r w:rsidRPr="00FE562A">
        <w:t xml:space="preserve">, 1979, </w:t>
      </w:r>
      <w:r w:rsidRPr="00FE562A">
        <w:rPr>
          <w:b/>
        </w:rPr>
        <w:t>26</w:t>
      </w:r>
      <w:r w:rsidRPr="00FE562A">
        <w:t>, 463-470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02.</w:t>
      </w:r>
      <w:r w:rsidRPr="00FE562A">
        <w:tab/>
        <w:t>OECD, OECD Guidelines for the testing of chemicals - Freshwater Alga and Cyanobacteria, Growth Inhibition Test - TG 201, 2006, 25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03.</w:t>
      </w:r>
      <w:r w:rsidRPr="00FE562A">
        <w:tab/>
        <w:t>OECD, OECD Guidelines for the testing of chemicals - Lemna sp. growth inhibition test - TG 221, 2006, 2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04.</w:t>
      </w:r>
      <w:r w:rsidRPr="00FE562A">
        <w:tab/>
        <w:t>OECD, OECD Guidelines for the Testing of Chemicals -Terrestrial Plant Test: Vegetative Vigour Test - TG 227, 2006, DOI: 10.1787/9789264067295-en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05.</w:t>
      </w:r>
      <w:r w:rsidRPr="00FE562A">
        <w:tab/>
        <w:t>OECD, OECD Guideline for testing of chemicals - Daphnia sp., Acute Immobilisation Test - TG 202, 2004, 12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06.</w:t>
      </w:r>
      <w:r w:rsidRPr="00FE562A">
        <w:tab/>
        <w:t>OECD, OECD Guideline for the testing of chemicals - Daphnia magna Reproduction Test - TG 211, 2012, 25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07.</w:t>
      </w:r>
      <w:r w:rsidRPr="00FE562A">
        <w:tab/>
        <w:t>OECD, OECD Guideline for the testing of chemicals - Lymnaea stagnalis Reproduction Test - TG 243, 2016, 31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08.</w:t>
      </w:r>
      <w:r w:rsidRPr="00FE562A">
        <w:tab/>
        <w:t>OECD, OECD Guideline for the testing of chemicals - Potamopyrgus antipodarum Reproduction Test. TG 242, 2016, 23.</w:t>
      </w:r>
    </w:p>
    <w:p w:rsidR="00FE562A" w:rsidRPr="00FE562A" w:rsidRDefault="00FE562A" w:rsidP="00FE562A">
      <w:pPr>
        <w:pStyle w:val="EndNoteBibliography"/>
        <w:spacing w:after="0"/>
        <w:ind w:left="720" w:hanging="720"/>
      </w:pPr>
      <w:r w:rsidRPr="00FE562A">
        <w:t>109.</w:t>
      </w:r>
      <w:r w:rsidRPr="00FE562A">
        <w:tab/>
        <w:t>OECD, OECD Guideline for the testing of chemicals - Fish, Juvenile Growth Test - TG 215, 2000, 16.</w:t>
      </w:r>
    </w:p>
    <w:p w:rsidR="00FE562A" w:rsidRPr="00FE562A" w:rsidRDefault="00FE562A" w:rsidP="00FE562A">
      <w:pPr>
        <w:pStyle w:val="EndNoteBibliography"/>
        <w:ind w:left="720" w:hanging="720"/>
      </w:pPr>
      <w:r w:rsidRPr="00FE562A">
        <w:t>110.</w:t>
      </w:r>
      <w:r w:rsidRPr="00FE562A">
        <w:tab/>
        <w:t>OECD, OECD Guideline for the testing of chemicals - 21-day Fish Assay: A Short-Term Screening for Oestrogenic and Androgenic Activity, and Aromatase Inhibition - TG 230, 2009, 38.</w:t>
      </w:r>
    </w:p>
    <w:p w:rsidR="004048A7" w:rsidRDefault="00FB3FAF">
      <w:r>
        <w:fldChar w:fldCharType="end"/>
      </w:r>
      <w:r w:rsidR="00D34C83">
        <w:tab/>
      </w:r>
    </w:p>
    <w:sectPr w:rsidR="004048A7" w:rsidSect="00C056DA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E11F7" w:rsidRDefault="002E11F7" w:rsidP="002F2FA5">
      <w:pPr>
        <w:spacing w:before="0" w:after="0" w:line="240" w:lineRule="auto"/>
      </w:pPr>
      <w:r>
        <w:separator/>
      </w:r>
    </w:p>
  </w:endnote>
  <w:endnote w:type="continuationSeparator" w:id="0">
    <w:p w:rsidR="002E11F7" w:rsidRDefault="002E11F7" w:rsidP="002F2FA5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34C83" w:rsidRDefault="00D34C83" w:rsidP="00897EEB">
    <w:pPr>
      <w:pStyle w:val="Footer"/>
      <w:jc w:val="right"/>
    </w:pPr>
    <w:r>
      <w:t>S</w:t>
    </w:r>
    <w:r>
      <w:fldChar w:fldCharType="begin"/>
    </w:r>
    <w:r>
      <w:instrText>PAGE   \* MERGEFORMAT</w:instrText>
    </w:r>
    <w:r>
      <w:fldChar w:fldCharType="separate"/>
    </w:r>
    <w:r w:rsidR="003246C0" w:rsidRPr="003246C0">
      <w:rPr>
        <w:noProof/>
        <w:lang w:val="de-DE"/>
      </w:rPr>
      <w:t>1</w:t>
    </w:r>
    <w: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E11F7" w:rsidRDefault="002E11F7" w:rsidP="002F2FA5">
      <w:pPr>
        <w:spacing w:before="0" w:after="0" w:line="240" w:lineRule="auto"/>
      </w:pPr>
      <w:r>
        <w:separator/>
      </w:r>
    </w:p>
  </w:footnote>
  <w:footnote w:type="continuationSeparator" w:id="0">
    <w:p w:rsidR="002E11F7" w:rsidRDefault="002E11F7" w:rsidP="002F2FA5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14A6DB1"/>
    <w:multiLevelType w:val="multilevel"/>
    <w:tmpl w:val="F1B2DDAA"/>
    <w:lvl w:ilvl="0">
      <w:start w:val="1"/>
      <w:numFmt w:val="bullet"/>
      <w:pStyle w:val="Aufzhlung"/>
      <w:lvlText w:val="●"/>
      <w:lvlJc w:val="left"/>
      <w:pPr>
        <w:tabs>
          <w:tab w:val="num" w:pos="341"/>
        </w:tabs>
        <w:ind w:left="341" w:hanging="341"/>
      </w:pPr>
      <w:rPr>
        <w:rFonts w:ascii="Times New Roman" w:hAnsi="Times New Roman" w:cs="Times New Roman" w:hint="default"/>
        <w:color w:val="auto"/>
      </w:rPr>
    </w:lvl>
    <w:lvl w:ilvl="1">
      <w:start w:val="1"/>
      <w:numFmt w:val="bullet"/>
      <w:lvlText w:val="○"/>
      <w:lvlJc w:val="left"/>
      <w:pPr>
        <w:tabs>
          <w:tab w:val="num" w:pos="681"/>
        </w:tabs>
        <w:ind w:left="681" w:hanging="340"/>
      </w:pPr>
      <w:rPr>
        <w:rFonts w:ascii="Times New Roman" w:hAnsi="Times New Roman" w:cs="Times New Roman" w:hint="default"/>
        <w:color w:val="auto"/>
      </w:rPr>
    </w:lvl>
    <w:lvl w:ilvl="2">
      <w:start w:val="1"/>
      <w:numFmt w:val="bullet"/>
      <w:lvlText w:val="▪"/>
      <w:lvlJc w:val="left"/>
      <w:pPr>
        <w:tabs>
          <w:tab w:val="num" w:pos="1021"/>
        </w:tabs>
        <w:ind w:left="1021" w:hanging="340"/>
      </w:pPr>
      <w:rPr>
        <w:rFonts w:ascii="Times New Roman" w:hAnsi="Times New Roman" w:cs="Times New Roman" w:hint="default"/>
      </w:rPr>
    </w:lvl>
    <w:lvl w:ilvl="3">
      <w:start w:val="1"/>
      <w:numFmt w:val="bullet"/>
      <w:lvlText w:val="▫"/>
      <w:lvlJc w:val="left"/>
      <w:pPr>
        <w:tabs>
          <w:tab w:val="num" w:pos="1361"/>
        </w:tabs>
        <w:ind w:left="1361" w:hanging="340"/>
      </w:pPr>
      <w:rPr>
        <w:rFonts w:ascii="Times New Roman" w:hAnsi="Times New Roman" w:cs="Times New Roman" w:hint="default"/>
      </w:rPr>
    </w:lvl>
    <w:lvl w:ilvl="4">
      <w:start w:val="1"/>
      <w:numFmt w:val="bullet"/>
      <w:lvlText w:val=""/>
      <w:lvlJc w:val="left"/>
      <w:pPr>
        <w:tabs>
          <w:tab w:val="num" w:pos="1290"/>
        </w:tabs>
        <w:ind w:left="129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1650"/>
        </w:tabs>
        <w:ind w:left="165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2010"/>
        </w:tabs>
        <w:ind w:left="201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2370"/>
        </w:tabs>
        <w:ind w:left="237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2730"/>
        </w:tabs>
        <w:ind w:left="2730" w:hanging="360"/>
      </w:pPr>
      <w:rPr>
        <w:rFonts w:ascii="Symbol" w:hAnsi="Symbol" w:hint="default"/>
      </w:rPr>
    </w:lvl>
  </w:abstractNum>
  <w:abstractNum w:abstractNumId="1" w15:restartNumberingAfterBreak="0">
    <w:nsid w:val="5D566A7F"/>
    <w:multiLevelType w:val="hybridMultilevel"/>
    <w:tmpl w:val="97D44F48"/>
    <w:lvl w:ilvl="0" w:tplc="3CD87DE0">
      <w:start w:val="1"/>
      <w:numFmt w:val="decimal"/>
      <w:pStyle w:val="ListParagraph"/>
      <w:lvlText w:val="%1."/>
      <w:lvlJc w:val="left"/>
      <w:pPr>
        <w:ind w:left="36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08"/>
  <w:autoHyphenation/>
  <w:consecutiveHyphenLimit w:val="3"/>
  <w:hyphenationZone w:val="14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nviron Sci-Nano&lt;/Style&gt;&lt;LeftDelim&gt;{&lt;/LeftDelim&gt;&lt;RightDelim&gt;}&lt;/RightDelim&gt;&lt;FontName&gt;Segoe U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0azz2xg5zradewdz8vefw4p0a9t0wfxex9&quot;&gt;Calibrate&lt;record-ids&gt;&lt;item&gt;29&lt;/item&gt;&lt;item&gt;650&lt;/item&gt;&lt;item&gt;749&lt;/item&gt;&lt;item&gt;757&lt;/item&gt;&lt;item&gt;760&lt;/item&gt;&lt;item&gt;783&lt;/item&gt;&lt;item&gt;784&lt;/item&gt;&lt;item&gt;795&lt;/item&gt;&lt;item&gt;797&lt;/item&gt;&lt;item&gt;798&lt;/item&gt;&lt;item&gt;806&lt;/item&gt;&lt;item&gt;815&lt;/item&gt;&lt;item&gt;818&lt;/item&gt;&lt;item&gt;855&lt;/item&gt;&lt;item&gt;861&lt;/item&gt;&lt;item&gt;882&lt;/item&gt;&lt;item&gt;883&lt;/item&gt;&lt;item&gt;887&lt;/item&gt;&lt;item&gt;888&lt;/item&gt;&lt;item&gt;889&lt;/item&gt;&lt;item&gt;891&lt;/item&gt;&lt;item&gt;892&lt;/item&gt;&lt;item&gt;895&lt;/item&gt;&lt;item&gt;896&lt;/item&gt;&lt;item&gt;897&lt;/item&gt;&lt;item&gt;901&lt;/item&gt;&lt;item&gt;904&lt;/item&gt;&lt;item&gt;912&lt;/item&gt;&lt;item&gt;917&lt;/item&gt;&lt;item&gt;1009&lt;/item&gt;&lt;item&gt;1013&lt;/item&gt;&lt;item&gt;1027&lt;/item&gt;&lt;item&gt;1028&lt;/item&gt;&lt;item&gt;1118&lt;/item&gt;&lt;item&gt;1124&lt;/item&gt;&lt;item&gt;1125&lt;/item&gt;&lt;item&gt;1126&lt;/item&gt;&lt;item&gt;1127&lt;/item&gt;&lt;item&gt;1128&lt;/item&gt;&lt;item&gt;1129&lt;/item&gt;&lt;item&gt;1130&lt;/item&gt;&lt;item&gt;1131&lt;/item&gt;&lt;item&gt;1132&lt;/item&gt;&lt;item&gt;1133&lt;/item&gt;&lt;item&gt;1134&lt;/item&gt;&lt;item&gt;1135&lt;/item&gt;&lt;item&gt;1136&lt;/item&gt;&lt;item&gt;1138&lt;/item&gt;&lt;item&gt;1139&lt;/item&gt;&lt;item&gt;1140&lt;/item&gt;&lt;item&gt;1141&lt;/item&gt;&lt;item&gt;1142&lt;/item&gt;&lt;item&gt;1143&lt;/item&gt;&lt;item&gt;1144&lt;/item&gt;&lt;item&gt;1145&lt;/item&gt;&lt;item&gt;1146&lt;/item&gt;&lt;item&gt;1147&lt;/item&gt;&lt;item&gt;1148&lt;/item&gt;&lt;item&gt;1149&lt;/item&gt;&lt;item&gt;1150&lt;/item&gt;&lt;item&gt;1153&lt;/item&gt;&lt;item&gt;1154&lt;/item&gt;&lt;item&gt;1155&lt;/item&gt;&lt;item&gt;1156&lt;/item&gt;&lt;item&gt;1157&lt;/item&gt;&lt;item&gt;1158&lt;/item&gt;&lt;item&gt;1159&lt;/item&gt;&lt;item&gt;1160&lt;/item&gt;&lt;item&gt;1161&lt;/item&gt;&lt;item&gt;1162&lt;/item&gt;&lt;item&gt;1163&lt;/item&gt;&lt;item&gt;1164&lt;/item&gt;&lt;item&gt;1165&lt;/item&gt;&lt;item&gt;1167&lt;/item&gt;&lt;item&gt;1168&lt;/item&gt;&lt;item&gt;1169&lt;/item&gt;&lt;item&gt;1170&lt;/item&gt;&lt;item&gt;1171&lt;/item&gt;&lt;item&gt;1173&lt;/item&gt;&lt;item&gt;1174&lt;/item&gt;&lt;item&gt;1175&lt;/item&gt;&lt;item&gt;1176&lt;/item&gt;&lt;item&gt;1177&lt;/item&gt;&lt;item&gt;1178&lt;/item&gt;&lt;item&gt;1179&lt;/item&gt;&lt;item&gt;1180&lt;/item&gt;&lt;item&gt;1181&lt;/item&gt;&lt;item&gt;1182&lt;/item&gt;&lt;item&gt;1183&lt;/item&gt;&lt;item&gt;1184&lt;/item&gt;&lt;item&gt;1185&lt;/item&gt;&lt;item&gt;1186&lt;/item&gt;&lt;item&gt;1187&lt;/item&gt;&lt;item&gt;1188&lt;/item&gt;&lt;item&gt;1190&lt;/item&gt;&lt;item&gt;1191&lt;/item&gt;&lt;item&gt;1231&lt;/item&gt;&lt;item&gt;1236&lt;/item&gt;&lt;item&gt;1237&lt;/item&gt;&lt;item&gt;1238&lt;/item&gt;&lt;item&gt;1239&lt;/item&gt;&lt;item&gt;1240&lt;/item&gt;&lt;item&gt;1241&lt;/item&gt;&lt;item&gt;1242&lt;/item&gt;&lt;item&gt;1243&lt;/item&gt;&lt;item&gt;1244&lt;/item&gt;&lt;item&gt;1245&lt;/item&gt;&lt;/record-ids&gt;&lt;/item&gt;&lt;/Libraries&gt;"/>
  </w:docVars>
  <w:rsids>
    <w:rsidRoot w:val="007231CA"/>
    <w:rsid w:val="000021FE"/>
    <w:rsid w:val="00022232"/>
    <w:rsid w:val="00077125"/>
    <w:rsid w:val="001369F3"/>
    <w:rsid w:val="001804D1"/>
    <w:rsid w:val="001B5C74"/>
    <w:rsid w:val="001E0434"/>
    <w:rsid w:val="00257937"/>
    <w:rsid w:val="00266AD7"/>
    <w:rsid w:val="002877B3"/>
    <w:rsid w:val="002E11F7"/>
    <w:rsid w:val="002F2FA5"/>
    <w:rsid w:val="00322D6E"/>
    <w:rsid w:val="003246C0"/>
    <w:rsid w:val="00353D73"/>
    <w:rsid w:val="003637AD"/>
    <w:rsid w:val="003B0FB6"/>
    <w:rsid w:val="004048A7"/>
    <w:rsid w:val="00411597"/>
    <w:rsid w:val="00445D39"/>
    <w:rsid w:val="004547AA"/>
    <w:rsid w:val="0045765B"/>
    <w:rsid w:val="004830A4"/>
    <w:rsid w:val="004D3827"/>
    <w:rsid w:val="00594AEC"/>
    <w:rsid w:val="005B350A"/>
    <w:rsid w:val="005D7E00"/>
    <w:rsid w:val="005E2D41"/>
    <w:rsid w:val="00623B89"/>
    <w:rsid w:val="00721676"/>
    <w:rsid w:val="007231CA"/>
    <w:rsid w:val="00723D8A"/>
    <w:rsid w:val="00741CBC"/>
    <w:rsid w:val="007456D4"/>
    <w:rsid w:val="00784818"/>
    <w:rsid w:val="00785E44"/>
    <w:rsid w:val="007B643A"/>
    <w:rsid w:val="007C40E9"/>
    <w:rsid w:val="007F2F81"/>
    <w:rsid w:val="00897EEB"/>
    <w:rsid w:val="008A7D02"/>
    <w:rsid w:val="008D5570"/>
    <w:rsid w:val="008E33C6"/>
    <w:rsid w:val="009005EC"/>
    <w:rsid w:val="00905EDC"/>
    <w:rsid w:val="00921DC7"/>
    <w:rsid w:val="00987E93"/>
    <w:rsid w:val="00A304CA"/>
    <w:rsid w:val="00A87E2F"/>
    <w:rsid w:val="00A931B0"/>
    <w:rsid w:val="00A96CE6"/>
    <w:rsid w:val="00AA1AA3"/>
    <w:rsid w:val="00AC6908"/>
    <w:rsid w:val="00C056DA"/>
    <w:rsid w:val="00CC3976"/>
    <w:rsid w:val="00CF5DF2"/>
    <w:rsid w:val="00D0317A"/>
    <w:rsid w:val="00D172AE"/>
    <w:rsid w:val="00D34C83"/>
    <w:rsid w:val="00D52982"/>
    <w:rsid w:val="00DB088C"/>
    <w:rsid w:val="00E04304"/>
    <w:rsid w:val="00E31BCB"/>
    <w:rsid w:val="00E767A6"/>
    <w:rsid w:val="00E831C7"/>
    <w:rsid w:val="00EE438D"/>
    <w:rsid w:val="00F01971"/>
    <w:rsid w:val="00F07D23"/>
    <w:rsid w:val="00F10804"/>
    <w:rsid w:val="00F14944"/>
    <w:rsid w:val="00F272E3"/>
    <w:rsid w:val="00FB108E"/>
    <w:rsid w:val="00FB3FAF"/>
    <w:rsid w:val="00FB4444"/>
    <w:rsid w:val="00FC7F8F"/>
    <w:rsid w:val="00FE56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9AE22FE-547A-4D48-B8FB-D4131264F7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Segoe UI" w:eastAsia="Times New Roman" w:hAnsi="Segoe UI" w:cs="Times New Roman"/>
        <w:lang w:val="de-CH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4" w:qFormat="1"/>
    <w:lsdException w:name="heading 2" w:semiHidden="1" w:uiPriority="4" w:unhideWhenUsed="1" w:qFormat="1"/>
    <w:lsdException w:name="heading 3" w:semiHidden="1" w:uiPriority="4" w:unhideWhenUsed="1" w:qFormat="1"/>
    <w:lsdException w:name="heading 4" w:uiPriority="4"/>
    <w:lsdException w:name="heading 5" w:semiHidden="1" w:uiPriority="9"/>
    <w:lsdException w:name="heading 6" w:semiHidden="1" w:uiPriority="9"/>
    <w:lsdException w:name="heading 7" w:semiHidden="1" w:uiPriority="9"/>
    <w:lsdException w:name="heading 8" w:semiHidden="1" w:uiPriority="9"/>
    <w:lsdException w:name="heading 9" w:semiHidden="1" w:uiPriority="9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5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5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005EC"/>
    <w:pPr>
      <w:spacing w:before="60" w:after="60" w:line="312" w:lineRule="auto"/>
    </w:pPr>
  </w:style>
  <w:style w:type="paragraph" w:styleId="Heading1">
    <w:name w:val="heading 1"/>
    <w:basedOn w:val="Normal"/>
    <w:next w:val="Normal"/>
    <w:link w:val="Heading1Char"/>
    <w:uiPriority w:val="4"/>
    <w:qFormat/>
    <w:rsid w:val="00FC7F8F"/>
    <w:pPr>
      <w:keepNext/>
      <w:pageBreakBefore/>
      <w:tabs>
        <w:tab w:val="left" w:pos="851"/>
      </w:tabs>
      <w:spacing w:before="240" w:after="240" w:line="288" w:lineRule="auto"/>
      <w:outlineLvl w:val="0"/>
    </w:pPr>
    <w:rPr>
      <w:rFonts w:cs="Arial"/>
      <w:b/>
      <w:bCs/>
      <w:kern w:val="28"/>
      <w:sz w:val="28"/>
      <w:szCs w:val="28"/>
    </w:rPr>
  </w:style>
  <w:style w:type="paragraph" w:styleId="Heading2">
    <w:name w:val="heading 2"/>
    <w:basedOn w:val="Heading1"/>
    <w:next w:val="Normal"/>
    <w:link w:val="Heading2Char"/>
    <w:uiPriority w:val="4"/>
    <w:qFormat/>
    <w:rsid w:val="00FC7F8F"/>
    <w:pPr>
      <w:pageBreakBefore w:val="0"/>
      <w:numPr>
        <w:ilvl w:val="1"/>
      </w:numPr>
      <w:outlineLvl w:val="1"/>
    </w:pPr>
    <w:rPr>
      <w:bCs w:val="0"/>
      <w:iCs/>
      <w:kern w:val="24"/>
      <w:sz w:val="24"/>
      <w:szCs w:val="24"/>
      <w:lang w:eastAsia="de-DE"/>
    </w:rPr>
  </w:style>
  <w:style w:type="paragraph" w:styleId="Heading3">
    <w:name w:val="heading 3"/>
    <w:basedOn w:val="Heading1"/>
    <w:next w:val="Normal"/>
    <w:link w:val="Heading3Char"/>
    <w:uiPriority w:val="4"/>
    <w:qFormat/>
    <w:rsid w:val="00FC7F8F"/>
    <w:pPr>
      <w:pageBreakBefore w:val="0"/>
      <w:numPr>
        <w:ilvl w:val="2"/>
      </w:numPr>
      <w:outlineLvl w:val="2"/>
    </w:pPr>
    <w:rPr>
      <w:bCs w:val="0"/>
      <w:kern w:val="22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4"/>
    <w:rsid w:val="00FC7F8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4"/>
    <w:rsid w:val="00FC7F8F"/>
    <w:rPr>
      <w:rFonts w:cs="Arial"/>
      <w:b/>
      <w:bCs/>
      <w:kern w:val="28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4"/>
    <w:rsid w:val="00FC7F8F"/>
    <w:rPr>
      <w:rFonts w:cs="Arial"/>
      <w:b/>
      <w:iCs/>
      <w:kern w:val="24"/>
      <w:sz w:val="24"/>
      <w:szCs w:val="24"/>
      <w:lang w:eastAsia="de-DE"/>
    </w:rPr>
  </w:style>
  <w:style w:type="character" w:customStyle="1" w:styleId="Heading3Char">
    <w:name w:val="Heading 3 Char"/>
    <w:basedOn w:val="Heading1Char"/>
    <w:link w:val="Heading3"/>
    <w:uiPriority w:val="4"/>
    <w:rsid w:val="00FC7F8F"/>
    <w:rPr>
      <w:rFonts w:cs="Arial"/>
      <w:b/>
      <w:bCs w:val="0"/>
      <w:kern w:val="22"/>
      <w:sz w:val="22"/>
      <w:szCs w:val="22"/>
    </w:rPr>
  </w:style>
  <w:style w:type="character" w:customStyle="1" w:styleId="Heading4Char">
    <w:name w:val="Heading 4 Char"/>
    <w:basedOn w:val="DefaultParagraphFont"/>
    <w:link w:val="Heading4"/>
    <w:uiPriority w:val="4"/>
    <w:rsid w:val="00FC7F8F"/>
    <w:rPr>
      <w:rFonts w:asciiTheme="majorHAnsi" w:eastAsiaTheme="majorEastAsia" w:hAnsiTheme="majorHAnsi" w:cstheme="majorBidi"/>
      <w:b/>
      <w:bCs/>
      <w:i/>
      <w:iCs/>
    </w:rPr>
  </w:style>
  <w:style w:type="paragraph" w:customStyle="1" w:styleId="Aufzhlung">
    <w:name w:val="Aufzählung"/>
    <w:basedOn w:val="Normal"/>
    <w:uiPriority w:val="2"/>
    <w:qFormat/>
    <w:rsid w:val="00FC7F8F"/>
    <w:pPr>
      <w:numPr>
        <w:numId w:val="3"/>
      </w:numPr>
      <w:contextualSpacing/>
    </w:pPr>
  </w:style>
  <w:style w:type="paragraph" w:styleId="BodyText">
    <w:name w:val="Body Text"/>
    <w:basedOn w:val="Normal"/>
    <w:link w:val="BodyTextChar"/>
    <w:uiPriority w:val="99"/>
    <w:semiHidden/>
    <w:unhideWhenUsed/>
    <w:rsid w:val="00FC7F8F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FC7F8F"/>
  </w:style>
  <w:style w:type="paragraph" w:styleId="Title">
    <w:name w:val="Title"/>
    <w:basedOn w:val="Normal"/>
    <w:next w:val="BodyText"/>
    <w:link w:val="TitleChar"/>
    <w:uiPriority w:val="5"/>
    <w:qFormat/>
    <w:rsid w:val="00FC7F8F"/>
    <w:pPr>
      <w:spacing w:before="240" w:after="240" w:line="288" w:lineRule="auto"/>
      <w:outlineLvl w:val="0"/>
    </w:pPr>
    <w:rPr>
      <w:rFonts w:cs="Arial"/>
      <w:b/>
      <w:bCs/>
      <w:kern w:val="32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5"/>
    <w:rsid w:val="00FC7F8F"/>
    <w:rPr>
      <w:rFonts w:cs="Arial"/>
      <w:b/>
      <w:bCs/>
      <w:kern w:val="32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5"/>
    <w:qFormat/>
    <w:rsid w:val="00FC7F8F"/>
    <w:pPr>
      <w:numPr>
        <w:ilvl w:val="1"/>
      </w:numPr>
    </w:pPr>
    <w:rPr>
      <w:rFonts w:eastAsiaTheme="majorEastAsia" w:cstheme="majorBidi"/>
      <w:b/>
      <w:iCs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5"/>
    <w:rsid w:val="00FC7F8F"/>
    <w:rPr>
      <w:rFonts w:eastAsiaTheme="majorEastAsia" w:cstheme="majorBidi"/>
      <w:b/>
      <w:iCs/>
      <w:sz w:val="24"/>
      <w:szCs w:val="24"/>
    </w:rPr>
  </w:style>
  <w:style w:type="paragraph" w:styleId="NoSpacing">
    <w:name w:val="No Spacing"/>
    <w:uiPriority w:val="1"/>
    <w:qFormat/>
    <w:rsid w:val="00FC7F8F"/>
  </w:style>
  <w:style w:type="paragraph" w:styleId="ListParagraph">
    <w:name w:val="List Paragraph"/>
    <w:basedOn w:val="Normal"/>
    <w:uiPriority w:val="3"/>
    <w:qFormat/>
    <w:rsid w:val="00FC7F8F"/>
    <w:pPr>
      <w:numPr>
        <w:numId w:val="2"/>
      </w:numPr>
      <w:contextualSpacing/>
    </w:pPr>
  </w:style>
  <w:style w:type="paragraph" w:styleId="E-mailSignature">
    <w:name w:val="E-mail Signature"/>
    <w:basedOn w:val="Normal"/>
    <w:link w:val="E-mailSignatureChar"/>
    <w:uiPriority w:val="99"/>
    <w:semiHidden/>
    <w:rsid w:val="009005EC"/>
    <w:pPr>
      <w:spacing w:before="0" w:after="0"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9005EC"/>
  </w:style>
  <w:style w:type="character" w:styleId="Hyperlink">
    <w:name w:val="Hyperlink"/>
    <w:basedOn w:val="DefaultParagraphFont"/>
    <w:uiPriority w:val="99"/>
    <w:semiHidden/>
    <w:unhideWhenUsed/>
    <w:rsid w:val="007231CA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231CA"/>
    <w:rPr>
      <w:color w:val="800080"/>
      <w:u w:val="single"/>
    </w:rPr>
  </w:style>
  <w:style w:type="paragraph" w:customStyle="1" w:styleId="msonormal0">
    <w:name w:val="msonormal"/>
    <w:basedOn w:val="Normal"/>
    <w:rsid w:val="007231CA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/>
    </w:rPr>
  </w:style>
  <w:style w:type="paragraph" w:customStyle="1" w:styleId="xl63">
    <w:name w:val="xl63"/>
    <w:basedOn w:val="Normal"/>
    <w:rsid w:val="007231CA"/>
    <w:pPr>
      <w:spacing w:before="100" w:beforeAutospacing="1" w:after="100" w:afterAutospacing="1" w:line="240" w:lineRule="auto"/>
    </w:pPr>
    <w:rPr>
      <w:rFonts w:ascii="Arial Unicode MS" w:hAnsi="Arial Unicode MS"/>
      <w:lang w:val="en-US"/>
    </w:rPr>
  </w:style>
  <w:style w:type="paragraph" w:customStyle="1" w:styleId="xl64">
    <w:name w:val="xl64"/>
    <w:basedOn w:val="Normal"/>
    <w:rsid w:val="007231CA"/>
    <w:pPr>
      <w:spacing w:before="100" w:beforeAutospacing="1" w:after="100" w:afterAutospacing="1" w:line="240" w:lineRule="auto"/>
      <w:jc w:val="center"/>
    </w:pPr>
    <w:rPr>
      <w:rFonts w:cs="Segoe UI"/>
      <w:b/>
      <w:bCs/>
      <w:lang w:val="en-US"/>
    </w:rPr>
  </w:style>
  <w:style w:type="paragraph" w:customStyle="1" w:styleId="xl65">
    <w:name w:val="xl65"/>
    <w:basedOn w:val="Normal"/>
    <w:rsid w:val="007231CA"/>
    <w:pPr>
      <w:spacing w:before="100" w:beforeAutospacing="1" w:after="100" w:afterAutospacing="1" w:line="240" w:lineRule="auto"/>
    </w:pPr>
    <w:rPr>
      <w:rFonts w:cs="Segoe UI"/>
      <w:sz w:val="16"/>
      <w:szCs w:val="16"/>
      <w:lang w:val="en-US"/>
    </w:rPr>
  </w:style>
  <w:style w:type="paragraph" w:customStyle="1" w:styleId="xl66">
    <w:name w:val="xl66"/>
    <w:basedOn w:val="Normal"/>
    <w:rsid w:val="007231CA"/>
    <w:pPr>
      <w:spacing w:before="100" w:beforeAutospacing="1" w:after="100" w:afterAutospacing="1" w:line="240" w:lineRule="auto"/>
    </w:pPr>
    <w:rPr>
      <w:rFonts w:cs="Segoe UI"/>
      <w:lang w:val="en-US"/>
    </w:rPr>
  </w:style>
  <w:style w:type="paragraph" w:customStyle="1" w:styleId="xl67">
    <w:name w:val="xl67"/>
    <w:basedOn w:val="Normal"/>
    <w:rsid w:val="007231CA"/>
    <w:pPr>
      <w:spacing w:before="100" w:beforeAutospacing="1" w:after="100" w:afterAutospacing="1" w:line="240" w:lineRule="auto"/>
    </w:pPr>
    <w:rPr>
      <w:rFonts w:cs="Segoe UI"/>
      <w:lang w:val="en-US"/>
    </w:rPr>
  </w:style>
  <w:style w:type="paragraph" w:customStyle="1" w:styleId="xl68">
    <w:name w:val="xl68"/>
    <w:basedOn w:val="Normal"/>
    <w:rsid w:val="007231C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cs="Segoe UI"/>
      <w:b/>
      <w:bCs/>
      <w:sz w:val="16"/>
      <w:szCs w:val="16"/>
      <w:lang w:val="en-US"/>
    </w:rPr>
  </w:style>
  <w:style w:type="paragraph" w:customStyle="1" w:styleId="xl69">
    <w:name w:val="xl69"/>
    <w:basedOn w:val="Normal"/>
    <w:rsid w:val="007231C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 Unicode MS" w:hAnsi="Arial Unicode MS"/>
      <w:b/>
      <w:bCs/>
      <w:lang w:val="en-US"/>
    </w:rPr>
  </w:style>
  <w:style w:type="paragraph" w:customStyle="1" w:styleId="xl70">
    <w:name w:val="xl70"/>
    <w:basedOn w:val="Normal"/>
    <w:rsid w:val="007231C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cs="Segoe UI"/>
      <w:sz w:val="16"/>
      <w:szCs w:val="16"/>
      <w:lang w:val="en-US"/>
    </w:rPr>
  </w:style>
  <w:style w:type="paragraph" w:customStyle="1" w:styleId="xl71">
    <w:name w:val="xl71"/>
    <w:basedOn w:val="Normal"/>
    <w:rsid w:val="007231C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cs="Segoe UI"/>
      <w:sz w:val="16"/>
      <w:szCs w:val="16"/>
      <w:lang w:val="en-US"/>
    </w:rPr>
  </w:style>
  <w:style w:type="paragraph" w:customStyle="1" w:styleId="xl73">
    <w:name w:val="xl73"/>
    <w:basedOn w:val="Normal"/>
    <w:rsid w:val="00D0317A"/>
    <w:pPr>
      <w:shd w:val="clear" w:color="000000" w:fill="FFFFFF"/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/>
    </w:rPr>
  </w:style>
  <w:style w:type="paragraph" w:customStyle="1" w:styleId="xl74">
    <w:name w:val="xl74"/>
    <w:basedOn w:val="Normal"/>
    <w:rsid w:val="00D0317A"/>
    <w:pPr>
      <w:shd w:val="clear" w:color="000000" w:fill="FFFFFF"/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/>
    </w:rPr>
  </w:style>
  <w:style w:type="paragraph" w:customStyle="1" w:styleId="xl75">
    <w:name w:val="xl75"/>
    <w:basedOn w:val="Normal"/>
    <w:rsid w:val="00D0317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b/>
      <w:bCs/>
      <w:sz w:val="24"/>
      <w:szCs w:val="24"/>
      <w:lang w:val="en-US"/>
    </w:rPr>
  </w:style>
  <w:style w:type="paragraph" w:customStyle="1" w:styleId="xl76">
    <w:name w:val="xl76"/>
    <w:basedOn w:val="Normal"/>
    <w:rsid w:val="00D0317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/>
    </w:rPr>
  </w:style>
  <w:style w:type="paragraph" w:customStyle="1" w:styleId="xl77">
    <w:name w:val="xl77"/>
    <w:basedOn w:val="Normal"/>
    <w:rsid w:val="00D0317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/>
    </w:rPr>
  </w:style>
  <w:style w:type="paragraph" w:customStyle="1" w:styleId="xl78">
    <w:name w:val="xl78"/>
    <w:basedOn w:val="Normal"/>
    <w:rsid w:val="00D0317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/>
    </w:rPr>
  </w:style>
  <w:style w:type="paragraph" w:customStyle="1" w:styleId="xl79">
    <w:name w:val="xl79"/>
    <w:basedOn w:val="Normal"/>
    <w:rsid w:val="00D0317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/>
      <w:color w:val="000000"/>
      <w:sz w:val="24"/>
      <w:szCs w:val="24"/>
      <w:lang w:val="en-US"/>
    </w:rPr>
  </w:style>
  <w:style w:type="paragraph" w:customStyle="1" w:styleId="xl80">
    <w:name w:val="xl80"/>
    <w:basedOn w:val="Normal"/>
    <w:rsid w:val="00D0317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D0317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2F2FA5"/>
    <w:pPr>
      <w:tabs>
        <w:tab w:val="center" w:pos="4703"/>
        <w:tab w:val="right" w:pos="940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2FA5"/>
  </w:style>
  <w:style w:type="paragraph" w:styleId="Footer">
    <w:name w:val="footer"/>
    <w:basedOn w:val="Normal"/>
    <w:link w:val="FooterChar"/>
    <w:uiPriority w:val="99"/>
    <w:unhideWhenUsed/>
    <w:rsid w:val="002F2FA5"/>
    <w:pPr>
      <w:tabs>
        <w:tab w:val="center" w:pos="4703"/>
        <w:tab w:val="right" w:pos="940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F2FA5"/>
  </w:style>
  <w:style w:type="paragraph" w:styleId="Caption">
    <w:name w:val="caption"/>
    <w:basedOn w:val="Normal"/>
    <w:next w:val="Normal"/>
    <w:link w:val="CaptionChar"/>
    <w:uiPriority w:val="35"/>
    <w:unhideWhenUsed/>
    <w:rsid w:val="002F2FA5"/>
    <w:pPr>
      <w:spacing w:before="0" w:after="200" w:line="240" w:lineRule="auto"/>
    </w:pPr>
    <w:rPr>
      <w:i/>
      <w:iCs/>
      <w:color w:val="4F271C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Zchn"/>
    <w:rsid w:val="00FB3FAF"/>
    <w:pPr>
      <w:spacing w:after="0"/>
      <w:jc w:val="center"/>
    </w:pPr>
    <w:rPr>
      <w:rFonts w:cs="Segoe U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FB3FAF"/>
    <w:rPr>
      <w:rFonts w:cs="Segoe U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FB3FAF"/>
    <w:pPr>
      <w:spacing w:line="240" w:lineRule="auto"/>
    </w:pPr>
    <w:rPr>
      <w:rFonts w:cs="Segoe U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FB3FAF"/>
    <w:rPr>
      <w:rFonts w:cs="Segoe U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056D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056DA"/>
    <w:pPr>
      <w:spacing w:line="240" w:lineRule="auto"/>
      <w:jc w:val="both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056DA"/>
  </w:style>
  <w:style w:type="character" w:customStyle="1" w:styleId="CaptionChar">
    <w:name w:val="Caption Char"/>
    <w:basedOn w:val="DefaultParagraphFont"/>
    <w:link w:val="Caption"/>
    <w:uiPriority w:val="35"/>
    <w:rsid w:val="00C056DA"/>
    <w:rPr>
      <w:i/>
      <w:iCs/>
      <w:color w:val="4F271C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56DA"/>
    <w:pPr>
      <w:spacing w:before="0" w:after="0" w:line="240" w:lineRule="auto"/>
    </w:pPr>
    <w:rPr>
      <w:rFonts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56DA"/>
    <w:rPr>
      <w:rFonts w:cs="Segoe UI"/>
      <w:sz w:val="18"/>
      <w:szCs w:val="18"/>
    </w:rPr>
  </w:style>
  <w:style w:type="paragraph" w:customStyle="1" w:styleId="Authornames">
    <w:name w:val="Author names"/>
    <w:basedOn w:val="Normal"/>
    <w:next w:val="Normal"/>
    <w:qFormat/>
    <w:rsid w:val="007C40E9"/>
    <w:pPr>
      <w:spacing w:before="240" w:after="0" w:line="360" w:lineRule="auto"/>
      <w:jc w:val="both"/>
    </w:pPr>
    <w:rPr>
      <w:rFonts w:ascii="Times New Roman" w:hAnsi="Times New Roman"/>
      <w:sz w:val="28"/>
      <w:szCs w:val="24"/>
      <w:lang w:val="en-GB" w:eastAsia="en-GB"/>
    </w:rPr>
  </w:style>
  <w:style w:type="paragraph" w:customStyle="1" w:styleId="Affiliation">
    <w:name w:val="Affiliation"/>
    <w:basedOn w:val="Normal"/>
    <w:qFormat/>
    <w:rsid w:val="007C40E9"/>
    <w:pPr>
      <w:spacing w:before="240" w:after="0" w:line="360" w:lineRule="auto"/>
      <w:jc w:val="both"/>
    </w:pPr>
    <w:rPr>
      <w:rFonts w:ascii="Times New Roman" w:hAnsi="Times New Roman"/>
      <w:i/>
      <w:sz w:val="24"/>
      <w:szCs w:val="24"/>
      <w:lang w:val="en-GB" w:eastAsia="en-GB"/>
    </w:rPr>
  </w:style>
  <w:style w:type="paragraph" w:customStyle="1" w:styleId="Correspondencedetails">
    <w:name w:val="Correspondence details"/>
    <w:basedOn w:val="Normal"/>
    <w:qFormat/>
    <w:rsid w:val="007C40E9"/>
    <w:pPr>
      <w:spacing w:before="240" w:after="0" w:line="360" w:lineRule="auto"/>
      <w:jc w:val="both"/>
    </w:pPr>
    <w:rPr>
      <w:rFonts w:ascii="Times New Roman" w:hAnsi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16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55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43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0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92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8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7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74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35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Empa_Word">
  <a:themeElements>
    <a:clrScheme name="Empa_Farben">
      <a:dk1>
        <a:sysClr val="windowText" lastClr="000000"/>
      </a:dk1>
      <a:lt1>
        <a:sysClr val="window" lastClr="FFFFFF"/>
      </a:lt1>
      <a:dk2>
        <a:srgbClr val="4F271C"/>
      </a:dk2>
      <a:lt2>
        <a:srgbClr val="E7DEC9"/>
      </a:lt2>
      <a:accent1>
        <a:srgbClr val="5F5F5F"/>
      </a:accent1>
      <a:accent2>
        <a:srgbClr val="5C2E00"/>
      </a:accent2>
      <a:accent3>
        <a:srgbClr val="005400"/>
      </a:accent3>
      <a:accent4>
        <a:srgbClr val="003366"/>
      </a:accent4>
      <a:accent5>
        <a:srgbClr val="C00000"/>
      </a:accent5>
      <a:accent6>
        <a:srgbClr val="C0BC00"/>
      </a:accent6>
      <a:hlink>
        <a:srgbClr val="475A8D"/>
      </a:hlink>
      <a:folHlink>
        <a:srgbClr val="C32D2E"/>
      </a:folHlink>
    </a:clrScheme>
    <a:fontScheme name="Empa_Word">
      <a:majorFont>
        <a:latin typeface="Segoe UI"/>
        <a:ea typeface=""/>
        <a:cs typeface=""/>
      </a:majorFont>
      <a:minorFont>
        <a:latin typeface="Segoe UI"/>
        <a:ea typeface=""/>
        <a:cs typeface="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45D1F4-7265-4A41-B7E7-E4BA9F23E0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6</Pages>
  <Words>45985</Words>
  <Characters>262118</Characters>
  <Application>Microsoft Office Word</Application>
  <DocSecurity>0</DocSecurity>
  <Lines>2184</Lines>
  <Paragraphs>6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Empa</Company>
  <LinksUpToDate>false</LinksUpToDate>
  <CharactersWithSpaces>3074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gger, Henning</dc:creator>
  <cp:keywords/>
  <dc:description/>
  <cp:lastModifiedBy>Yatheesh Mohan</cp:lastModifiedBy>
  <cp:revision>2</cp:revision>
  <dcterms:created xsi:type="dcterms:W3CDTF">2019-08-08T11:28:00Z</dcterms:created>
  <dcterms:modified xsi:type="dcterms:W3CDTF">2019-08-08T11:28:00Z</dcterms:modified>
</cp:coreProperties>
</file>